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7EE082" w14:textId="77777777" w:rsidR="00EB5FB0" w:rsidRDefault="00EB5FB0" w:rsidP="00EB5FB0">
      <w:pPr>
        <w:ind w:firstLine="0"/>
        <w:jc w:val="center"/>
        <w:rPr>
          <w:rFonts w:cs="Times New Roman"/>
          <w:b/>
          <w:sz w:val="28"/>
          <w:szCs w:val="28"/>
        </w:rPr>
      </w:pPr>
      <w:r>
        <w:rPr>
          <w:rFonts w:cs="Times New Roman"/>
          <w:b/>
          <w:sz w:val="28"/>
          <w:szCs w:val="28"/>
        </w:rPr>
        <w:t>IMPLEMENTASI DATA MINING</w:t>
      </w:r>
    </w:p>
    <w:p w14:paraId="0D9E9AD8" w14:textId="1D779346" w:rsidR="008966E4" w:rsidRPr="00EB5FB0" w:rsidRDefault="0034331A" w:rsidP="00EB5FB0">
      <w:pPr>
        <w:ind w:firstLine="0"/>
        <w:jc w:val="center"/>
        <w:rPr>
          <w:rFonts w:cs="Times New Roman"/>
          <w:b/>
          <w:sz w:val="28"/>
          <w:szCs w:val="24"/>
        </w:rPr>
      </w:pPr>
      <w:r w:rsidRPr="00EB5FB0">
        <w:rPr>
          <w:rFonts w:cs="Times New Roman"/>
          <w:b/>
          <w:sz w:val="28"/>
          <w:szCs w:val="28"/>
        </w:rPr>
        <w:t>DENGAN METODE ALGORITMA APRIORI DAN REGRESI LINEAR DALAM PENGELOLAAN PEMBELIAN OBAT DI RUMAH SAKIT UMUM DAERAH BUTON</w:t>
      </w:r>
    </w:p>
    <w:p w14:paraId="7C727082" w14:textId="77777777" w:rsidR="007D4B17" w:rsidRPr="00EB5FB0" w:rsidRDefault="007D4B17" w:rsidP="008966E4">
      <w:pPr>
        <w:ind w:firstLine="0"/>
        <w:rPr>
          <w:rFonts w:cs="Times New Roman"/>
          <w:b/>
          <w:bCs/>
          <w:sz w:val="28"/>
          <w:szCs w:val="24"/>
        </w:rPr>
      </w:pPr>
    </w:p>
    <w:p w14:paraId="4D53273B" w14:textId="340E176A" w:rsidR="007D4B17" w:rsidRPr="00EB5FB0" w:rsidRDefault="007D4B17" w:rsidP="007D4B17">
      <w:pPr>
        <w:ind w:firstLine="0"/>
        <w:jc w:val="center"/>
        <w:rPr>
          <w:rFonts w:cs="Times New Roman"/>
          <w:b/>
          <w:bCs/>
          <w:sz w:val="28"/>
          <w:szCs w:val="24"/>
        </w:rPr>
      </w:pPr>
      <w:r w:rsidRPr="00EB5FB0">
        <w:rPr>
          <w:rFonts w:cs="Times New Roman"/>
          <w:b/>
          <w:bCs/>
          <w:sz w:val="28"/>
          <w:szCs w:val="24"/>
        </w:rPr>
        <w:t xml:space="preserve">LAPORAN </w:t>
      </w:r>
      <w:r w:rsidR="0034331A" w:rsidRPr="00EB5FB0">
        <w:rPr>
          <w:rFonts w:cs="Times New Roman"/>
          <w:b/>
          <w:bCs/>
          <w:sz w:val="28"/>
          <w:szCs w:val="24"/>
        </w:rPr>
        <w:t>TESIS</w:t>
      </w:r>
    </w:p>
    <w:p w14:paraId="0A14F3F4" w14:textId="77777777" w:rsidR="007D4B17" w:rsidRPr="00EB5FB0" w:rsidRDefault="007D4B17" w:rsidP="007D4B17">
      <w:pPr>
        <w:pStyle w:val="posisigambar"/>
        <w:rPr>
          <w:rFonts w:ascii="Times New Roman" w:hAnsi="Times New Roman" w:cs="Times New Roman"/>
        </w:rPr>
      </w:pPr>
    </w:p>
    <w:p w14:paraId="60DF923C" w14:textId="3A34D449" w:rsidR="007D4B17" w:rsidRPr="00EB5FB0" w:rsidRDefault="00EB5FB0" w:rsidP="007D4B17">
      <w:pPr>
        <w:pStyle w:val="posisigambar"/>
        <w:rPr>
          <w:rFonts w:ascii="Times New Roman" w:hAnsi="Times New Roman" w:cs="Times New Roman"/>
        </w:rPr>
      </w:pPr>
      <w:r w:rsidRPr="00EB5FB0">
        <w:rPr>
          <w:rFonts w:ascii="Times New Roman" w:hAnsi="Times New Roman" w:cs="Times New Roman"/>
        </w:rPr>
        <w:drawing>
          <wp:inline distT="0" distB="0" distL="0" distR="0" wp14:anchorId="18645E86" wp14:editId="68BBE260">
            <wp:extent cx="2409825" cy="2418988"/>
            <wp:effectExtent l="0" t="0" r="0" b="635"/>
            <wp:docPr id="30" name="Picture 2" descr="Hasil gambar untuk logo stmik handayani"/>
            <wp:cNvGraphicFramePr/>
            <a:graphic xmlns:a="http://schemas.openxmlformats.org/drawingml/2006/main">
              <a:graphicData uri="http://schemas.openxmlformats.org/drawingml/2006/picture">
                <pic:pic xmlns:pic="http://schemas.openxmlformats.org/drawingml/2006/picture">
                  <pic:nvPicPr>
                    <pic:cNvPr id="30" name="Picture 2" descr="Hasil gambar untuk logo stmik handayani"/>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12130" cy="2421302"/>
                    </a:xfrm>
                    <a:prstGeom prst="rect">
                      <a:avLst/>
                    </a:prstGeom>
                    <a:noFill/>
                    <a:ln>
                      <a:noFill/>
                    </a:ln>
                  </pic:spPr>
                </pic:pic>
              </a:graphicData>
            </a:graphic>
          </wp:inline>
        </w:drawing>
      </w:r>
    </w:p>
    <w:p w14:paraId="0AE87EBB" w14:textId="77777777" w:rsidR="00EB5FB0" w:rsidRPr="00EB5FB0" w:rsidRDefault="00EB5FB0" w:rsidP="007D4B17">
      <w:pPr>
        <w:pStyle w:val="posisigambar"/>
        <w:rPr>
          <w:rFonts w:ascii="Times New Roman" w:hAnsi="Times New Roman" w:cs="Times New Roman"/>
        </w:rPr>
      </w:pPr>
    </w:p>
    <w:p w14:paraId="14527718" w14:textId="77777777" w:rsidR="00EB5FB0" w:rsidRPr="00EB5FB0" w:rsidRDefault="00EB5FB0" w:rsidP="007D4B17">
      <w:pPr>
        <w:pStyle w:val="posisigambar"/>
        <w:rPr>
          <w:rFonts w:ascii="Times New Roman" w:hAnsi="Times New Roman" w:cs="Times New Roman"/>
        </w:rPr>
      </w:pPr>
    </w:p>
    <w:p w14:paraId="7BF9E348" w14:textId="77777777" w:rsidR="007D4B17" w:rsidRPr="00EB5FB0" w:rsidRDefault="007D4B17" w:rsidP="007D4B17">
      <w:pPr>
        <w:tabs>
          <w:tab w:val="left" w:pos="3600"/>
        </w:tabs>
        <w:rPr>
          <w:rFonts w:cs="Times New Roman"/>
          <w:b/>
          <w:bCs/>
          <w:sz w:val="28"/>
          <w:szCs w:val="24"/>
        </w:rPr>
      </w:pPr>
      <w:r w:rsidRPr="00EB5FB0">
        <w:rPr>
          <w:rFonts w:cs="Times New Roman"/>
        </w:rPr>
        <w:tab/>
      </w:r>
      <w:proofErr w:type="gramStart"/>
      <w:r w:rsidRPr="00EB5FB0">
        <w:rPr>
          <w:rFonts w:cs="Times New Roman"/>
          <w:b/>
          <w:bCs/>
          <w:sz w:val="28"/>
          <w:szCs w:val="24"/>
        </w:rPr>
        <w:t>OLEH :</w:t>
      </w:r>
      <w:proofErr w:type="gramEnd"/>
    </w:p>
    <w:p w14:paraId="3C91390B" w14:textId="77777777" w:rsidR="007D4B17" w:rsidRPr="00EB5FB0" w:rsidRDefault="007D4B17" w:rsidP="00EB5FB0">
      <w:pPr>
        <w:spacing w:line="240" w:lineRule="auto"/>
        <w:ind w:firstLine="0"/>
        <w:jc w:val="center"/>
        <w:rPr>
          <w:rFonts w:cs="Times New Roman"/>
          <w:b/>
          <w:bCs/>
          <w:sz w:val="28"/>
          <w:szCs w:val="24"/>
          <w:u w:val="single"/>
        </w:rPr>
      </w:pPr>
      <w:r w:rsidRPr="00EB5FB0">
        <w:rPr>
          <w:rFonts w:cs="Times New Roman"/>
          <w:b/>
          <w:bCs/>
          <w:sz w:val="28"/>
          <w:szCs w:val="24"/>
          <w:u w:val="single"/>
        </w:rPr>
        <w:t>DODIMAN</w:t>
      </w:r>
    </w:p>
    <w:p w14:paraId="2A462673" w14:textId="7E85CADA" w:rsidR="007D4B17" w:rsidRPr="00EB5FB0" w:rsidRDefault="00EB5FB0" w:rsidP="00EB5FB0">
      <w:pPr>
        <w:spacing w:line="240" w:lineRule="auto"/>
        <w:ind w:firstLine="0"/>
        <w:jc w:val="center"/>
        <w:rPr>
          <w:rFonts w:cs="Times New Roman"/>
          <w:b/>
          <w:bCs/>
          <w:sz w:val="28"/>
          <w:szCs w:val="24"/>
        </w:rPr>
      </w:pPr>
      <w:r w:rsidRPr="00EB5FB0">
        <w:rPr>
          <w:rFonts w:cs="Times New Roman"/>
          <w:b/>
          <w:bCs/>
          <w:sz w:val="28"/>
          <w:szCs w:val="24"/>
        </w:rPr>
        <w:t>2018130074</w:t>
      </w:r>
    </w:p>
    <w:p w14:paraId="40D09BE4" w14:textId="3AAF9F2C" w:rsidR="007D4B17" w:rsidRPr="00EB5FB0" w:rsidRDefault="0038440B" w:rsidP="00EB5FB0">
      <w:pPr>
        <w:pStyle w:val="Kabur"/>
        <w:tabs>
          <w:tab w:val="center" w:pos="4181"/>
        </w:tabs>
        <w:rPr>
          <w:rFonts w:cs="Times New Roman"/>
          <w:sz w:val="28"/>
        </w:rPr>
      </w:pPr>
      <w:bookmarkStart w:id="0" w:name="_Toc59097157"/>
      <w:r w:rsidRPr="00EB5FB0">
        <w:rPr>
          <w:rFonts w:cs="Times New Roman"/>
        </w:rPr>
        <w:t>SAMPUL DEPAN</w:t>
      </w:r>
      <w:bookmarkEnd w:id="0"/>
    </w:p>
    <w:p w14:paraId="56F02ED3" w14:textId="1BF34EDC" w:rsidR="00EB5FB0" w:rsidRPr="00EB5FB0" w:rsidRDefault="00EB5FB0" w:rsidP="00EB5FB0">
      <w:pPr>
        <w:pStyle w:val="BodyText"/>
        <w:spacing w:line="360" w:lineRule="auto"/>
        <w:jc w:val="center"/>
        <w:rPr>
          <w:b/>
          <w:i w:val="0"/>
          <w:sz w:val="28"/>
          <w:szCs w:val="24"/>
        </w:rPr>
      </w:pPr>
      <w:r>
        <w:rPr>
          <w:b/>
          <w:i w:val="0"/>
          <w:sz w:val="28"/>
          <w:szCs w:val="24"/>
        </w:rPr>
        <w:t>Pembimbing :</w:t>
      </w:r>
    </w:p>
    <w:p w14:paraId="5741310A" w14:textId="77777777" w:rsidR="00EB5FB0" w:rsidRPr="00EB5FB0" w:rsidRDefault="00EB5FB0" w:rsidP="00EB5FB0">
      <w:pPr>
        <w:pStyle w:val="BodyText"/>
        <w:numPr>
          <w:ilvl w:val="0"/>
          <w:numId w:val="45"/>
        </w:numPr>
        <w:ind w:left="2835" w:hanging="425"/>
        <w:rPr>
          <w:b/>
          <w:i w:val="0"/>
          <w:sz w:val="28"/>
          <w:szCs w:val="24"/>
        </w:rPr>
      </w:pPr>
      <w:r w:rsidRPr="00EB5FB0">
        <w:rPr>
          <w:b/>
          <w:i w:val="0"/>
          <w:sz w:val="28"/>
          <w:szCs w:val="24"/>
        </w:rPr>
        <w:t>Prof. Dr. Ir. Andani Ahmad, M.T</w:t>
      </w:r>
    </w:p>
    <w:p w14:paraId="083AA355" w14:textId="770674C2" w:rsidR="00827328" w:rsidRPr="00EB5FB0" w:rsidRDefault="00EB5FB0" w:rsidP="00EB5FB0">
      <w:pPr>
        <w:pStyle w:val="ListParagraph"/>
        <w:rPr>
          <w:rFonts w:cs="Times New Roman"/>
          <w:sz w:val="28"/>
        </w:rPr>
      </w:pPr>
      <w:r w:rsidRPr="00EB5FB0">
        <w:rPr>
          <w:rFonts w:cs="Times New Roman"/>
          <w:sz w:val="28"/>
        </w:rPr>
        <w:t>Dr. Eng. Hazriani, M.T</w:t>
      </w:r>
    </w:p>
    <w:p w14:paraId="42B12416" w14:textId="77777777" w:rsidR="00EB5FB0" w:rsidRDefault="00EB5FB0" w:rsidP="00EB5FB0">
      <w:pPr>
        <w:jc w:val="center"/>
      </w:pPr>
    </w:p>
    <w:p w14:paraId="570D392B" w14:textId="77777777" w:rsidR="009529B0" w:rsidRDefault="009529B0" w:rsidP="009529B0">
      <w:pPr>
        <w:ind w:firstLine="0"/>
        <w:jc w:val="center"/>
        <w:rPr>
          <w:b/>
          <w:sz w:val="28"/>
          <w:szCs w:val="28"/>
        </w:rPr>
      </w:pPr>
      <w:r>
        <w:rPr>
          <w:b/>
          <w:sz w:val="28"/>
          <w:szCs w:val="28"/>
        </w:rPr>
        <w:t>PROGRAM STUDI SISTEM KOMPUTER</w:t>
      </w:r>
    </w:p>
    <w:p w14:paraId="007F53D2" w14:textId="3156FAB1" w:rsidR="009529B0" w:rsidRDefault="009529B0" w:rsidP="009529B0">
      <w:pPr>
        <w:ind w:firstLine="0"/>
        <w:jc w:val="center"/>
        <w:rPr>
          <w:b/>
          <w:sz w:val="28"/>
          <w:szCs w:val="28"/>
        </w:rPr>
      </w:pPr>
      <w:r w:rsidRPr="009529B0">
        <w:rPr>
          <w:b/>
          <w:sz w:val="28"/>
          <w:szCs w:val="28"/>
        </w:rPr>
        <w:t xml:space="preserve">PASCASARJANA STMIK HANDAYANI MAKASSAR </w:t>
      </w:r>
    </w:p>
    <w:p w14:paraId="2A3ECF73" w14:textId="2FBF5B88" w:rsidR="007D4B17" w:rsidRDefault="009529B0" w:rsidP="009529B0">
      <w:pPr>
        <w:ind w:firstLine="0"/>
        <w:jc w:val="center"/>
      </w:pPr>
      <w:r w:rsidRPr="009529B0">
        <w:rPr>
          <w:b/>
          <w:sz w:val="28"/>
          <w:szCs w:val="28"/>
        </w:rPr>
        <w:t>2020</w:t>
      </w:r>
    </w:p>
    <w:p w14:paraId="18C00FCF" w14:textId="77777777" w:rsidR="00760B73" w:rsidRDefault="00760B73" w:rsidP="008966E4">
      <w:pPr>
        <w:ind w:firstLine="0"/>
        <w:jc w:val="center"/>
        <w:rPr>
          <w:b/>
          <w:sz w:val="28"/>
          <w:szCs w:val="28"/>
        </w:rPr>
        <w:sectPr w:rsidR="00760B73" w:rsidSect="000A3D43">
          <w:footerReference w:type="default" r:id="rId9"/>
          <w:pgSz w:w="11907" w:h="16840" w:code="9"/>
          <w:pgMar w:top="2268" w:right="1701" w:bottom="1701" w:left="2268" w:header="720" w:footer="720" w:gutter="0"/>
          <w:pgNumType w:fmt="lowerRoman"/>
          <w:cols w:space="720"/>
          <w:docGrid w:linePitch="360"/>
        </w:sectPr>
      </w:pPr>
    </w:p>
    <w:p w14:paraId="5216B741" w14:textId="77777777" w:rsidR="009B1FDD" w:rsidRDefault="00D6433E" w:rsidP="00602D12">
      <w:pPr>
        <w:pStyle w:val="BAB"/>
      </w:pPr>
      <w:bookmarkStart w:id="1" w:name="_Toc525893897"/>
      <w:bookmarkStart w:id="2" w:name="_Toc59097162"/>
      <w:r>
        <w:lastRenderedPageBreak/>
        <w:t>BAB I</w:t>
      </w:r>
      <w:r w:rsidR="00602D12">
        <w:br/>
        <w:t>PENDAHULUAN</w:t>
      </w:r>
      <w:bookmarkEnd w:id="1"/>
      <w:bookmarkEnd w:id="2"/>
    </w:p>
    <w:p w14:paraId="4C811167" w14:textId="77777777" w:rsidR="00AE0FA3" w:rsidRDefault="00AE0FA3" w:rsidP="00AE0FA3"/>
    <w:p w14:paraId="0E857FA0" w14:textId="77777777" w:rsidR="00D00E7F" w:rsidRDefault="009B1FDD" w:rsidP="008C2A1A">
      <w:pPr>
        <w:pStyle w:val="11"/>
      </w:pPr>
      <w:bookmarkStart w:id="3" w:name="_Toc525893898"/>
      <w:bookmarkStart w:id="4" w:name="_Toc59097163"/>
      <w:r w:rsidRPr="00D630B1">
        <w:t>Latar Belakang</w:t>
      </w:r>
      <w:bookmarkEnd w:id="3"/>
      <w:bookmarkEnd w:id="4"/>
    </w:p>
    <w:p w14:paraId="78F8BE38" w14:textId="77777777" w:rsidR="00724E57" w:rsidRDefault="00724E57" w:rsidP="00724E57">
      <w:r>
        <w:t xml:space="preserve">Menurut Kamus Besar Bahasa Indonesia (KBBI), Rumah Sakit adalah tempat yang menyediakan dan memberikan pelayanan kesehatan yang meliputi berbagai masalah kesehatan. Rumah sakit sebagai salah satu fasilitas pelayanan kesehatan memiliki peran yang strategis. Peran utama Rumah Sakit adalah memberikan pelayanan kesehatan yang bermutu kepada pasien. Rumah Sakit di tuntut untuk memberikan pelayanan kesehatan yang cepat dan tepat.Dengan tuntutan tersebut, pihak Rumah Sakit harus memikirkan </w:t>
      </w:r>
      <w:proofErr w:type="gramStart"/>
      <w:r>
        <w:t>cara</w:t>
      </w:r>
      <w:proofErr w:type="gramEnd"/>
      <w:r>
        <w:t xml:space="preserve"> untuk terus meningkatkan pelayanan kesehatan dengan memastikan semua aktifitas berjalan dengan baik. </w:t>
      </w:r>
    </w:p>
    <w:p w14:paraId="79A64FF1" w14:textId="77777777" w:rsidR="00724E57" w:rsidRDefault="00724E57" w:rsidP="00724E57">
      <w:r>
        <w:t xml:space="preserve">Salah satu sentral utama dalam pelayanan Rumah Sakit adalah pemberian obat kepada pasien. Pemberian obat yang tepat dan cepat sangat menentukan tingkat kepuasan pasien terhadap pelayanan Rumah Sakit. Oleh karena itu, persediaan obat perlu diperhatikan agar obat-obatan dengan beragam jenis dan fungsi tetap tersedia setiap saat. </w:t>
      </w:r>
    </w:p>
    <w:p w14:paraId="083E584D" w14:textId="7A5D8914" w:rsidR="00724E57" w:rsidRDefault="00724E57" w:rsidP="00EB5FB0">
      <w:r>
        <w:t>Rumah Sakit Umum Daerah Buton merupakan salah satu Rumah Sakit yang memiliki kebutuhan obat-obatan yang cukup tinggi. Kebutuhan tersebut berdasarkan dari banyaknya pelayanan yang disediakan oleh Rumah Sakit ini. Pelayanan kesehatan yang disediakan oleh Rumah Sakit ini meliputi Rawat Jalan, Rawat Inap, Persalinan dan Medical Check-Up dengan fasiltas kesehatan Poliklinik Umum (Bimbingan Anak, Perawatan Gigi, Paru, Kandungan dan Melahirkan) dan Poliklinik Spesialis (Penyakit Dalam, Obgyn, Anak, Bedah Umum, Mata, Ortophedi, Paru, Radiologi, Kulit dan Kelamin serta Syaraf).</w:t>
      </w:r>
    </w:p>
    <w:p w14:paraId="5ACE40C3" w14:textId="77777777" w:rsidR="00724E57" w:rsidRDefault="00724E57" w:rsidP="00724E57">
      <w:r>
        <w:t xml:space="preserve">Kebutuhan obat yang tidak mencukupi dan berlebihan memiliki dampak negatif bagi Rumah Sakit. Jumlah persediaan obat yang tidak memenuhi kebutuhan pasien menyebabkan pelayanan terhadap pasien tidak maksimal. Namun jika persediaan obat berlebihan </w:t>
      </w:r>
      <w:proofErr w:type="gramStart"/>
      <w:r>
        <w:t>akan</w:t>
      </w:r>
      <w:proofErr w:type="gramEnd"/>
      <w:r>
        <w:t xml:space="preserve"> menyebabkan obat lama kelamaan menjadi kadaluwarsa dan menyebabkan kerugian.</w:t>
      </w:r>
    </w:p>
    <w:p w14:paraId="35975AEC" w14:textId="77777777" w:rsidR="00724E57" w:rsidRDefault="00724E57" w:rsidP="00724E57">
      <w:r>
        <w:lastRenderedPageBreak/>
        <w:t xml:space="preserve">Gudang obat Rumah Sakit Umun Daerah Buton belum memiliki sistem prediksi yang dapat memprediksi jumlah obat keluar pada bulan selanjutnya sebagai dasar menentukan jumlah obat yang </w:t>
      </w:r>
      <w:proofErr w:type="gramStart"/>
      <w:r>
        <w:t>akan</w:t>
      </w:r>
      <w:proofErr w:type="gramEnd"/>
      <w:r>
        <w:t xml:space="preserve"> di pesan. Saat ini, untuk memesan obat hanya berdasarkan perkiraan saja dan tidak memiliki metode dalam memprediksi jumlah obat yang </w:t>
      </w:r>
      <w:proofErr w:type="gramStart"/>
      <w:r>
        <w:t>akan</w:t>
      </w:r>
      <w:proofErr w:type="gramEnd"/>
      <w:r>
        <w:t xml:space="preserve"> dipesan. Maka hal tersebut menyulitkan karna perlu memperkirakan sendiri jumlah obat yang </w:t>
      </w:r>
      <w:proofErr w:type="gramStart"/>
      <w:r>
        <w:t>akan</w:t>
      </w:r>
      <w:proofErr w:type="gramEnd"/>
      <w:r>
        <w:t xml:space="preserve"> dipesan untuk masing-masing obat tersebut. Sistem prediksi jumlah obat keluar </w:t>
      </w:r>
      <w:proofErr w:type="gramStart"/>
      <w:r>
        <w:t>akan</w:t>
      </w:r>
      <w:proofErr w:type="gramEnd"/>
      <w:r>
        <w:t xml:space="preserve"> memberikan hasil berupa prediksi jumlah obat keluar pada bulan selanjutnya yang digunakan untuk menentukan jumlah pemesanan obat</w:t>
      </w:r>
    </w:p>
    <w:p w14:paraId="0A87E0A9" w14:textId="77777777" w:rsidR="00724E57" w:rsidRDefault="00724E57" w:rsidP="00724E57">
      <w:r>
        <w:t>Selain itu, Rumah Sakit Umum Daerah Buton juga memiliki data – data transaksi obat yang yang tidak di olah lebih lanjut atau dibiarkan saja menjadi sampah yang tidak berarti.  Dengan adanya dukungan perkembangan teknologi, semakin berkembang pula kemampuan dalam mengumpulkan dan mengolah data.</w:t>
      </w:r>
    </w:p>
    <w:p w14:paraId="19C26D77" w14:textId="77777777" w:rsidR="00724E57" w:rsidRDefault="00724E57" w:rsidP="00724E57">
      <w:r>
        <w:t xml:space="preserve">Data mining, sering juga disebut knowledge discovery in database (KDD), adalah kegiatan yang meliputi pengumpulan, pemakaian data historis untuk menemukan keteraturan, pola atau hubungan dalam set data berukuran besar. Keluaran dari data mining bisa dipakai untuk memprediksi ataupun memperbaiki pengambilan keputusan dimasa depan. </w:t>
      </w:r>
    </w:p>
    <w:p w14:paraId="52EE3F4D" w14:textId="77777777" w:rsidR="00724E57" w:rsidRDefault="00724E57" w:rsidP="00724E57">
      <w:r>
        <w:t xml:space="preserve">Algoritma apriori adalah algoritma dalam data mining yang paling terkenal dan dapat digunakan untuk menemukan pola atau aturan asosiasi antar item. Algoritma apriori merupakan algoritma pengambilan data dengan aturan asosiatif (Association rule) untuk menentukan hubungan asosiatif suatu kombinasi item. Algoritma apriori dibagi menjadi beberapa tahap yang disebut narasi atau pass. Pembentukan kandidat itemset, kandidat k-itemset dibentuk dari kombinasi (k-1)-itemset yang didapat dari iterasi sebelumnya. Satu </w:t>
      </w:r>
      <w:proofErr w:type="gramStart"/>
      <w:r>
        <w:t>cara</w:t>
      </w:r>
      <w:proofErr w:type="gramEnd"/>
      <w:r>
        <w:t xml:space="preserve"> dari algoritma apriori adalah adanya pemangkasan kandidat k-itemset yang subset-nya yang berisi k-1 item tidak termasuk dalam pola frekuensi tinggi dengan panjang k-1. </w:t>
      </w:r>
    </w:p>
    <w:p w14:paraId="18FF5B58" w14:textId="4D99A777" w:rsidR="00724E57" w:rsidRDefault="00724E57" w:rsidP="00724E57">
      <w:r>
        <w:t xml:space="preserve">Algoritma data mining yang dapat digunakan untuk memprediksi atau meramalkan peristiwa dimasa depan adalah algoritma regresi linear. Algoritma regresi linear pertama kali diperkenalkan oleh Sir Francis Galton pada tahun 1877. Regresi Linear merupakan salah satu metode statistik yang dipergunakan untuk </w:t>
      </w:r>
      <w:r>
        <w:lastRenderedPageBreak/>
        <w:t>melakukan peramalan atau prediksi tentang karakteristik kualitas maupun kuantitas yang melibatkan hubungan antara satu variabel tak bebas dihubungk</w:t>
      </w:r>
      <w:r w:rsidR="005F2943">
        <w:t xml:space="preserve">an dengan satu variabel bebas </w:t>
      </w:r>
      <w:r w:rsidR="005F2943">
        <w:fldChar w:fldCharType="begin"/>
      </w:r>
      <w:r w:rsidR="005F2943">
        <w:instrText xml:space="preserve"> ADDIN ZOTERO_ITEM CSL_CITATION {"citationID":"ZcqZqJzB","properties":{"formattedCitation":"(Marbun and Nababan, 2018)","plainCitation":"(Marbun and Nababan, 2018)","noteIndex":0},"citationItems":[{"id":6,"uris":["http://zotero.org/users/local/sgEYEwDN/items/RDMDL3CH"],"uri":["http://zotero.org/users/local/sgEYEwDN/items/RDMDL3CH"],"itemData":{"id":6,"type":"article-journal","container-title":"Jurnal Mantik Penusa","title":"Perancangan Sistem Peramalan Jumlah Wisatawan Asing","author":[{"family":"Marbun","given":""},{"family":"Nababan","given":"Sihotang"}],"issued":{"date-parts":[["2018"]]}}}],"schema":"https://github.com/citation-style-language/schema/raw/master/csl-citation.json"} </w:instrText>
      </w:r>
      <w:r w:rsidR="005F2943">
        <w:fldChar w:fldCharType="separate"/>
      </w:r>
      <w:r w:rsidR="005F2943" w:rsidRPr="005F2943">
        <w:rPr>
          <w:rFonts w:cs="Times New Roman"/>
        </w:rPr>
        <w:t xml:space="preserve">(Marbun </w:t>
      </w:r>
      <w:r w:rsidR="005F2943">
        <w:rPr>
          <w:rFonts w:cs="Times New Roman"/>
        </w:rPr>
        <w:t>dan</w:t>
      </w:r>
      <w:r w:rsidR="005F2943" w:rsidRPr="005F2943">
        <w:rPr>
          <w:rFonts w:cs="Times New Roman"/>
        </w:rPr>
        <w:t xml:space="preserve"> Nababan, 2018)</w:t>
      </w:r>
      <w:r w:rsidR="005F2943">
        <w:fldChar w:fldCharType="end"/>
      </w:r>
      <w:r>
        <w:t>. Hasil yang di dapat menggunakan metode ini juga lebih terperinci daripada metode prediksi lai</w:t>
      </w:r>
      <w:r w:rsidR="005F2943">
        <w:t xml:space="preserve">nnya </w:t>
      </w:r>
      <w:r w:rsidR="005F2943">
        <w:fldChar w:fldCharType="begin"/>
      </w:r>
      <w:r w:rsidR="005F2943">
        <w:instrText xml:space="preserve"> ADDIN ZOTERO_ITEM CSL_CITATION {"citationID":"E8qXHNTd","properties":{"formattedCitation":"(Herwanto and Nurzaman, 2018)","plainCitation":"(Herwanto and Nurzaman, 2018)","noteIndex":0},"citationItems":[{"id":7,"uris":["http://zotero.org/users/local/sgEYEwDN/items/AJEWDVRR"],"uri":["http://zotero.org/users/local/sgEYEwDN/items/AJEWDVRR"],"itemData":{"id":7,"type":"article-journal","container-title":"Prosiding Seminar Nasional Pakar","title":"Sistem Pendukung Keputusan Service Level Agreement (SLA) Klain Asuransi Kesehatan Dengan Metode Regresi Linear Dan Metode Kmeans","author":[{"family":"Herwanto","given":"Agus"},{"family":"Nurzaman","given":"Fahrul"}],"issued":{"date-parts":[["2018"]]}}}],"schema":"https://github.com/citation-style-language/schema/raw/master/csl-citation.json"} </w:instrText>
      </w:r>
      <w:r w:rsidR="005F2943">
        <w:fldChar w:fldCharType="separate"/>
      </w:r>
      <w:r w:rsidR="005F2943" w:rsidRPr="005F2943">
        <w:rPr>
          <w:rFonts w:cs="Times New Roman"/>
        </w:rPr>
        <w:t xml:space="preserve">(Herwanto </w:t>
      </w:r>
      <w:r w:rsidR="005F2943">
        <w:rPr>
          <w:rFonts w:cs="Times New Roman"/>
        </w:rPr>
        <w:t>dan</w:t>
      </w:r>
      <w:r w:rsidR="005F2943" w:rsidRPr="005F2943">
        <w:rPr>
          <w:rFonts w:cs="Times New Roman"/>
        </w:rPr>
        <w:t xml:space="preserve"> Nurzaman, 2018)</w:t>
      </w:r>
      <w:r w:rsidR="005F2943">
        <w:fldChar w:fldCharType="end"/>
      </w:r>
      <w:r>
        <w:t>.</w:t>
      </w:r>
    </w:p>
    <w:p w14:paraId="285D0800" w14:textId="1861519E" w:rsidR="00474BB3" w:rsidRDefault="00724E57" w:rsidP="00724E57">
      <w:r>
        <w:t>Berdasarkan latar belakang masalah tersebut maka penulis mengusulkan suatu judul tesis yaitu “Implementasi Data Mining Dengan Metode Algoritma Apriori dan Regresi Linear Dalam Pengelolaan Pembelian Obat Di Rumah Sakit Umum Daerah Buton”.</w:t>
      </w:r>
    </w:p>
    <w:p w14:paraId="2B469952" w14:textId="77777777" w:rsidR="004825BD" w:rsidRPr="00D00E7F" w:rsidRDefault="004825BD" w:rsidP="004825BD"/>
    <w:p w14:paraId="2C1008AA" w14:textId="0C365623" w:rsidR="00F017B9" w:rsidRDefault="009E79ED" w:rsidP="008C2A1A">
      <w:pPr>
        <w:pStyle w:val="11"/>
      </w:pPr>
      <w:bookmarkStart w:id="5" w:name="_Toc525893899"/>
      <w:bookmarkStart w:id="6" w:name="_Toc59097164"/>
      <w:r>
        <w:t>R</w:t>
      </w:r>
      <w:r w:rsidR="009B1FDD">
        <w:t>umusan Masalah</w:t>
      </w:r>
      <w:bookmarkEnd w:id="5"/>
      <w:bookmarkEnd w:id="6"/>
    </w:p>
    <w:p w14:paraId="58C70381" w14:textId="0FA467F5" w:rsidR="009E79ED" w:rsidRDefault="009E79ED" w:rsidP="005A6B80">
      <w:r w:rsidRPr="009E79ED">
        <w:t>Berdasarkan latar belakang diatas, maka rumusan masalah pada penelitian ini adalah sebagai berikut.</w:t>
      </w:r>
    </w:p>
    <w:p w14:paraId="7E291A53" w14:textId="0EE3FC4D" w:rsidR="00D209D7" w:rsidRDefault="009E79ED" w:rsidP="008C2A1A">
      <w:pPr>
        <w:pStyle w:val="satusatusatu"/>
      </w:pPr>
      <w:bookmarkStart w:id="7" w:name="_Toc59097165"/>
      <w:r w:rsidRPr="009E79ED">
        <w:t>Bagaimana memprediksi persediaan obat dengan algoritma regresi linear di RSUD Buton?</w:t>
      </w:r>
      <w:bookmarkEnd w:id="7"/>
    </w:p>
    <w:p w14:paraId="5B52CCF8" w14:textId="18702D6D" w:rsidR="009E79ED" w:rsidRDefault="009E79ED" w:rsidP="008C2A1A">
      <w:pPr>
        <w:pStyle w:val="satusatusatu"/>
      </w:pPr>
      <w:bookmarkStart w:id="8" w:name="_Toc59097166"/>
      <w:r w:rsidRPr="009E79ED">
        <w:t>Bagaimana menentukan algoritma apriori untuk menemukan pola pembelian obat di RSUD Buton?</w:t>
      </w:r>
      <w:bookmarkEnd w:id="8"/>
    </w:p>
    <w:p w14:paraId="690A9140" w14:textId="77777777" w:rsidR="009E79ED" w:rsidRDefault="009E79ED" w:rsidP="009E79ED"/>
    <w:p w14:paraId="09E3E7AE" w14:textId="0E054126" w:rsidR="009B5E22" w:rsidRDefault="009B1FDD" w:rsidP="008C2A1A">
      <w:pPr>
        <w:pStyle w:val="11"/>
      </w:pPr>
      <w:bookmarkStart w:id="9" w:name="_Toc525893900"/>
      <w:bookmarkStart w:id="10" w:name="_Toc59097167"/>
      <w:r>
        <w:t>Pembatasan Masalah</w:t>
      </w:r>
      <w:bookmarkEnd w:id="9"/>
      <w:bookmarkEnd w:id="10"/>
    </w:p>
    <w:p w14:paraId="088F71E1" w14:textId="77777777" w:rsidR="00831C88" w:rsidRDefault="00831C88" w:rsidP="001674C5">
      <w:r w:rsidRPr="00831C88">
        <w:t xml:space="preserve">Adapun batasan masalah dalam penelitian ini, </w:t>
      </w:r>
      <w:proofErr w:type="gramStart"/>
      <w:r w:rsidRPr="00831C88">
        <w:t>yaitu :</w:t>
      </w:r>
      <w:proofErr w:type="gramEnd"/>
    </w:p>
    <w:p w14:paraId="536B47A2" w14:textId="77777777" w:rsidR="00831C88" w:rsidRDefault="00831C88" w:rsidP="008C2A1A">
      <w:pPr>
        <w:pStyle w:val="satusatusatu"/>
      </w:pPr>
      <w:bookmarkStart w:id="11" w:name="_Toc59097168"/>
      <w:r>
        <w:t>Data yang digunakan adalah data transaksi obat di RSUD Buton periode Januari – Desember 2019</w:t>
      </w:r>
      <w:bookmarkEnd w:id="11"/>
    </w:p>
    <w:p w14:paraId="55A7F581" w14:textId="77777777" w:rsidR="00831C88" w:rsidRDefault="00831C88" w:rsidP="008C2A1A">
      <w:pPr>
        <w:pStyle w:val="satusatusatu"/>
      </w:pPr>
      <w:bookmarkStart w:id="12" w:name="_Toc59097169"/>
      <w:r>
        <w:t>Algoritma yang digunakan dalam memprediksi persediaan obat di RSUD Buton adalah algoritma Regresi Linear.</w:t>
      </w:r>
      <w:bookmarkEnd w:id="12"/>
    </w:p>
    <w:p w14:paraId="27824608" w14:textId="77777777" w:rsidR="00831C88" w:rsidRDefault="00831C88" w:rsidP="008C2A1A">
      <w:pPr>
        <w:pStyle w:val="satusatusatu"/>
      </w:pPr>
      <w:bookmarkStart w:id="13" w:name="_Toc59097170"/>
      <w:r>
        <w:t>Algoritma yang akan digunakan dalam penentuan pola pembelian obat di RSUD Buton adalah algoritma apriori</w:t>
      </w:r>
      <w:bookmarkEnd w:id="13"/>
    </w:p>
    <w:p w14:paraId="2C2FD18F" w14:textId="4F8A106D" w:rsidR="00DA0542" w:rsidRPr="00831C88" w:rsidRDefault="00831C88" w:rsidP="008C2A1A">
      <w:pPr>
        <w:pStyle w:val="satusatusatu"/>
      </w:pPr>
      <w:bookmarkStart w:id="14" w:name="_Toc59097171"/>
      <w:r>
        <w:t>Sistem yang dibangun diperuntukan khusus untuk apoteker RSUD Buton</w:t>
      </w:r>
      <w:bookmarkEnd w:id="14"/>
    </w:p>
    <w:p w14:paraId="41871398" w14:textId="77777777" w:rsidR="004A60FB" w:rsidRDefault="004A60FB" w:rsidP="004A60FB">
      <w:pPr>
        <w:pStyle w:val="penghurufan"/>
        <w:numPr>
          <w:ilvl w:val="0"/>
          <w:numId w:val="0"/>
        </w:numPr>
        <w:ind w:left="425"/>
      </w:pPr>
    </w:p>
    <w:p w14:paraId="767DE14C" w14:textId="77777777" w:rsidR="000C60CF" w:rsidRDefault="000C60CF" w:rsidP="008C2A1A">
      <w:pPr>
        <w:pStyle w:val="11"/>
      </w:pPr>
      <w:bookmarkStart w:id="15" w:name="_Toc525893902"/>
      <w:bookmarkStart w:id="16" w:name="_Toc525893901"/>
      <w:bookmarkStart w:id="17" w:name="_Toc59097172"/>
      <w:r>
        <w:lastRenderedPageBreak/>
        <w:t>Tujuan Penelitian</w:t>
      </w:r>
      <w:bookmarkEnd w:id="15"/>
      <w:bookmarkEnd w:id="17"/>
    </w:p>
    <w:p w14:paraId="5639266E" w14:textId="77777777" w:rsidR="000C60CF" w:rsidRDefault="000C60CF" w:rsidP="008C2A1A">
      <w:pPr>
        <w:keepNext/>
      </w:pPr>
      <w:r w:rsidRPr="00AA27B3">
        <w:t xml:space="preserve">Tujuan yang ingin dicapai dari penelitian ini, </w:t>
      </w:r>
      <w:proofErr w:type="gramStart"/>
      <w:r w:rsidRPr="00AA27B3">
        <w:t>yaitu :</w:t>
      </w:r>
      <w:proofErr w:type="gramEnd"/>
    </w:p>
    <w:p w14:paraId="698433AF" w14:textId="77777777" w:rsidR="000C60CF" w:rsidRDefault="000C60CF" w:rsidP="008C2A1A">
      <w:pPr>
        <w:pStyle w:val="satusatusatu"/>
      </w:pPr>
      <w:bookmarkStart w:id="18" w:name="_Toc59097173"/>
      <w:r>
        <w:t>Untuk memprediksi jumlah persediaan obat di RSUD Buton dengan menggunakan algoritma regresi linear.</w:t>
      </w:r>
      <w:bookmarkEnd w:id="18"/>
    </w:p>
    <w:p w14:paraId="0FBFA5BB" w14:textId="77777777" w:rsidR="000C60CF" w:rsidRDefault="000C60CF" w:rsidP="008C2A1A">
      <w:pPr>
        <w:pStyle w:val="satusatusatu"/>
      </w:pPr>
      <w:bookmarkStart w:id="19" w:name="_Toc59097174"/>
      <w:r>
        <w:t>Menemukan informasi pola pembelian obat di RSUD Buton dengan menggunakan algoritma apriori yang nantinya dapat memudahkan penempatan lokasi obat yang sesuai dengan kebutuhan pasien RSUD Buton</w:t>
      </w:r>
      <w:bookmarkEnd w:id="19"/>
    </w:p>
    <w:p w14:paraId="4645B2A7" w14:textId="563A3E3C" w:rsidR="000C60CF" w:rsidRDefault="000C60CF" w:rsidP="002177B2">
      <w:pPr>
        <w:ind w:firstLine="0"/>
      </w:pPr>
    </w:p>
    <w:p w14:paraId="1BD2E3EA" w14:textId="39AE557D" w:rsidR="00FD4820" w:rsidRDefault="000C60CF" w:rsidP="008C2A1A">
      <w:pPr>
        <w:pStyle w:val="11"/>
      </w:pPr>
      <w:bookmarkStart w:id="20" w:name="_Toc59097175"/>
      <w:r>
        <w:t>Manfaat</w:t>
      </w:r>
      <w:r w:rsidR="009B1FDD">
        <w:t xml:space="preserve"> Penelitian</w:t>
      </w:r>
      <w:bookmarkEnd w:id="16"/>
      <w:bookmarkEnd w:id="20"/>
    </w:p>
    <w:p w14:paraId="6AC945C1" w14:textId="12511F5A" w:rsidR="00DA53B0" w:rsidRPr="00DA53B0" w:rsidRDefault="00DA53B0" w:rsidP="002C08D5">
      <w:r w:rsidRPr="00B13E79">
        <w:t xml:space="preserve">Manfaat yang dapat diperoleh dari penelitian ini </w:t>
      </w:r>
      <w:proofErr w:type="gramStart"/>
      <w:r w:rsidRPr="00B13E79">
        <w:t>yaitu :</w:t>
      </w:r>
      <w:proofErr w:type="gramEnd"/>
    </w:p>
    <w:p w14:paraId="2DCB667D" w14:textId="77777777" w:rsidR="00DA53B0" w:rsidRDefault="00DA53B0" w:rsidP="008C2A1A">
      <w:pPr>
        <w:pStyle w:val="satusatusatu"/>
      </w:pPr>
      <w:bookmarkStart w:id="21" w:name="_Toc59097176"/>
      <w:r>
        <w:t>Membantu apoteker Rumah Sakit Umum Daerah Buton untuk menentukan jumlah pemesanan obat yang dibutuhkan.</w:t>
      </w:r>
      <w:bookmarkEnd w:id="21"/>
    </w:p>
    <w:p w14:paraId="6F279C5A" w14:textId="77777777" w:rsidR="00DA53B0" w:rsidRDefault="00DA53B0" w:rsidP="008C2A1A">
      <w:pPr>
        <w:pStyle w:val="satusatusatu"/>
      </w:pPr>
      <w:bookmarkStart w:id="22" w:name="_Toc59097177"/>
      <w:r>
        <w:t>adanya sebuah sistem yang dapat mengetahui pola pembelian obat di RSUD Buton, Sehingga obat – obat yang memiliki hubungan dapat diletakan berdekatan..</w:t>
      </w:r>
      <w:bookmarkEnd w:id="22"/>
      <w:r>
        <w:t xml:space="preserve"> </w:t>
      </w:r>
    </w:p>
    <w:p w14:paraId="047E49E0" w14:textId="77777777" w:rsidR="002C08D5" w:rsidRDefault="002C08D5" w:rsidP="00DA53B0"/>
    <w:p w14:paraId="19AD5E72" w14:textId="6ACD7330" w:rsidR="00C43113" w:rsidRDefault="003C5592" w:rsidP="008C2A1A">
      <w:pPr>
        <w:pStyle w:val="11"/>
      </w:pPr>
      <w:bookmarkStart w:id="23" w:name="_Toc525893903"/>
      <w:bookmarkStart w:id="24" w:name="_Toc59097178"/>
      <w:r>
        <w:t>Sistematika Penulisan</w:t>
      </w:r>
      <w:bookmarkEnd w:id="23"/>
      <w:bookmarkEnd w:id="24"/>
    </w:p>
    <w:p w14:paraId="2B0D0DE9" w14:textId="77777777" w:rsidR="00C43113" w:rsidRDefault="00C43113" w:rsidP="00F16A1F">
      <w:r>
        <w:t xml:space="preserve">Adapun </w:t>
      </w:r>
      <w:r w:rsidRPr="00C43113">
        <w:t>sistematika</w:t>
      </w:r>
      <w:r>
        <w:t xml:space="preserve"> penulisan dari penyusunan laporan tugas akhir ini adalah sebagai </w:t>
      </w:r>
      <w:proofErr w:type="gramStart"/>
      <w:r>
        <w:t>beriku :</w:t>
      </w:r>
      <w:proofErr w:type="gramEnd"/>
      <w:r>
        <w:t xml:space="preserve"> </w:t>
      </w:r>
    </w:p>
    <w:p w14:paraId="2EDB7CF6" w14:textId="77777777" w:rsidR="00C43113" w:rsidRPr="00F16A1F" w:rsidRDefault="00C43113" w:rsidP="00F16A1F">
      <w:pPr>
        <w:ind w:firstLine="0"/>
        <w:rPr>
          <w:b/>
          <w:bCs/>
        </w:rPr>
      </w:pPr>
      <w:r w:rsidRPr="00F16A1F">
        <w:rPr>
          <w:b/>
          <w:bCs/>
        </w:rPr>
        <w:t xml:space="preserve">BAB </w:t>
      </w:r>
      <w:proofErr w:type="gramStart"/>
      <w:r w:rsidRPr="00F16A1F">
        <w:rPr>
          <w:b/>
          <w:bCs/>
        </w:rPr>
        <w:t>I  PENDAHULUAN</w:t>
      </w:r>
      <w:proofErr w:type="gramEnd"/>
    </w:p>
    <w:p w14:paraId="3555B0A0" w14:textId="3EB2F662" w:rsidR="006C3306" w:rsidRPr="00F16A1F" w:rsidRDefault="006C3306" w:rsidP="00F16A1F">
      <w:r w:rsidRPr="00F16A1F">
        <w:t>Pada bab ini terdapat beberapa hal yang di bahas di antaranya yaitu latar belakang masalah, perumusan masalah, pembatasan masalah, tujuan, manfaat</w:t>
      </w:r>
      <w:proofErr w:type="gramStart"/>
      <w:r w:rsidRPr="00F16A1F">
        <w:t>,  dan</w:t>
      </w:r>
      <w:proofErr w:type="gramEnd"/>
      <w:r w:rsidRPr="00F16A1F">
        <w:t xml:space="preserve"> sistematika penulisan</w:t>
      </w:r>
      <w:r w:rsidR="008D2E45">
        <w:t xml:space="preserve"> laporan</w:t>
      </w:r>
    </w:p>
    <w:p w14:paraId="3365BA00" w14:textId="77777777" w:rsidR="00C43113" w:rsidRDefault="00C43113" w:rsidP="00F16A1F">
      <w:pPr>
        <w:ind w:firstLine="0"/>
        <w:rPr>
          <w:b/>
          <w:bCs/>
        </w:rPr>
      </w:pPr>
      <w:r w:rsidRPr="00F16A1F">
        <w:rPr>
          <w:b/>
          <w:bCs/>
        </w:rPr>
        <w:t xml:space="preserve">BAB </w:t>
      </w:r>
      <w:proofErr w:type="gramStart"/>
      <w:r w:rsidRPr="00F16A1F">
        <w:rPr>
          <w:b/>
          <w:bCs/>
        </w:rPr>
        <w:t>II  TINJAUAN</w:t>
      </w:r>
      <w:proofErr w:type="gramEnd"/>
      <w:r w:rsidRPr="00F16A1F">
        <w:rPr>
          <w:b/>
          <w:bCs/>
        </w:rPr>
        <w:t xml:space="preserve"> PUSTAKA</w:t>
      </w:r>
    </w:p>
    <w:p w14:paraId="7F4708FD" w14:textId="141B782D" w:rsidR="008D2E45" w:rsidRDefault="00203DF4" w:rsidP="00203DF4">
      <w:r>
        <w:t xml:space="preserve">Pada </w:t>
      </w:r>
      <w:proofErr w:type="gramStart"/>
      <w:r>
        <w:t>bab</w:t>
      </w:r>
      <w:proofErr w:type="gramEnd"/>
      <w:r>
        <w:t xml:space="preserve"> ini, akan di bahas beberapa hal, diantaranya yaitu</w:t>
      </w:r>
      <w:r w:rsidR="000A6CD1">
        <w:t xml:space="preserve"> membahas tentang penelitian – penelitian </w:t>
      </w:r>
      <w:r w:rsidR="008D2E45">
        <w:t xml:space="preserve">yang telah </w:t>
      </w:r>
      <w:r w:rsidR="00657855">
        <w:t>dilakukan</w:t>
      </w:r>
      <w:r w:rsidR="008D2E45">
        <w:t xml:space="preserve"> sebelumnya oleh peneliti lain yang memiliki topik yang sama dengan topik yang di bahas oleh peneliti.</w:t>
      </w:r>
    </w:p>
    <w:p w14:paraId="101CC15A" w14:textId="77777777" w:rsidR="00C43113" w:rsidRDefault="00C43113" w:rsidP="00F16A1F">
      <w:pPr>
        <w:ind w:firstLine="0"/>
        <w:rPr>
          <w:b/>
          <w:bCs/>
        </w:rPr>
      </w:pPr>
      <w:r w:rsidRPr="00F16A1F">
        <w:rPr>
          <w:b/>
          <w:bCs/>
        </w:rPr>
        <w:t>BAB III ANALISA DAN PERANCANGAN</w:t>
      </w:r>
    </w:p>
    <w:p w14:paraId="12AB2068" w14:textId="1BB7139B" w:rsidR="00006F69" w:rsidRPr="00006F69" w:rsidRDefault="00203DF4" w:rsidP="00006F69">
      <w:pPr>
        <w:rPr>
          <w:i/>
          <w:iCs/>
        </w:rPr>
      </w:pPr>
      <w:r>
        <w:t xml:space="preserve">Pada </w:t>
      </w:r>
      <w:proofErr w:type="gramStart"/>
      <w:r>
        <w:t>bab</w:t>
      </w:r>
      <w:proofErr w:type="gramEnd"/>
      <w:r>
        <w:t xml:space="preserve"> ini, akan di bahas beberapa hal, diantaranya yaitu</w:t>
      </w:r>
      <w:r w:rsidR="008C18F8">
        <w:t xml:space="preserve"> </w:t>
      </w:r>
      <w:r w:rsidR="00B27632">
        <w:t xml:space="preserve">penjelasan </w:t>
      </w:r>
      <w:r w:rsidR="008C18F8" w:rsidRPr="008C18F8">
        <w:t xml:space="preserve">proses pengumpulan data, </w:t>
      </w:r>
      <w:r w:rsidR="00B27632">
        <w:t xml:space="preserve">penjelasan </w:t>
      </w:r>
      <w:r w:rsidR="008C18F8" w:rsidRPr="008C18F8">
        <w:t xml:space="preserve">proses </w:t>
      </w:r>
      <w:r w:rsidR="00AF3755">
        <w:t>perhitungan data</w:t>
      </w:r>
      <w:r w:rsidR="008C18F8">
        <w:t xml:space="preserve">, </w:t>
      </w:r>
      <w:r w:rsidR="00B27632">
        <w:t xml:space="preserve">penjelasan </w:t>
      </w:r>
      <w:r w:rsidR="00EB381D">
        <w:t>diagram</w:t>
      </w:r>
      <w:r w:rsidR="008C18F8">
        <w:t xml:space="preserve"> perancangan </w:t>
      </w:r>
      <w:r w:rsidR="00D2353F">
        <w:t xml:space="preserve">sistem </w:t>
      </w:r>
      <w:r w:rsidR="00B27632">
        <w:t xml:space="preserve">yang </w:t>
      </w:r>
      <w:r w:rsidR="00006F69">
        <w:t>di antaranya yaitu</w:t>
      </w:r>
      <w:r w:rsidR="008C18F8">
        <w:t xml:space="preserve"> </w:t>
      </w:r>
      <w:r w:rsidR="00463C30">
        <w:rPr>
          <w:i/>
          <w:iCs/>
        </w:rPr>
        <w:t xml:space="preserve">flowchart, </w:t>
      </w:r>
      <w:r w:rsidR="00964F0A" w:rsidRPr="00964F0A">
        <w:rPr>
          <w:i/>
          <w:iCs/>
        </w:rPr>
        <w:t>use case</w:t>
      </w:r>
      <w:r w:rsidR="00463C30">
        <w:rPr>
          <w:i/>
          <w:iCs/>
        </w:rPr>
        <w:t xml:space="preserve"> </w:t>
      </w:r>
      <w:r w:rsidR="006D4E95" w:rsidRPr="006D4E95">
        <w:t>diagram</w:t>
      </w:r>
      <w:r w:rsidR="00AF3755">
        <w:rPr>
          <w:i/>
          <w:iCs/>
        </w:rPr>
        <w:t xml:space="preserve">, </w:t>
      </w:r>
      <w:r w:rsidR="00964F0A" w:rsidRPr="00964F0A">
        <w:rPr>
          <w:i/>
          <w:iCs/>
        </w:rPr>
        <w:t>sequence</w:t>
      </w:r>
      <w:r w:rsidR="00AF3755">
        <w:rPr>
          <w:i/>
          <w:iCs/>
        </w:rPr>
        <w:t xml:space="preserve"> </w:t>
      </w:r>
      <w:r w:rsidR="006D4E95" w:rsidRPr="006D4E95">
        <w:lastRenderedPageBreak/>
        <w:t>diagram</w:t>
      </w:r>
      <w:r w:rsidR="00AF3755">
        <w:rPr>
          <w:i/>
          <w:iCs/>
        </w:rPr>
        <w:t xml:space="preserve">, </w:t>
      </w:r>
      <w:r w:rsidR="00AF3755">
        <w:t xml:space="preserve">dan </w:t>
      </w:r>
      <w:r w:rsidR="00AF3755">
        <w:rPr>
          <w:i/>
          <w:iCs/>
        </w:rPr>
        <w:t xml:space="preserve">erd </w:t>
      </w:r>
      <w:r w:rsidR="006D4E95" w:rsidRPr="006D4E95">
        <w:t>diagram</w:t>
      </w:r>
      <w:r w:rsidR="00AF3755">
        <w:rPr>
          <w:i/>
          <w:iCs/>
        </w:rPr>
        <w:t>.</w:t>
      </w:r>
      <w:r w:rsidR="008C18F8">
        <w:rPr>
          <w:i/>
          <w:iCs/>
        </w:rPr>
        <w:t xml:space="preserve"> </w:t>
      </w:r>
      <w:r w:rsidR="00D47302">
        <w:t>Dan</w:t>
      </w:r>
      <w:r w:rsidR="00006F69">
        <w:t xml:space="preserve"> juga membahas proses perhitungan metode yang </w:t>
      </w:r>
      <w:r w:rsidR="00657855">
        <w:t>digunakan</w:t>
      </w:r>
      <w:r w:rsidR="00006F69">
        <w:t xml:space="preserve">. Selain itu juga di </w:t>
      </w:r>
      <w:proofErr w:type="gramStart"/>
      <w:r w:rsidR="00006F69">
        <w:t>bab</w:t>
      </w:r>
      <w:proofErr w:type="gramEnd"/>
      <w:r w:rsidR="00006F69">
        <w:t xml:space="preserve"> ini akan dibahas tentang bagaimana proses pengujian sistem.</w:t>
      </w:r>
    </w:p>
    <w:p w14:paraId="3911C846" w14:textId="77777777" w:rsidR="00C43113" w:rsidRDefault="00C43113" w:rsidP="00F16A1F">
      <w:pPr>
        <w:ind w:firstLine="0"/>
        <w:rPr>
          <w:b/>
          <w:bCs/>
        </w:rPr>
      </w:pPr>
      <w:r w:rsidRPr="00F16A1F">
        <w:rPr>
          <w:b/>
          <w:bCs/>
        </w:rPr>
        <w:t>BAB IV IMPLEMENTASI DAN PENGUJIAN SISTEM</w:t>
      </w:r>
    </w:p>
    <w:p w14:paraId="6CDFAB09" w14:textId="5BB15FBF" w:rsidR="008D2E45" w:rsidRPr="008C50BD" w:rsidRDefault="008C50BD" w:rsidP="008D2E45">
      <w:r>
        <w:t xml:space="preserve">Pada </w:t>
      </w:r>
      <w:proofErr w:type="gramStart"/>
      <w:r>
        <w:t>bab</w:t>
      </w:r>
      <w:proofErr w:type="gramEnd"/>
      <w:r>
        <w:t xml:space="preserve"> ini, akan di bahas </w:t>
      </w:r>
      <w:r w:rsidR="00932379">
        <w:t>2</w:t>
      </w:r>
      <w:r>
        <w:t xml:space="preserve"> hal, diantaranya yaitu</w:t>
      </w:r>
      <w:r w:rsidR="008C18F8">
        <w:t xml:space="preserve"> </w:t>
      </w:r>
      <w:r w:rsidR="00932379">
        <w:t xml:space="preserve">penjelasan tentang implementasi dari sistem yang </w:t>
      </w:r>
      <w:r w:rsidR="00603903">
        <w:t xml:space="preserve">telah </w:t>
      </w:r>
      <w:r w:rsidR="00932379">
        <w:t>di buat</w:t>
      </w:r>
      <w:r w:rsidR="006D7059">
        <w:t xml:space="preserve">, dan </w:t>
      </w:r>
      <w:r w:rsidR="00CB2AAE">
        <w:t xml:space="preserve">penjelasan tentang pengujian dari sistem yang telah di rancang </w:t>
      </w:r>
    </w:p>
    <w:p w14:paraId="118706D4" w14:textId="77777777" w:rsidR="00C43113" w:rsidRDefault="00C43113" w:rsidP="00915F41">
      <w:pPr>
        <w:keepNext/>
        <w:ind w:firstLine="0"/>
        <w:rPr>
          <w:b/>
          <w:bCs/>
        </w:rPr>
      </w:pPr>
      <w:r w:rsidRPr="00F16A1F">
        <w:rPr>
          <w:b/>
          <w:bCs/>
        </w:rPr>
        <w:t>BAB V PENUTUP</w:t>
      </w:r>
    </w:p>
    <w:p w14:paraId="041DA2E6" w14:textId="5CB24FA6" w:rsidR="008C50BD" w:rsidRPr="00B226CA" w:rsidRDefault="008C50BD" w:rsidP="0069656B">
      <w:pPr>
        <w:sectPr w:rsidR="008C50BD" w:rsidRPr="00B226CA" w:rsidSect="00CD1496">
          <w:headerReference w:type="default" r:id="rId10"/>
          <w:footerReference w:type="default" r:id="rId11"/>
          <w:pgSz w:w="11907" w:h="16840" w:code="9"/>
          <w:pgMar w:top="2268" w:right="1701" w:bottom="1701" w:left="2268" w:header="720" w:footer="720" w:gutter="0"/>
          <w:cols w:space="720"/>
          <w:docGrid w:linePitch="360"/>
        </w:sectPr>
      </w:pPr>
      <w:r>
        <w:t>Pada bab ini, akan di bahas beberapa hal, diantaranya yaitu</w:t>
      </w:r>
      <w:r w:rsidR="00B226CA">
        <w:t xml:space="preserve"> kesimpulan yang </w:t>
      </w:r>
      <w:r w:rsidR="00552843">
        <w:t>diperoleh</w:t>
      </w:r>
      <w:r w:rsidR="00B226CA">
        <w:t xml:space="preserve"> di dalam penelitian dan juga pada bab ini terdapat </w:t>
      </w:r>
      <w:proofErr w:type="gramStart"/>
      <w:r w:rsidR="00B226CA">
        <w:t xml:space="preserve">saran </w:t>
      </w:r>
      <w:r w:rsidR="00E635D9">
        <w:t xml:space="preserve"> peneliti</w:t>
      </w:r>
      <w:proofErr w:type="gramEnd"/>
      <w:r w:rsidR="00E635D9">
        <w:t xml:space="preserve"> kepada peneliti lain yang ingin mengambil</w:t>
      </w:r>
      <w:r w:rsidR="0069656B">
        <w:t xml:space="preserve"> atau meneliti</w:t>
      </w:r>
      <w:r w:rsidR="00E635D9">
        <w:t xml:space="preserve"> </w:t>
      </w:r>
      <w:r w:rsidR="0069656B">
        <w:t>topik</w:t>
      </w:r>
      <w:r w:rsidR="00830FAB">
        <w:t xml:space="preserve"> yang </w:t>
      </w:r>
      <w:r w:rsidR="00E635D9">
        <w:t>sama</w:t>
      </w:r>
      <w:r w:rsidR="00F7442A">
        <w:t xml:space="preserve"> atau serupa</w:t>
      </w:r>
      <w:r w:rsidR="008F7182">
        <w:t>.</w:t>
      </w:r>
    </w:p>
    <w:p w14:paraId="7FFF07A6" w14:textId="77777777" w:rsidR="00F83474" w:rsidRDefault="00D6433E" w:rsidP="00516E15">
      <w:pPr>
        <w:pStyle w:val="BAB"/>
      </w:pPr>
      <w:bookmarkStart w:id="25" w:name="_Toc525893904"/>
      <w:bookmarkStart w:id="26" w:name="_Toc59097179"/>
      <w:r>
        <w:lastRenderedPageBreak/>
        <w:t>BAB II</w:t>
      </w:r>
      <w:r w:rsidR="00516E15">
        <w:br/>
        <w:t>TINJAUAN PUSTAKA</w:t>
      </w:r>
      <w:bookmarkEnd w:id="25"/>
      <w:bookmarkEnd w:id="26"/>
    </w:p>
    <w:p w14:paraId="75D5710C" w14:textId="77777777" w:rsidR="00AE0FA3" w:rsidRDefault="00AE0FA3" w:rsidP="00AE0FA3"/>
    <w:p w14:paraId="185EE268" w14:textId="24997866" w:rsidR="006D221E" w:rsidRPr="00D630B1" w:rsidRDefault="00F679B1" w:rsidP="00D630B1">
      <w:pPr>
        <w:pStyle w:val="21"/>
      </w:pPr>
      <w:bookmarkStart w:id="27" w:name="_Toc59097180"/>
      <w:r>
        <w:t>Penelitian Terkait</w:t>
      </w:r>
      <w:bookmarkEnd w:id="27"/>
    </w:p>
    <w:p w14:paraId="263A390F" w14:textId="77777777" w:rsidR="008E32F2" w:rsidRPr="008E32F2" w:rsidRDefault="008E32F2" w:rsidP="008E32F2"/>
    <w:p w14:paraId="24AD85F0" w14:textId="68D2F503" w:rsidR="00762692" w:rsidRDefault="009F0169" w:rsidP="009F0169">
      <w:pPr>
        <w:pStyle w:val="ct"/>
        <w:ind w:left="720" w:hanging="720"/>
      </w:pPr>
      <w:bookmarkStart w:id="28" w:name="_Toc58906571"/>
      <w:r>
        <w:t>Tabel 2.</w:t>
      </w:r>
      <w:r w:rsidR="0050320D">
        <w:rPr>
          <w:noProof/>
        </w:rPr>
        <w:fldChar w:fldCharType="begin"/>
      </w:r>
      <w:r w:rsidR="0050320D">
        <w:rPr>
          <w:noProof/>
        </w:rPr>
        <w:instrText xml:space="preserve"> SEQ tabel_2. \* ARABIC </w:instrText>
      </w:r>
      <w:r w:rsidR="0050320D">
        <w:rPr>
          <w:noProof/>
        </w:rPr>
        <w:fldChar w:fldCharType="separate"/>
      </w:r>
      <w:r w:rsidR="00401C47">
        <w:rPr>
          <w:noProof/>
        </w:rPr>
        <w:t>1</w:t>
      </w:r>
      <w:r w:rsidR="0050320D">
        <w:rPr>
          <w:noProof/>
        </w:rPr>
        <w:fldChar w:fldCharType="end"/>
      </w:r>
      <w:r w:rsidR="00762692">
        <w:t xml:space="preserve"> Penelitian Terkait</w:t>
      </w:r>
      <w:bookmarkEnd w:id="28"/>
    </w:p>
    <w:tbl>
      <w:tblPr>
        <w:tblStyle w:val="GridTable4-Accent2"/>
        <w:tblW w:w="9067" w:type="dxa"/>
        <w:tblLook w:val="04A0" w:firstRow="1" w:lastRow="0" w:firstColumn="1" w:lastColumn="0" w:noHBand="0" w:noVBand="1"/>
      </w:tblPr>
      <w:tblGrid>
        <w:gridCol w:w="525"/>
        <w:gridCol w:w="1508"/>
        <w:gridCol w:w="2725"/>
        <w:gridCol w:w="4309"/>
      </w:tblGrid>
      <w:tr w:rsidR="00F679B1" w:rsidRPr="00F446CF" w14:paraId="5BD3795A" w14:textId="77777777" w:rsidTr="005643B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525" w:type="dxa"/>
            <w:vAlign w:val="center"/>
          </w:tcPr>
          <w:p w14:paraId="2EAB2CFE" w14:textId="77777777" w:rsidR="00F679B1" w:rsidRPr="00F446CF" w:rsidRDefault="00F679B1" w:rsidP="005643BF">
            <w:pPr>
              <w:pStyle w:val="NoSpacing"/>
              <w:spacing w:line="360" w:lineRule="auto"/>
              <w:jc w:val="center"/>
              <w:rPr>
                <w:rFonts w:ascii="Arial" w:hAnsi="Arial" w:cs="Arial"/>
              </w:rPr>
            </w:pPr>
            <w:r w:rsidRPr="00F446CF">
              <w:rPr>
                <w:rFonts w:ascii="Arial" w:hAnsi="Arial" w:cs="Arial"/>
              </w:rPr>
              <w:t>No</w:t>
            </w:r>
          </w:p>
        </w:tc>
        <w:tc>
          <w:tcPr>
            <w:tcW w:w="1508" w:type="dxa"/>
            <w:vAlign w:val="center"/>
          </w:tcPr>
          <w:p w14:paraId="77E9D720" w14:textId="77777777" w:rsidR="00F679B1" w:rsidRPr="00F446CF" w:rsidRDefault="00F679B1" w:rsidP="005643BF">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F446CF">
              <w:rPr>
                <w:rFonts w:ascii="Arial" w:hAnsi="Arial" w:cs="Arial"/>
              </w:rPr>
              <w:t>Penulis</w:t>
            </w:r>
          </w:p>
        </w:tc>
        <w:tc>
          <w:tcPr>
            <w:tcW w:w="2725" w:type="dxa"/>
            <w:vAlign w:val="center"/>
          </w:tcPr>
          <w:p w14:paraId="60EED212" w14:textId="77777777" w:rsidR="00F679B1" w:rsidRPr="00F446CF" w:rsidRDefault="00F679B1" w:rsidP="005643BF">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F446CF">
              <w:rPr>
                <w:rFonts w:ascii="Arial" w:hAnsi="Arial" w:cs="Arial"/>
              </w:rPr>
              <w:t>Judul</w:t>
            </w:r>
          </w:p>
        </w:tc>
        <w:tc>
          <w:tcPr>
            <w:tcW w:w="4309" w:type="dxa"/>
            <w:vAlign w:val="center"/>
          </w:tcPr>
          <w:p w14:paraId="44FDE8A9" w14:textId="77777777" w:rsidR="00F679B1" w:rsidRPr="00F446CF" w:rsidRDefault="00F679B1" w:rsidP="005643BF">
            <w:pPr>
              <w:pStyle w:val="NoSpacing"/>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F446CF">
              <w:rPr>
                <w:rFonts w:ascii="Arial" w:hAnsi="Arial" w:cs="Arial"/>
              </w:rPr>
              <w:t>Deskripsi</w:t>
            </w:r>
          </w:p>
        </w:tc>
      </w:tr>
      <w:tr w:rsidR="00F679B1" w:rsidRPr="00F446CF" w14:paraId="22F7ED8F" w14:textId="77777777" w:rsidTr="005643BF">
        <w:trPr>
          <w:cnfStyle w:val="000000100000" w:firstRow="0" w:lastRow="0" w:firstColumn="0" w:lastColumn="0" w:oddVBand="0" w:evenVBand="0" w:oddHBand="1" w:evenHBand="0" w:firstRowFirstColumn="0" w:firstRowLastColumn="0" w:lastRowFirstColumn="0" w:lastRowLastColumn="0"/>
          <w:trHeight w:val="1712"/>
        </w:trPr>
        <w:tc>
          <w:tcPr>
            <w:cnfStyle w:val="001000000000" w:firstRow="0" w:lastRow="0" w:firstColumn="1" w:lastColumn="0" w:oddVBand="0" w:evenVBand="0" w:oddHBand="0" w:evenHBand="0" w:firstRowFirstColumn="0" w:firstRowLastColumn="0" w:lastRowFirstColumn="0" w:lastRowLastColumn="0"/>
            <w:tcW w:w="525" w:type="dxa"/>
            <w:shd w:val="clear" w:color="auto" w:fill="auto"/>
          </w:tcPr>
          <w:p w14:paraId="5AE3695B" w14:textId="77777777" w:rsidR="00F679B1" w:rsidRPr="00F446CF" w:rsidRDefault="00F679B1" w:rsidP="005643BF">
            <w:pPr>
              <w:pStyle w:val="NoSpacing"/>
              <w:spacing w:line="360" w:lineRule="auto"/>
              <w:jc w:val="center"/>
              <w:rPr>
                <w:rFonts w:ascii="Arial" w:hAnsi="Arial" w:cs="Arial"/>
              </w:rPr>
            </w:pPr>
            <w:r w:rsidRPr="00F446CF">
              <w:rPr>
                <w:rFonts w:ascii="Arial" w:hAnsi="Arial" w:cs="Arial"/>
              </w:rPr>
              <w:t>1.</w:t>
            </w:r>
          </w:p>
        </w:tc>
        <w:tc>
          <w:tcPr>
            <w:tcW w:w="1508" w:type="dxa"/>
            <w:shd w:val="clear" w:color="auto" w:fill="auto"/>
          </w:tcPr>
          <w:p w14:paraId="614DA4F8"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C018B">
              <w:rPr>
                <w:rFonts w:ascii="Arial" w:hAnsi="Arial" w:cs="Arial"/>
              </w:rPr>
              <w:t>Fitri Marisa</w:t>
            </w:r>
            <w:r>
              <w:rPr>
                <w:rFonts w:ascii="Arial" w:hAnsi="Arial" w:cs="Arial"/>
              </w:rPr>
              <w:t xml:space="preserve"> dan </w:t>
            </w:r>
            <w:r w:rsidRPr="003C018B">
              <w:rPr>
                <w:rFonts w:ascii="Arial" w:hAnsi="Arial" w:cs="Arial"/>
              </w:rPr>
              <w:t>Indra Dharma Wijaya</w:t>
            </w:r>
          </w:p>
        </w:tc>
        <w:tc>
          <w:tcPr>
            <w:tcW w:w="2725" w:type="dxa"/>
            <w:shd w:val="clear" w:color="auto" w:fill="auto"/>
          </w:tcPr>
          <w:p w14:paraId="7ABEA0EC"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C018B">
              <w:rPr>
                <w:rFonts w:ascii="Arial" w:hAnsi="Arial" w:cs="Arial"/>
              </w:rPr>
              <w:t>Penerapan Metode Data Mining Market Basket Analysis Terhadap Data Penjualan Produk Pada Toko Oase Menggunakan Algoritma Apriori</w:t>
            </w:r>
          </w:p>
        </w:tc>
        <w:tc>
          <w:tcPr>
            <w:tcW w:w="4309" w:type="dxa"/>
            <w:shd w:val="clear" w:color="auto" w:fill="auto"/>
          </w:tcPr>
          <w:p w14:paraId="7E306DF9"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goritma Apriori untuk mempelajari pola pembelian di toko Oase dengan jumlah data uji 20 produk selama sebulan</w:t>
            </w:r>
          </w:p>
        </w:tc>
      </w:tr>
      <w:tr w:rsidR="00F679B1" w:rsidRPr="00F446CF" w14:paraId="5D4C74B0" w14:textId="77777777" w:rsidTr="005643BF">
        <w:trPr>
          <w:trHeight w:val="2425"/>
        </w:trPr>
        <w:tc>
          <w:tcPr>
            <w:cnfStyle w:val="001000000000" w:firstRow="0" w:lastRow="0" w:firstColumn="1" w:lastColumn="0" w:oddVBand="0" w:evenVBand="0" w:oddHBand="0" w:evenHBand="0" w:firstRowFirstColumn="0" w:firstRowLastColumn="0" w:lastRowFirstColumn="0" w:lastRowLastColumn="0"/>
            <w:tcW w:w="525" w:type="dxa"/>
          </w:tcPr>
          <w:p w14:paraId="1C61436B" w14:textId="77777777" w:rsidR="00F679B1" w:rsidRPr="00F446CF" w:rsidRDefault="00F679B1" w:rsidP="005643BF">
            <w:pPr>
              <w:pStyle w:val="NoSpacing"/>
              <w:spacing w:line="360" w:lineRule="auto"/>
              <w:jc w:val="center"/>
              <w:rPr>
                <w:rFonts w:ascii="Arial" w:hAnsi="Arial" w:cs="Arial"/>
              </w:rPr>
            </w:pPr>
            <w:r w:rsidRPr="00F446CF">
              <w:rPr>
                <w:rFonts w:ascii="Arial" w:hAnsi="Arial" w:cs="Arial"/>
              </w:rPr>
              <w:t>2.</w:t>
            </w:r>
          </w:p>
        </w:tc>
        <w:tc>
          <w:tcPr>
            <w:tcW w:w="1508" w:type="dxa"/>
          </w:tcPr>
          <w:p w14:paraId="5A6429C0" w14:textId="77777777" w:rsidR="00F679B1" w:rsidRPr="00F446CF"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A4B2D">
              <w:rPr>
                <w:rFonts w:ascii="Arial" w:hAnsi="Arial" w:cs="Arial"/>
              </w:rPr>
              <w:t>Kennedi Tampubolon</w:t>
            </w:r>
            <w:r>
              <w:rPr>
                <w:rFonts w:ascii="Arial" w:hAnsi="Arial" w:cs="Arial"/>
              </w:rPr>
              <w:t xml:space="preserve"> dkk</w:t>
            </w:r>
          </w:p>
        </w:tc>
        <w:tc>
          <w:tcPr>
            <w:tcW w:w="2725" w:type="dxa"/>
          </w:tcPr>
          <w:p w14:paraId="4FA28856" w14:textId="77777777" w:rsidR="00F679B1" w:rsidRPr="00F446CF"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A4B2D">
              <w:rPr>
                <w:rFonts w:ascii="Arial" w:hAnsi="Arial" w:cs="Arial"/>
              </w:rPr>
              <w:t xml:space="preserve">Implementasi Data Mining Algoritma Apriori Pada Sistem Persediaan Alat-Alat Kesehatan  </w:t>
            </w:r>
          </w:p>
        </w:tc>
        <w:tc>
          <w:tcPr>
            <w:tcW w:w="4309" w:type="dxa"/>
          </w:tcPr>
          <w:p w14:paraId="29552010" w14:textId="77777777" w:rsidR="00F679B1"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FA4B2D">
              <w:rPr>
                <w:rFonts w:ascii="Arial" w:hAnsi="Arial" w:cs="Arial"/>
              </w:rPr>
              <w:t xml:space="preserve">Algoritma Apriori untuk </w:t>
            </w:r>
            <w:r>
              <w:rPr>
                <w:rFonts w:ascii="Arial" w:hAnsi="Arial" w:cs="Arial"/>
              </w:rPr>
              <w:t>sistem persidiaan alat – alat kesehatan,</w:t>
            </w:r>
          </w:p>
          <w:p w14:paraId="41BBD0F7" w14:textId="77777777" w:rsidR="00F679B1" w:rsidRPr="00F446CF"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engan menggunakan kombinasi 2 itemset dan 30 data alat kesehatan</w:t>
            </w:r>
          </w:p>
        </w:tc>
      </w:tr>
      <w:tr w:rsidR="00F679B1" w:rsidRPr="00F446CF" w14:paraId="46C37148" w14:textId="77777777" w:rsidTr="005643BF">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525" w:type="dxa"/>
            <w:shd w:val="clear" w:color="auto" w:fill="auto"/>
          </w:tcPr>
          <w:p w14:paraId="59255F6C" w14:textId="77777777" w:rsidR="00F679B1" w:rsidRPr="00F446CF" w:rsidRDefault="00F679B1" w:rsidP="005643BF">
            <w:pPr>
              <w:pStyle w:val="NoSpacing"/>
              <w:spacing w:line="360" w:lineRule="auto"/>
              <w:jc w:val="center"/>
              <w:rPr>
                <w:rFonts w:ascii="Arial" w:hAnsi="Arial" w:cs="Arial"/>
              </w:rPr>
            </w:pPr>
            <w:r w:rsidRPr="00F446CF">
              <w:rPr>
                <w:rFonts w:ascii="Arial" w:hAnsi="Arial" w:cs="Arial"/>
              </w:rPr>
              <w:t>3.</w:t>
            </w:r>
          </w:p>
        </w:tc>
        <w:tc>
          <w:tcPr>
            <w:tcW w:w="1508" w:type="dxa"/>
            <w:shd w:val="clear" w:color="auto" w:fill="auto"/>
          </w:tcPr>
          <w:p w14:paraId="09CAAA20"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4503A">
              <w:rPr>
                <w:rFonts w:ascii="Arial" w:hAnsi="Arial" w:cs="Arial"/>
                <w:sz w:val="24"/>
                <w:szCs w:val="24"/>
              </w:rPr>
              <w:t>Goldie Gunadi</w:t>
            </w:r>
          </w:p>
        </w:tc>
        <w:tc>
          <w:tcPr>
            <w:tcW w:w="2725" w:type="dxa"/>
            <w:shd w:val="clear" w:color="auto" w:fill="auto"/>
          </w:tcPr>
          <w:p w14:paraId="3EED32B7"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887D65">
              <w:rPr>
                <w:rFonts w:ascii="Arial" w:hAnsi="Arial" w:cs="Arial"/>
              </w:rPr>
              <w:t>Penerapan Metode Data Mining Market Basket Analysis Terhadap Data Penjualan Produk Buku Dengan Menggunakan Algoritma Apriori Dan Frequent Pattern Growth (Fp-Growth) : Studi Kasus Percetakan PT. Gramedia</w:t>
            </w:r>
          </w:p>
        </w:tc>
        <w:tc>
          <w:tcPr>
            <w:tcW w:w="4309" w:type="dxa"/>
            <w:shd w:val="clear" w:color="auto" w:fill="auto"/>
          </w:tcPr>
          <w:p w14:paraId="2CBF6CF3" w14:textId="77777777" w:rsidR="00F679B1" w:rsidRPr="00F446CF"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goritma Apriori dan Fp-Growth untuk analisis penjualan produk buku</w:t>
            </w:r>
          </w:p>
        </w:tc>
      </w:tr>
      <w:tr w:rsidR="00F679B1" w:rsidRPr="00F446CF" w14:paraId="25BBD94E" w14:textId="77777777" w:rsidTr="005643BF">
        <w:trPr>
          <w:trHeight w:val="242"/>
        </w:trPr>
        <w:tc>
          <w:tcPr>
            <w:cnfStyle w:val="001000000000" w:firstRow="0" w:lastRow="0" w:firstColumn="1" w:lastColumn="0" w:oddVBand="0" w:evenVBand="0" w:oddHBand="0" w:evenHBand="0" w:firstRowFirstColumn="0" w:firstRowLastColumn="0" w:lastRowFirstColumn="0" w:lastRowLastColumn="0"/>
            <w:tcW w:w="525" w:type="dxa"/>
          </w:tcPr>
          <w:p w14:paraId="52DDAA2D" w14:textId="77777777" w:rsidR="00F679B1" w:rsidRPr="00F446CF" w:rsidRDefault="00F679B1" w:rsidP="005643BF">
            <w:pPr>
              <w:pStyle w:val="NoSpacing"/>
              <w:spacing w:line="360" w:lineRule="auto"/>
              <w:jc w:val="center"/>
              <w:rPr>
                <w:rFonts w:ascii="Arial" w:hAnsi="Arial" w:cs="Arial"/>
              </w:rPr>
            </w:pPr>
            <w:r w:rsidRPr="00F446CF">
              <w:rPr>
                <w:rFonts w:ascii="Arial" w:hAnsi="Arial" w:cs="Arial"/>
              </w:rPr>
              <w:t>4.</w:t>
            </w:r>
          </w:p>
        </w:tc>
        <w:tc>
          <w:tcPr>
            <w:tcW w:w="1508" w:type="dxa"/>
          </w:tcPr>
          <w:p w14:paraId="1CD66414" w14:textId="77777777" w:rsidR="00F679B1" w:rsidRPr="00F446CF"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906E8">
              <w:rPr>
                <w:rFonts w:ascii="Arial" w:hAnsi="Arial" w:cs="Arial"/>
                <w:sz w:val="24"/>
                <w:szCs w:val="24"/>
              </w:rPr>
              <w:t>Nugroho Wandi</w:t>
            </w:r>
            <w:r>
              <w:rPr>
                <w:rFonts w:ascii="Arial" w:hAnsi="Arial" w:cs="Arial"/>
                <w:sz w:val="24"/>
                <w:szCs w:val="24"/>
              </w:rPr>
              <w:t xml:space="preserve"> dkk</w:t>
            </w:r>
          </w:p>
        </w:tc>
        <w:tc>
          <w:tcPr>
            <w:tcW w:w="2725" w:type="dxa"/>
          </w:tcPr>
          <w:p w14:paraId="67CA2409" w14:textId="77777777" w:rsidR="00F679B1" w:rsidRPr="00F446CF"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5906E8">
              <w:rPr>
                <w:rFonts w:ascii="Arial" w:hAnsi="Arial" w:cs="Arial"/>
              </w:rPr>
              <w:t xml:space="preserve">Pengembangan Sistem Rekomendasi </w:t>
            </w:r>
            <w:r w:rsidRPr="005906E8">
              <w:rPr>
                <w:rFonts w:ascii="Arial" w:hAnsi="Arial" w:cs="Arial"/>
              </w:rPr>
              <w:lastRenderedPageBreak/>
              <w:t>Penelusuran Buku dengan Penggalian Association Rule Menggunakan Algoritma Apriori (Studi Kasus Badan Perpustakaan dan Kearsipan Provinsi Jawa Timur)</w:t>
            </w:r>
          </w:p>
        </w:tc>
        <w:tc>
          <w:tcPr>
            <w:tcW w:w="4309" w:type="dxa"/>
          </w:tcPr>
          <w:p w14:paraId="50D56621" w14:textId="77777777" w:rsidR="00F679B1" w:rsidRPr="00F446CF" w:rsidRDefault="00F679B1" w:rsidP="005643BF">
            <w:pPr>
              <w:pStyle w:val="NoSpacing"/>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Algoritma Apriori untuk sistem perekomendasian buku</w:t>
            </w:r>
          </w:p>
        </w:tc>
      </w:tr>
      <w:tr w:rsidR="00F679B1" w:rsidRPr="00F446CF" w14:paraId="278879ED" w14:textId="77777777" w:rsidTr="005643BF">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525" w:type="dxa"/>
            <w:shd w:val="clear" w:color="auto" w:fill="auto"/>
          </w:tcPr>
          <w:p w14:paraId="328C4C98" w14:textId="77777777" w:rsidR="00F679B1" w:rsidRPr="00F446CF" w:rsidRDefault="00F679B1" w:rsidP="005643BF">
            <w:pPr>
              <w:pStyle w:val="NoSpacing"/>
              <w:spacing w:line="360" w:lineRule="auto"/>
              <w:jc w:val="center"/>
              <w:rPr>
                <w:rFonts w:ascii="Arial" w:hAnsi="Arial" w:cs="Arial"/>
              </w:rPr>
            </w:pPr>
            <w:r>
              <w:rPr>
                <w:rFonts w:ascii="Arial" w:hAnsi="Arial" w:cs="Arial"/>
              </w:rPr>
              <w:t>5.</w:t>
            </w:r>
          </w:p>
        </w:tc>
        <w:tc>
          <w:tcPr>
            <w:tcW w:w="1508" w:type="dxa"/>
            <w:shd w:val="clear" w:color="auto" w:fill="auto"/>
          </w:tcPr>
          <w:p w14:paraId="4B633318" w14:textId="77777777" w:rsidR="00F679B1" w:rsidRPr="005906E8"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35283">
              <w:rPr>
                <w:rFonts w:ascii="Arial" w:hAnsi="Arial" w:cs="Arial"/>
                <w:sz w:val="24"/>
                <w:szCs w:val="24"/>
              </w:rPr>
              <w:t>Petrus Katemba</w:t>
            </w:r>
            <w:r>
              <w:rPr>
                <w:rFonts w:ascii="Arial" w:hAnsi="Arial" w:cs="Arial"/>
                <w:sz w:val="24"/>
                <w:szCs w:val="24"/>
              </w:rPr>
              <w:t xml:space="preserve"> dan </w:t>
            </w:r>
            <w:r w:rsidRPr="00C35283">
              <w:rPr>
                <w:rFonts w:ascii="Arial" w:hAnsi="Arial" w:cs="Arial"/>
                <w:sz w:val="24"/>
                <w:szCs w:val="24"/>
              </w:rPr>
              <w:t>Rosita Koro Djoh</w:t>
            </w:r>
          </w:p>
        </w:tc>
        <w:tc>
          <w:tcPr>
            <w:tcW w:w="2725" w:type="dxa"/>
            <w:shd w:val="clear" w:color="auto" w:fill="auto"/>
          </w:tcPr>
          <w:p w14:paraId="37ABEB52" w14:textId="77777777" w:rsidR="00F679B1" w:rsidRPr="005906E8"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C35283">
              <w:rPr>
                <w:rFonts w:ascii="Arial" w:hAnsi="Arial" w:cs="Arial"/>
              </w:rPr>
              <w:t>Prediksi Tingkat Produksi Kopi Menggunakan Regresi Linear</w:t>
            </w:r>
          </w:p>
        </w:tc>
        <w:tc>
          <w:tcPr>
            <w:tcW w:w="4309" w:type="dxa"/>
            <w:shd w:val="clear" w:color="auto" w:fill="auto"/>
          </w:tcPr>
          <w:p w14:paraId="596F8D31" w14:textId="77777777" w:rsidR="00F679B1" w:rsidRDefault="00F679B1" w:rsidP="005643BF">
            <w:pPr>
              <w:pStyle w:val="NoSpacing"/>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goritma Regresi Linear untuk memprediksi produksi kopi di kabupaten Manggarai dengan dengan menggunakan data tahunan dari 2011 – 2015</w:t>
            </w:r>
          </w:p>
        </w:tc>
      </w:tr>
      <w:tr w:rsidR="00F679B1" w:rsidRPr="00F446CF" w14:paraId="75EC6FBE" w14:textId="77777777" w:rsidTr="005643BF">
        <w:trPr>
          <w:cantSplit/>
          <w:trHeight w:val="242"/>
        </w:trPr>
        <w:tc>
          <w:tcPr>
            <w:cnfStyle w:val="001000000000" w:firstRow="0" w:lastRow="0" w:firstColumn="1" w:lastColumn="0" w:oddVBand="0" w:evenVBand="0" w:oddHBand="0" w:evenHBand="0" w:firstRowFirstColumn="0" w:firstRowLastColumn="0" w:lastRowFirstColumn="0" w:lastRowLastColumn="0"/>
            <w:tcW w:w="525" w:type="dxa"/>
            <w:shd w:val="clear" w:color="auto" w:fill="auto"/>
          </w:tcPr>
          <w:p w14:paraId="39BA4CDE" w14:textId="77777777" w:rsidR="00F679B1" w:rsidRDefault="00F679B1" w:rsidP="005643BF">
            <w:pPr>
              <w:pStyle w:val="NoSpacing"/>
              <w:spacing w:line="360" w:lineRule="auto"/>
              <w:jc w:val="center"/>
              <w:rPr>
                <w:rFonts w:ascii="Arial" w:hAnsi="Arial" w:cs="Arial"/>
              </w:rPr>
            </w:pPr>
            <w:r>
              <w:rPr>
                <w:rFonts w:ascii="Arial" w:hAnsi="Arial" w:cs="Arial"/>
              </w:rPr>
              <w:t>6.</w:t>
            </w:r>
          </w:p>
        </w:tc>
        <w:tc>
          <w:tcPr>
            <w:tcW w:w="1508" w:type="dxa"/>
            <w:shd w:val="clear" w:color="auto" w:fill="auto"/>
          </w:tcPr>
          <w:p w14:paraId="3B23BD56" w14:textId="77777777" w:rsidR="00F679B1" w:rsidRPr="005906E8"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B44CA3">
              <w:rPr>
                <w:rFonts w:ascii="Arial" w:hAnsi="Arial" w:cs="Arial"/>
                <w:sz w:val="24"/>
                <w:szCs w:val="24"/>
              </w:rPr>
              <w:t>Akhmad Fadholi</w:t>
            </w:r>
          </w:p>
        </w:tc>
        <w:tc>
          <w:tcPr>
            <w:tcW w:w="2725" w:type="dxa"/>
            <w:shd w:val="clear" w:color="auto" w:fill="auto"/>
          </w:tcPr>
          <w:p w14:paraId="65235A2A" w14:textId="77777777" w:rsidR="00F679B1" w:rsidRPr="005906E8" w:rsidRDefault="00F679B1" w:rsidP="005643BF">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C35283">
              <w:rPr>
                <w:rFonts w:ascii="Arial" w:hAnsi="Arial" w:cs="Arial"/>
              </w:rPr>
              <w:t>Pemanfaatan Suhu Udara Dan Kelembapan Udara Dalam Persamaan Regresi Untuk Simulasi Prediksi Total Hujan Bulanan Di Pangkalpinang</w:t>
            </w:r>
          </w:p>
        </w:tc>
        <w:tc>
          <w:tcPr>
            <w:tcW w:w="4309" w:type="dxa"/>
            <w:shd w:val="clear" w:color="auto" w:fill="auto"/>
          </w:tcPr>
          <w:p w14:paraId="1846F9DE" w14:textId="77777777" w:rsidR="00F679B1" w:rsidRDefault="00F679B1" w:rsidP="005643BF">
            <w:pPr>
              <w:pStyle w:val="NoSpacing"/>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lgoritma Regresi Linear untuk memprediksi curah hujan dengan dengan menggunakan data suhu udara pada tahun 2011 dari bulan Januari – Desember</w:t>
            </w:r>
          </w:p>
        </w:tc>
      </w:tr>
      <w:tr w:rsidR="00F679B1" w:rsidRPr="00F446CF" w14:paraId="5E67F18E" w14:textId="77777777" w:rsidTr="005643BF">
        <w:trPr>
          <w:cnfStyle w:val="000000100000" w:firstRow="0" w:lastRow="0" w:firstColumn="0" w:lastColumn="0" w:oddVBand="0" w:evenVBand="0" w:oddHBand="1"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525" w:type="dxa"/>
            <w:shd w:val="clear" w:color="auto" w:fill="auto"/>
          </w:tcPr>
          <w:p w14:paraId="0A87D1C6" w14:textId="77777777" w:rsidR="00F679B1" w:rsidRDefault="00F679B1" w:rsidP="005643BF">
            <w:pPr>
              <w:pStyle w:val="NoSpacing"/>
              <w:spacing w:line="360" w:lineRule="auto"/>
              <w:jc w:val="center"/>
              <w:rPr>
                <w:rFonts w:ascii="Arial" w:hAnsi="Arial" w:cs="Arial"/>
              </w:rPr>
            </w:pPr>
            <w:r>
              <w:rPr>
                <w:rFonts w:ascii="Arial" w:hAnsi="Arial" w:cs="Arial"/>
              </w:rPr>
              <w:t>7.</w:t>
            </w:r>
          </w:p>
        </w:tc>
        <w:tc>
          <w:tcPr>
            <w:tcW w:w="1508" w:type="dxa"/>
            <w:shd w:val="clear" w:color="auto" w:fill="auto"/>
          </w:tcPr>
          <w:p w14:paraId="17875540" w14:textId="77777777" w:rsidR="00F679B1" w:rsidRPr="005906E8"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667E9E">
              <w:rPr>
                <w:rFonts w:ascii="Arial" w:hAnsi="Arial" w:cs="Arial"/>
                <w:sz w:val="24"/>
                <w:szCs w:val="24"/>
              </w:rPr>
              <w:t>Tri Indarwati</w:t>
            </w:r>
            <w:r>
              <w:rPr>
                <w:rFonts w:ascii="Arial" w:hAnsi="Arial" w:cs="Arial"/>
                <w:sz w:val="24"/>
                <w:szCs w:val="24"/>
              </w:rPr>
              <w:t xml:space="preserve"> dkk</w:t>
            </w:r>
          </w:p>
        </w:tc>
        <w:tc>
          <w:tcPr>
            <w:tcW w:w="2725" w:type="dxa"/>
            <w:shd w:val="clear" w:color="auto" w:fill="auto"/>
          </w:tcPr>
          <w:p w14:paraId="3DDE3431" w14:textId="77777777" w:rsidR="00F679B1" w:rsidRPr="005906E8" w:rsidRDefault="00F679B1" w:rsidP="005643BF">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67E9E">
              <w:rPr>
                <w:rFonts w:ascii="Arial" w:hAnsi="Arial" w:cs="Arial"/>
              </w:rPr>
              <w:t>Penggunaan Metode Linear Regression Untuk Prediksi Penjualan Smartphone</w:t>
            </w:r>
          </w:p>
        </w:tc>
        <w:tc>
          <w:tcPr>
            <w:tcW w:w="4309" w:type="dxa"/>
            <w:shd w:val="clear" w:color="auto" w:fill="auto"/>
          </w:tcPr>
          <w:p w14:paraId="108521A2" w14:textId="77777777" w:rsidR="00F679B1" w:rsidRDefault="00F679B1" w:rsidP="005643BF">
            <w:pPr>
              <w:pStyle w:val="NoSpacing"/>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goritma Regresi Linear untuk memprediksi penjuaaln SmartPhone Lenovo dengan dengan menggunakan data transaksi pembelian Smartphone dari tahun 2014 – 2016.</w:t>
            </w:r>
          </w:p>
        </w:tc>
      </w:tr>
    </w:tbl>
    <w:p w14:paraId="57EB6633" w14:textId="3B10B1B2" w:rsidR="001B5293" w:rsidRDefault="001B5293" w:rsidP="005D3083">
      <w:pPr>
        <w:ind w:firstLine="0"/>
      </w:pPr>
    </w:p>
    <w:p w14:paraId="7CBCA564" w14:textId="77777777" w:rsidR="003E5230" w:rsidRDefault="003E5230" w:rsidP="00DB19EA"/>
    <w:p w14:paraId="6C21D8A0" w14:textId="77777777" w:rsidR="00447431" w:rsidRDefault="00447431" w:rsidP="00256788">
      <w:pPr>
        <w:pStyle w:val="21"/>
      </w:pPr>
      <w:bookmarkStart w:id="29" w:name="_Toc525893906"/>
      <w:bookmarkStart w:id="30" w:name="_Toc59097181"/>
      <w:r>
        <w:t>Dasar Teori</w:t>
      </w:r>
      <w:bookmarkEnd w:id="29"/>
      <w:bookmarkEnd w:id="30"/>
    </w:p>
    <w:p w14:paraId="69805028" w14:textId="2B1FA06E" w:rsidR="00C518D4" w:rsidRPr="00686187" w:rsidRDefault="006B03FE" w:rsidP="006B03FE">
      <w:pPr>
        <w:pStyle w:val="221"/>
        <w:rPr>
          <w:iCs/>
        </w:rPr>
      </w:pPr>
      <w:bookmarkStart w:id="31" w:name="_Toc59097182"/>
      <w:r w:rsidRPr="00686187">
        <w:rPr>
          <w:iCs/>
        </w:rPr>
        <w:t>Data Mining</w:t>
      </w:r>
      <w:bookmarkEnd w:id="31"/>
    </w:p>
    <w:p w14:paraId="5B75E3FA" w14:textId="21CB5D45" w:rsidR="00686187" w:rsidRDefault="00686187" w:rsidP="00952C1C">
      <w:r w:rsidRPr="00686187">
        <w:t xml:space="preserve">Data mining merupakan proses menggali informasi dengan menemukan hubungan atau pola serta kecenderungan yang ada dari data yang tersimpan dalam database menggunakan teknik pengenalan pola seperti statistik dan matematika. Istilah data mining dan </w:t>
      </w:r>
      <w:r w:rsidRPr="00686187">
        <w:rPr>
          <w:i/>
        </w:rPr>
        <w:t>knowledge discovery in databases</w:t>
      </w:r>
      <w:r w:rsidRPr="00686187">
        <w:t xml:space="preserve"> (KDD) sering kali </w:t>
      </w:r>
      <w:r w:rsidRPr="00686187">
        <w:lastRenderedPageBreak/>
        <w:t xml:space="preserve">digunakan secara bergantian untuk menjelaskan proses penggalian informasi tersembunyi dalam suatu basis data yang besar. Kedua istilah tersebut memiliki keterkaitan satu </w:t>
      </w:r>
      <w:proofErr w:type="gramStart"/>
      <w:r w:rsidRPr="00686187">
        <w:t>sama</w:t>
      </w:r>
      <w:proofErr w:type="gramEnd"/>
      <w:r w:rsidRPr="00686187">
        <w:t xml:space="preserve"> lain, akan tetapi memiliki konsep yang berbeda karena data mining itu sendiri berada dalam satu tahapan dalam proses </w:t>
      </w:r>
      <w:r w:rsidRPr="00686187">
        <w:rPr>
          <w:i/>
        </w:rPr>
        <w:t>knowledge discovery</w:t>
      </w:r>
      <w:r w:rsidRPr="00686187">
        <w:t xml:space="preserve"> in database (KDD). Data Mining juga dapat diartikan sebagai proses ekstraksi informasi dari kumpulan data melalui penggunaan algoritma dan teknik yang melibatkan bidang ilmu statistik, mesin pembelajaran, dan sistem manajemen database</w:t>
      </w:r>
      <w:r>
        <w:t>.</w:t>
      </w:r>
      <w:r w:rsidR="007754F3">
        <w:fldChar w:fldCharType="begin"/>
      </w:r>
      <w:r w:rsidR="00DA3C5F">
        <w:instrText xml:space="preserve"> ADDIN ZOTERO_ITEM CSL_CITATION {"citationID":"kkSRrbfN","properties":{"formattedCitation":"(Ranjan, 2007)","plainCitation":"(Ranjan, 2007)","noteIndex":0},"citationItems":[{"id":2,"uris":["http://zotero.org/users/local/sgEYEwDN/items/TV4WYYGG"],"uri":["http://zotero.org/users/local/sgEYEwDN/items/TV4WYYGG"],"itemData":{"id":2,"type":"article-journal","journalAbbreviation":"Journal of Theoritical and Applied Information Technology","title":"Application of Data Mining Technique in Pharmaceutical Industry","volume":"3","author":[{"family":"Ranjan","given":"Jayanthi"}],"issued":{"date-parts":[["2007"]]}}}],"schema":"https://github.com/citation-style-language/schema/raw/master/csl-citation.json"} </w:instrText>
      </w:r>
      <w:r w:rsidR="007754F3">
        <w:fldChar w:fldCharType="separate"/>
      </w:r>
      <w:r w:rsidR="00DA3C5F" w:rsidRPr="00DA3C5F">
        <w:rPr>
          <w:rFonts w:cs="Times New Roman"/>
        </w:rPr>
        <w:t>(Ranjan, 2007)</w:t>
      </w:r>
      <w:r w:rsidR="007754F3">
        <w:fldChar w:fldCharType="end"/>
      </w:r>
    </w:p>
    <w:p w14:paraId="00AEF822" w14:textId="77777777" w:rsidR="004235DD" w:rsidRPr="00022994" w:rsidRDefault="004235DD" w:rsidP="007754F3">
      <w:pPr>
        <w:ind w:firstLine="0"/>
      </w:pPr>
    </w:p>
    <w:p w14:paraId="50E5AE65" w14:textId="0BCDEEAE" w:rsidR="00957787" w:rsidRPr="009D65AF" w:rsidRDefault="007754F3" w:rsidP="009D65AF">
      <w:pPr>
        <w:pStyle w:val="221"/>
      </w:pPr>
      <w:bookmarkStart w:id="32" w:name="_Toc59097183"/>
      <w:r>
        <w:t>Aturan Asosiasi</w:t>
      </w:r>
      <w:bookmarkEnd w:id="32"/>
    </w:p>
    <w:p w14:paraId="7CF3C7E8" w14:textId="46F8F673" w:rsidR="007754F3" w:rsidRDefault="007754F3" w:rsidP="00957787">
      <w:r>
        <w:t xml:space="preserve">Aturan Asosiasi atau </w:t>
      </w:r>
      <w:r w:rsidRPr="007754F3">
        <w:rPr>
          <w:i/>
        </w:rPr>
        <w:t>Association rules</w:t>
      </w:r>
      <w:r w:rsidRPr="007754F3">
        <w:t xml:space="preserve"> adalah salah satu task data mining deskriptif yang bertujan untuk menemukan aturan asosiasif antara item-item data. Langkah utama yang perlu dalam association rules adalah mengetahui seberapa sering kombinasi item muncul dalam database, yang diseb</w:t>
      </w:r>
      <w:r w:rsidR="00CA4348">
        <w:t xml:space="preserve">ut sebagai frequent patterns </w:t>
      </w:r>
      <w:r w:rsidR="00CA4348">
        <w:fldChar w:fldCharType="begin"/>
      </w:r>
      <w:r w:rsidR="00CA4348">
        <w:instrText xml:space="preserve"> ADDIN ZOTERO_ITEM CSL_CITATION {"citationID":"G2JcPPUk","properties":{"formattedCitation":"(Han, Kamber and Pei, 2011)","plainCitation":"(Han, Kamber and Pei, 2011)","noteIndex":0},"citationItems":[{"id":1,"uris":["http://zotero.org/users/local/sgEYEwDN/items/554SJ34Z"],"uri":["http://zotero.org/users/local/sgEYEwDN/items/554SJ34Z"],"itemData":{"id":1,"type":"book","edition":"3","title":"Data Mining: Concepts and Techniques Third Edition","author":[{"family":"Han","given":"Jiawei"},{"family":"Kamber","given":"Micheline"},{"family":"Pei","given":"Jian"}],"issued":{"date-parts":[["2011"]]}}}],"schema":"https://github.com/citation-style-language/schema/raw/master/csl-citation.json"} </w:instrText>
      </w:r>
      <w:r w:rsidR="00CA4348">
        <w:fldChar w:fldCharType="separate"/>
      </w:r>
      <w:r w:rsidR="00CA4348" w:rsidRPr="00CA4348">
        <w:rPr>
          <w:rFonts w:cs="Times New Roman"/>
        </w:rPr>
        <w:t>(Han, Kamber and Pei, 2011)</w:t>
      </w:r>
      <w:r w:rsidR="00CA4348">
        <w:fldChar w:fldCharType="end"/>
      </w:r>
      <w:r w:rsidR="00CA4348">
        <w:t xml:space="preserve">. Pramudiono </w:t>
      </w:r>
      <w:r w:rsidRPr="007754F3">
        <w:t>menyatakan bahwa penting tidaknya suatu aturan asosiatif dapat diketahui dengan dua parameter, support yaitu persentase kombinasi item dalam database dan confidence yaitu kuatnya hubungan antar item dalam aturan asosiatif</w:t>
      </w:r>
      <w:r w:rsidR="00CA4348">
        <w:fldChar w:fldCharType="begin"/>
      </w:r>
      <w:r w:rsidR="00CA4348">
        <w:instrText xml:space="preserve"> ADDIN ZOTERO_ITEM CSL_CITATION {"citationID":"sWRAyWjB","properties":{"formattedCitation":"(Asrafiani Arafah and Mukhlash, 2015)","plainCitation":"(Asrafiani Arafah and Mukhlash, 2015)","noteIndex":0},"citationItems":[{"id":3,"uris":["http://zotero.org/users/local/sgEYEwDN/items/F3X229AK"],"uri":["http://zotero.org/users/local/sgEYEwDN/items/F3X229AK"],"itemData":{"id":3,"type":"article-journal","journalAbbreviation":"Procedia Computer Science","title":"The Application of Fuzzy Association Rule on Co-Movement Analyze of Indonesian Stock Price","author":[{"family":"Asrafiani Arafah","given":"Andi"},{"family":"Mukhlash","given":"Imam"}],"issued":{"date-parts":[["2015"]]}}}],"schema":"https://github.com/citation-style-language/schema/raw/master/csl-citation.json"} </w:instrText>
      </w:r>
      <w:r w:rsidR="00CA4348">
        <w:fldChar w:fldCharType="separate"/>
      </w:r>
      <w:r w:rsidR="005F2943" w:rsidRPr="005F2943">
        <w:rPr>
          <w:rFonts w:cs="Times New Roman"/>
        </w:rPr>
        <w:t>(Asrafiani Arafah and Mukhlash, 2015)</w:t>
      </w:r>
      <w:r w:rsidR="00CA4348">
        <w:fldChar w:fldCharType="end"/>
      </w:r>
      <w:r w:rsidRPr="007754F3">
        <w:t>.</w:t>
      </w:r>
    </w:p>
    <w:p w14:paraId="2637831A" w14:textId="4F80B07D" w:rsidR="00527190" w:rsidRPr="00527190" w:rsidRDefault="00527190" w:rsidP="00527190">
      <w:pPr>
        <w:keepNext/>
        <w:keepLines/>
        <w:ind w:right="268" w:firstLine="426"/>
        <w:rPr>
          <w:rFonts w:eastAsia="Times New Roman" w:cs="Times New Roman"/>
          <w:szCs w:val="24"/>
        </w:rPr>
      </w:pPr>
      <w:r w:rsidRPr="00527190">
        <w:rPr>
          <w:rFonts w:eastAsia="Times New Roman" w:cs="Times New Roman"/>
          <w:i/>
          <w:szCs w:val="24"/>
        </w:rPr>
        <w:t xml:space="preserve">Support </w:t>
      </w:r>
      <w:r w:rsidRPr="00527190">
        <w:rPr>
          <w:rFonts w:eastAsia="Times New Roman" w:cs="Times New Roman"/>
          <w:szCs w:val="24"/>
        </w:rPr>
        <w:t xml:space="preserve">dan </w:t>
      </w:r>
      <w:r w:rsidRPr="00527190">
        <w:rPr>
          <w:rFonts w:eastAsia="Times New Roman" w:cs="Times New Roman"/>
          <w:i/>
          <w:szCs w:val="24"/>
        </w:rPr>
        <w:t xml:space="preserve">confidence </w:t>
      </w:r>
      <w:r w:rsidRPr="00527190">
        <w:rPr>
          <w:rFonts w:eastAsia="Times New Roman" w:cs="Times New Roman"/>
          <w:szCs w:val="24"/>
        </w:rPr>
        <w:t xml:space="preserve">dapat di ketahui melalui persamaan </w:t>
      </w:r>
      <w:r w:rsidRPr="00527190">
        <w:rPr>
          <w:rFonts w:eastAsia="Times New Roman" w:cs="Times New Roman"/>
          <w:szCs w:val="24"/>
        </w:rPr>
        <w:fldChar w:fldCharType="begin"/>
      </w:r>
      <w:r w:rsidRPr="00527190">
        <w:rPr>
          <w:rFonts w:eastAsia="Times New Roman" w:cs="Times New Roman"/>
          <w:szCs w:val="24"/>
        </w:rPr>
        <w:instrText xml:space="preserve"> REF pers_support \h </w:instrText>
      </w:r>
      <w:r>
        <w:rPr>
          <w:rFonts w:eastAsia="Times New Roman" w:cs="Times New Roman"/>
          <w:szCs w:val="24"/>
        </w:rPr>
        <w:instrText xml:space="preserve"> \* MERGEFORMAT </w:instrText>
      </w:r>
      <w:r w:rsidRPr="00527190">
        <w:rPr>
          <w:rFonts w:eastAsia="Times New Roman" w:cs="Times New Roman"/>
          <w:szCs w:val="24"/>
        </w:rPr>
      </w:r>
      <w:r w:rsidRPr="00527190">
        <w:rPr>
          <w:rFonts w:eastAsia="Times New Roman" w:cs="Times New Roman"/>
          <w:szCs w:val="24"/>
        </w:rPr>
        <w:fldChar w:fldCharType="separate"/>
      </w:r>
      <w:r w:rsidR="00401C47">
        <w:rPr>
          <w:rFonts w:cs="Times New Roman"/>
          <w:noProof/>
        </w:rPr>
        <w:t>1</w:t>
      </w:r>
      <w:r w:rsidRPr="00527190">
        <w:rPr>
          <w:rFonts w:eastAsia="Times New Roman" w:cs="Times New Roman"/>
          <w:szCs w:val="24"/>
        </w:rPr>
        <w:fldChar w:fldCharType="end"/>
      </w:r>
      <w:r w:rsidRPr="00527190">
        <w:rPr>
          <w:rFonts w:eastAsia="Times New Roman" w:cs="Times New Roman"/>
          <w:szCs w:val="24"/>
        </w:rPr>
        <w:t xml:space="preserve"> dan </w:t>
      </w:r>
      <w:r w:rsidRPr="00527190">
        <w:rPr>
          <w:rFonts w:eastAsia="Times New Roman" w:cs="Times New Roman"/>
          <w:szCs w:val="24"/>
        </w:rPr>
        <w:fldChar w:fldCharType="begin"/>
      </w:r>
      <w:r w:rsidRPr="00527190">
        <w:rPr>
          <w:rFonts w:eastAsia="Times New Roman" w:cs="Times New Roman"/>
          <w:szCs w:val="24"/>
        </w:rPr>
        <w:instrText xml:space="preserve"> REF pers_confidence \h </w:instrText>
      </w:r>
      <w:r>
        <w:rPr>
          <w:rFonts w:eastAsia="Times New Roman" w:cs="Times New Roman"/>
          <w:szCs w:val="24"/>
        </w:rPr>
        <w:instrText xml:space="preserve"> \* MERGEFORMAT </w:instrText>
      </w:r>
      <w:r w:rsidRPr="00527190">
        <w:rPr>
          <w:rFonts w:eastAsia="Times New Roman" w:cs="Times New Roman"/>
          <w:szCs w:val="24"/>
        </w:rPr>
      </w:r>
      <w:r w:rsidRPr="00527190">
        <w:rPr>
          <w:rFonts w:eastAsia="Times New Roman" w:cs="Times New Roman"/>
          <w:szCs w:val="24"/>
        </w:rPr>
        <w:fldChar w:fldCharType="separate"/>
      </w:r>
      <w:r w:rsidR="00401C47">
        <w:rPr>
          <w:rFonts w:cs="Times New Roman"/>
          <w:noProof/>
        </w:rPr>
        <w:t>2</w:t>
      </w:r>
      <w:r w:rsidRPr="00527190">
        <w:rPr>
          <w:rFonts w:eastAsia="Times New Roman" w:cs="Times New Roman"/>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2"/>
        <w:gridCol w:w="5209"/>
        <w:gridCol w:w="1407"/>
      </w:tblGrid>
      <w:tr w:rsidR="00527190" w:rsidRPr="00527190" w14:paraId="33456FBF" w14:textId="77777777" w:rsidTr="005643BF">
        <w:tc>
          <w:tcPr>
            <w:tcW w:w="1555" w:type="dxa"/>
          </w:tcPr>
          <w:p w14:paraId="3AAD493F" w14:textId="77777777" w:rsidR="00527190" w:rsidRPr="00527190" w:rsidRDefault="00527190" w:rsidP="00527190">
            <w:pPr>
              <w:keepNext/>
              <w:keepLines/>
              <w:spacing w:line="360" w:lineRule="auto"/>
              <w:rPr>
                <w:rFonts w:cs="Times New Roman"/>
              </w:rPr>
            </w:pPr>
          </w:p>
        </w:tc>
        <w:tc>
          <w:tcPr>
            <w:tcW w:w="5953" w:type="dxa"/>
          </w:tcPr>
          <w:p w14:paraId="24DFD6B2" w14:textId="77777777" w:rsidR="00527190" w:rsidRPr="00527190" w:rsidRDefault="00527190" w:rsidP="005643BF">
            <w:pPr>
              <w:keepNext/>
              <w:keepLines/>
              <w:rPr>
                <w:rFonts w:cs="Times New Roman"/>
              </w:rPr>
            </w:pPr>
            <m:oMathPara>
              <m:oMath>
                <m:r>
                  <w:rPr>
                    <w:rFonts w:ascii="Cambria Math" w:hAnsi="Cambria Math" w:cs="Times New Roman"/>
                  </w:rPr>
                  <m:t>support(A,B)= P(A∪B)</m:t>
                </m:r>
              </m:oMath>
            </m:oMathPara>
          </w:p>
        </w:tc>
        <w:tc>
          <w:tcPr>
            <w:tcW w:w="1509" w:type="dxa"/>
          </w:tcPr>
          <w:p w14:paraId="3A3C3837" w14:textId="77777777" w:rsidR="00527190" w:rsidRPr="00527190" w:rsidRDefault="00527190" w:rsidP="005643BF">
            <w:pPr>
              <w:keepNext/>
              <w:keepLines/>
              <w:rPr>
                <w:rFonts w:cs="Times New Roman"/>
              </w:rPr>
            </w:pPr>
            <w:r w:rsidRPr="00527190">
              <w:rPr>
                <w:rFonts w:cs="Times New Roman"/>
              </w:rPr>
              <w:t>(</w:t>
            </w:r>
            <w:bookmarkStart w:id="33" w:name="pers_support"/>
            <w:r w:rsidRPr="00527190">
              <w:rPr>
                <w:rFonts w:cs="Times New Roman"/>
                <w:noProof/>
              </w:rPr>
              <w:fldChar w:fldCharType="begin"/>
            </w:r>
            <w:r w:rsidRPr="00527190">
              <w:rPr>
                <w:rFonts w:cs="Times New Roman"/>
                <w:noProof/>
              </w:rPr>
              <w:instrText xml:space="preserve"> SEQ  rumusnya \* MERGEFORMAT </w:instrText>
            </w:r>
            <w:r w:rsidRPr="00527190">
              <w:rPr>
                <w:rFonts w:cs="Times New Roman"/>
                <w:noProof/>
              </w:rPr>
              <w:fldChar w:fldCharType="separate"/>
            </w:r>
            <w:r w:rsidR="00401C47">
              <w:rPr>
                <w:rFonts w:cs="Times New Roman"/>
                <w:noProof/>
              </w:rPr>
              <w:t>1</w:t>
            </w:r>
            <w:r w:rsidRPr="00527190">
              <w:rPr>
                <w:rFonts w:cs="Times New Roman"/>
                <w:noProof/>
              </w:rPr>
              <w:fldChar w:fldCharType="end"/>
            </w:r>
            <w:bookmarkEnd w:id="33"/>
            <w:r w:rsidRPr="00527190">
              <w:rPr>
                <w:rFonts w:cs="Times New Roman"/>
              </w:rPr>
              <w:t>)</w:t>
            </w:r>
          </w:p>
        </w:tc>
      </w:tr>
    </w:tbl>
    <w:p w14:paraId="09DCBD18" w14:textId="77777777" w:rsidR="00527190" w:rsidRPr="00527190" w:rsidRDefault="00527190" w:rsidP="00527190">
      <w:pPr>
        <w:keepNext/>
        <w:keepLines/>
        <w:ind w:right="274"/>
        <w:rPr>
          <w:rFonts w:eastAsia="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5229"/>
        <w:gridCol w:w="1400"/>
      </w:tblGrid>
      <w:tr w:rsidR="00527190" w:rsidRPr="00527190" w14:paraId="5D1B4F62" w14:textId="77777777" w:rsidTr="005643BF">
        <w:tc>
          <w:tcPr>
            <w:tcW w:w="1555" w:type="dxa"/>
          </w:tcPr>
          <w:p w14:paraId="744EF8DD" w14:textId="77777777" w:rsidR="00527190" w:rsidRPr="00527190" w:rsidRDefault="00527190" w:rsidP="005643BF">
            <w:pPr>
              <w:keepNext/>
              <w:keepLines/>
              <w:rPr>
                <w:rFonts w:cs="Times New Roman"/>
              </w:rPr>
            </w:pPr>
          </w:p>
        </w:tc>
        <w:tc>
          <w:tcPr>
            <w:tcW w:w="5953" w:type="dxa"/>
          </w:tcPr>
          <w:p w14:paraId="14AE2A80" w14:textId="77777777" w:rsidR="00527190" w:rsidRPr="00527190" w:rsidRDefault="00527190" w:rsidP="005643BF">
            <w:pPr>
              <w:keepNext/>
              <w:keepLines/>
              <w:rPr>
                <w:rFonts w:cs="Times New Roman"/>
              </w:rPr>
            </w:pPr>
            <m:oMathPara>
              <m:oMath>
                <m:r>
                  <w:rPr>
                    <w:rFonts w:ascii="Cambria Math" w:hAnsi="Cambria Math" w:cs="Times New Roman"/>
                  </w:rPr>
                  <m:t>confidence</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 P</m:t>
                </m:r>
                <m:d>
                  <m:dPr>
                    <m:endChr m:val="|"/>
                    <m:ctrlPr>
                      <w:rPr>
                        <w:rFonts w:ascii="Cambria Math" w:hAnsi="Cambria Math" w:cs="Times New Roman"/>
                        <w:i/>
                      </w:rPr>
                    </m:ctrlPr>
                  </m:dPr>
                  <m:e>
                    <m:r>
                      <w:rPr>
                        <w:rFonts w:ascii="Cambria Math" w:hAnsi="Cambria Math" w:cs="Times New Roman"/>
                      </w:rPr>
                      <m:t>B</m:t>
                    </m:r>
                  </m:e>
                </m:d>
                <m:r>
                  <w:rPr>
                    <w:rFonts w:ascii="Cambria Math" w:hAnsi="Cambria Math" w:cs="Times New Roman"/>
                  </w:rPr>
                  <m:t>A)</m:t>
                </m:r>
              </m:oMath>
            </m:oMathPara>
          </w:p>
        </w:tc>
        <w:tc>
          <w:tcPr>
            <w:tcW w:w="1509" w:type="dxa"/>
          </w:tcPr>
          <w:p w14:paraId="78A13FD9" w14:textId="77777777" w:rsidR="00527190" w:rsidRPr="00527190" w:rsidRDefault="00527190" w:rsidP="005643BF">
            <w:pPr>
              <w:keepNext/>
              <w:keepLines/>
              <w:rPr>
                <w:rFonts w:cs="Times New Roman"/>
              </w:rPr>
            </w:pPr>
            <w:r w:rsidRPr="00527190">
              <w:rPr>
                <w:rFonts w:cs="Times New Roman"/>
              </w:rPr>
              <w:t>(</w:t>
            </w:r>
            <w:bookmarkStart w:id="34" w:name="pers_confidence"/>
            <w:r w:rsidRPr="00527190">
              <w:rPr>
                <w:rFonts w:cs="Times New Roman"/>
                <w:noProof/>
              </w:rPr>
              <w:fldChar w:fldCharType="begin"/>
            </w:r>
            <w:r w:rsidRPr="00527190">
              <w:rPr>
                <w:rFonts w:cs="Times New Roman"/>
                <w:noProof/>
              </w:rPr>
              <w:instrText xml:space="preserve"> SEQ  rumusnya \* MERGEFORMAT </w:instrText>
            </w:r>
            <w:r w:rsidRPr="00527190">
              <w:rPr>
                <w:rFonts w:cs="Times New Roman"/>
                <w:noProof/>
              </w:rPr>
              <w:fldChar w:fldCharType="separate"/>
            </w:r>
            <w:r w:rsidR="00401C47">
              <w:rPr>
                <w:rFonts w:cs="Times New Roman"/>
                <w:noProof/>
              </w:rPr>
              <w:t>2</w:t>
            </w:r>
            <w:r w:rsidRPr="00527190">
              <w:rPr>
                <w:rFonts w:cs="Times New Roman"/>
                <w:noProof/>
              </w:rPr>
              <w:fldChar w:fldCharType="end"/>
            </w:r>
            <w:bookmarkEnd w:id="34"/>
            <w:r w:rsidRPr="00527190">
              <w:rPr>
                <w:rFonts w:cs="Times New Roman"/>
              </w:rPr>
              <w:t>)</w:t>
            </w:r>
          </w:p>
        </w:tc>
      </w:tr>
    </w:tbl>
    <w:p w14:paraId="7BC13DA3" w14:textId="77777777" w:rsidR="00527190" w:rsidRPr="00527190" w:rsidRDefault="00527190" w:rsidP="00527190">
      <w:pPr>
        <w:keepNext/>
        <w:keepLines/>
        <w:ind w:right="268"/>
        <w:rPr>
          <w:rFonts w:eastAsia="Times New Roman" w:cs="Times New Roman"/>
          <w:szCs w:val="24"/>
        </w:rPr>
      </w:pPr>
    </w:p>
    <w:p w14:paraId="3F668AA7" w14:textId="16FF997C" w:rsidR="00527190" w:rsidRPr="00527190" w:rsidRDefault="00527190" w:rsidP="00527190">
      <w:pPr>
        <w:ind w:right="266"/>
        <w:rPr>
          <w:rFonts w:eastAsia="Times New Roman" w:cs="Times New Roman"/>
          <w:szCs w:val="24"/>
        </w:rPr>
      </w:pPr>
      <w:r w:rsidRPr="00527190">
        <w:rPr>
          <w:rFonts w:eastAsia="Times New Roman" w:cs="Times New Roman"/>
          <w:szCs w:val="24"/>
        </w:rPr>
        <w:t xml:space="preserve">Jika </w:t>
      </w:r>
      <w:r w:rsidRPr="00527190">
        <w:rPr>
          <w:rFonts w:eastAsia="Times New Roman" w:cs="Times New Roman"/>
          <w:i/>
          <w:szCs w:val="24"/>
        </w:rPr>
        <w:t>support itemset</w:t>
      </w:r>
      <w:r w:rsidRPr="00527190">
        <w:rPr>
          <w:rFonts w:eastAsia="Times New Roman" w:cs="Times New Roman"/>
          <w:szCs w:val="24"/>
        </w:rPr>
        <w:t xml:space="preserve"> dari </w:t>
      </w:r>
      <w:r w:rsidRPr="00527190">
        <w:rPr>
          <w:rFonts w:eastAsia="Times New Roman" w:cs="Times New Roman"/>
          <w:i/>
          <w:szCs w:val="24"/>
        </w:rPr>
        <w:t>itemset</w:t>
      </w:r>
      <w:r w:rsidRPr="00527190">
        <w:rPr>
          <w:rFonts w:eastAsia="Times New Roman" w:cs="Times New Roman"/>
          <w:szCs w:val="24"/>
        </w:rPr>
        <w:t xml:space="preserve"> </w:t>
      </w:r>
      <w:r w:rsidRPr="00527190">
        <w:rPr>
          <w:rFonts w:ascii="Cambria Math" w:eastAsia="Times New Roman" w:hAnsi="Cambria Math" w:cs="Cambria Math"/>
          <w:szCs w:val="24"/>
        </w:rPr>
        <w:t>𝐼</w:t>
      </w:r>
      <w:r w:rsidRPr="00527190">
        <w:rPr>
          <w:rFonts w:eastAsia="Times New Roman" w:cs="Times New Roman"/>
          <w:szCs w:val="24"/>
        </w:rPr>
        <w:t xml:space="preserve"> memenuhi </w:t>
      </w:r>
      <w:r w:rsidRPr="00527190">
        <w:rPr>
          <w:rFonts w:eastAsia="Times New Roman" w:cs="Times New Roman"/>
          <w:i/>
          <w:szCs w:val="24"/>
        </w:rPr>
        <w:t>minimum support threshold</w:t>
      </w:r>
      <w:r w:rsidRPr="00527190">
        <w:rPr>
          <w:rFonts w:eastAsia="Times New Roman" w:cs="Times New Roman"/>
          <w:szCs w:val="24"/>
        </w:rPr>
        <w:t xml:space="preserve"> yang sudah ditentukan maka </w:t>
      </w:r>
      <w:r w:rsidRPr="00527190">
        <w:rPr>
          <w:rFonts w:ascii="Cambria Math" w:eastAsia="Times New Roman" w:hAnsi="Cambria Math" w:cs="Cambria Math"/>
          <w:szCs w:val="24"/>
        </w:rPr>
        <w:t>𝐼</w:t>
      </w:r>
      <w:r w:rsidRPr="00527190">
        <w:rPr>
          <w:rFonts w:eastAsia="Times New Roman" w:cs="Times New Roman"/>
          <w:szCs w:val="24"/>
        </w:rPr>
        <w:t xml:space="preserve"> adalah </w:t>
      </w:r>
      <w:r w:rsidRPr="00527190">
        <w:rPr>
          <w:rFonts w:eastAsia="Times New Roman" w:cs="Times New Roman"/>
          <w:i/>
          <w:szCs w:val="24"/>
        </w:rPr>
        <w:t xml:space="preserve">frequent </w:t>
      </w:r>
      <w:r w:rsidRPr="00527190">
        <w:rPr>
          <w:rFonts w:ascii="Cambria Math" w:eastAsia="Times New Roman" w:hAnsi="Cambria Math" w:cs="Cambria Math"/>
          <w:i/>
          <w:szCs w:val="24"/>
        </w:rPr>
        <w:t>𝑘</w:t>
      </w:r>
      <w:r w:rsidRPr="00527190">
        <w:rPr>
          <w:rFonts w:eastAsia="Times New Roman" w:cs="Times New Roman"/>
          <w:i/>
          <w:szCs w:val="24"/>
        </w:rPr>
        <w:t>-itemset</w:t>
      </w:r>
      <w:r w:rsidRPr="00527190">
        <w:rPr>
          <w:rFonts w:eastAsia="Times New Roman" w:cs="Times New Roman"/>
          <w:szCs w:val="24"/>
        </w:rPr>
        <w:t xml:space="preserve">. Secara umum </w:t>
      </w:r>
      <w:r w:rsidRPr="00527190">
        <w:rPr>
          <w:rFonts w:eastAsia="Times New Roman" w:cs="Times New Roman"/>
          <w:i/>
          <w:szCs w:val="24"/>
        </w:rPr>
        <w:t xml:space="preserve">frequent </w:t>
      </w:r>
      <w:r w:rsidRPr="00527190">
        <w:rPr>
          <w:rFonts w:ascii="Cambria Math" w:eastAsia="Times New Roman" w:hAnsi="Cambria Math" w:cs="Cambria Math"/>
          <w:i/>
          <w:szCs w:val="24"/>
        </w:rPr>
        <w:t>𝑘</w:t>
      </w:r>
      <w:r w:rsidRPr="00527190">
        <w:rPr>
          <w:rFonts w:eastAsia="Times New Roman" w:cs="Times New Roman"/>
          <w:i/>
          <w:szCs w:val="24"/>
        </w:rPr>
        <w:t>-itemset</w:t>
      </w:r>
      <w:r w:rsidRPr="00527190">
        <w:rPr>
          <w:rFonts w:eastAsia="Times New Roman" w:cs="Times New Roman"/>
          <w:szCs w:val="24"/>
        </w:rPr>
        <w:t xml:space="preserve"> dilambangkan dengan </w:t>
      </w:r>
      <w:r w:rsidRPr="00527190">
        <w:rPr>
          <w:rFonts w:ascii="Cambria Math" w:eastAsia="Times New Roman" w:hAnsi="Cambria Math" w:cs="Cambria Math"/>
          <w:szCs w:val="24"/>
        </w:rPr>
        <w:t>𝐿𝑘</w:t>
      </w:r>
      <w:r w:rsidRPr="00527190">
        <w:rPr>
          <w:rFonts w:eastAsia="Times New Roman" w:cs="Times New Roman"/>
          <w:szCs w:val="24"/>
        </w:rPr>
        <w:t>. Berdasarkan Persamaan (</w:t>
      </w:r>
      <w:r w:rsidRPr="00527190">
        <w:rPr>
          <w:rFonts w:eastAsia="Times New Roman" w:cs="Times New Roman"/>
          <w:szCs w:val="24"/>
        </w:rPr>
        <w:fldChar w:fldCharType="begin"/>
      </w:r>
      <w:r w:rsidRPr="00527190">
        <w:rPr>
          <w:rFonts w:eastAsia="Times New Roman" w:cs="Times New Roman"/>
          <w:szCs w:val="24"/>
        </w:rPr>
        <w:instrText xml:space="preserve"> REF pers_confidence \h </w:instrText>
      </w:r>
      <w:r>
        <w:rPr>
          <w:rFonts w:eastAsia="Times New Roman" w:cs="Times New Roman"/>
          <w:szCs w:val="24"/>
        </w:rPr>
        <w:instrText xml:space="preserve"> \* MERGEFORMAT </w:instrText>
      </w:r>
      <w:r w:rsidRPr="00527190">
        <w:rPr>
          <w:rFonts w:eastAsia="Times New Roman" w:cs="Times New Roman"/>
          <w:szCs w:val="24"/>
        </w:rPr>
      </w:r>
      <w:r w:rsidRPr="00527190">
        <w:rPr>
          <w:rFonts w:eastAsia="Times New Roman" w:cs="Times New Roman"/>
          <w:szCs w:val="24"/>
        </w:rPr>
        <w:fldChar w:fldCharType="separate"/>
      </w:r>
      <w:r w:rsidR="00401C47">
        <w:rPr>
          <w:rFonts w:cs="Times New Roman"/>
          <w:noProof/>
        </w:rPr>
        <w:t>2</w:t>
      </w:r>
      <w:r w:rsidRPr="00527190">
        <w:rPr>
          <w:rFonts w:eastAsia="Times New Roman" w:cs="Times New Roman"/>
          <w:szCs w:val="24"/>
        </w:rPr>
        <w:fldChar w:fldCharType="end"/>
      </w:r>
      <w:r w:rsidRPr="00527190">
        <w:rPr>
          <w:rFonts w:eastAsia="Times New Roman" w:cs="Times New Roman"/>
          <w:szCs w:val="24"/>
        </w:rPr>
        <w:t>) diper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1"/>
        <w:gridCol w:w="5177"/>
        <w:gridCol w:w="1390"/>
      </w:tblGrid>
      <w:tr w:rsidR="00527190" w:rsidRPr="00527190" w14:paraId="2A6EB487" w14:textId="77777777" w:rsidTr="005643BF">
        <w:tc>
          <w:tcPr>
            <w:tcW w:w="1555" w:type="dxa"/>
          </w:tcPr>
          <w:p w14:paraId="5BE20CFF" w14:textId="77777777" w:rsidR="00527190" w:rsidRPr="00527190" w:rsidRDefault="00527190" w:rsidP="00527190">
            <w:pPr>
              <w:spacing w:line="360" w:lineRule="auto"/>
              <w:rPr>
                <w:rFonts w:cs="Times New Roman"/>
              </w:rPr>
            </w:pPr>
            <w:r w:rsidRPr="00527190">
              <w:rPr>
                <w:rFonts w:cs="Times New Roman"/>
                <w:szCs w:val="24"/>
              </w:rPr>
              <w:t xml:space="preserve">   </w:t>
            </w:r>
          </w:p>
        </w:tc>
        <w:tc>
          <w:tcPr>
            <w:tcW w:w="5953" w:type="dxa"/>
          </w:tcPr>
          <w:p w14:paraId="0A1974CC" w14:textId="77777777" w:rsidR="00527190" w:rsidRPr="00527190" w:rsidRDefault="00527190" w:rsidP="005643BF">
            <w:pPr>
              <w:rPr>
                <w:rFonts w:cs="Times New Roman"/>
              </w:rPr>
            </w:pPr>
            <m:oMathPara>
              <m:oMath>
                <m:r>
                  <w:rPr>
                    <w:rFonts w:ascii="Cambria Math" w:hAnsi="Cambria Math" w:cs="Times New Roman"/>
                  </w:rPr>
                  <m:t>confidence</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 P</m:t>
                </m:r>
                <m:d>
                  <m:dPr>
                    <m:endChr m:val="|"/>
                    <m:ctrlPr>
                      <w:rPr>
                        <w:rFonts w:ascii="Cambria Math" w:hAnsi="Cambria Math" w:cs="Times New Roman"/>
                        <w:i/>
                      </w:rPr>
                    </m:ctrlPr>
                  </m:dPr>
                  <m:e>
                    <m:r>
                      <w:rPr>
                        <w:rFonts w:ascii="Cambria Math" w:hAnsi="Cambria Math" w:cs="Times New Roman"/>
                      </w:rPr>
                      <m:t>B</m:t>
                    </m:r>
                  </m:e>
                </m:d>
                <m:r>
                  <w:rPr>
                    <w:rFonts w:ascii="Cambria Math" w:hAnsi="Cambria Math" w:cs="Times New Roman"/>
                  </w:rPr>
                  <m:t>A)=</m:t>
                </m:r>
                <m:f>
                  <m:fPr>
                    <m:ctrlPr>
                      <w:rPr>
                        <w:rFonts w:ascii="Cambria Math" w:hAnsi="Cambria Math" w:cs="Times New Roman"/>
                        <w:i/>
                      </w:rPr>
                    </m:ctrlPr>
                  </m:fPr>
                  <m:num>
                    <m:r>
                      <w:rPr>
                        <w:rFonts w:ascii="Cambria Math" w:hAnsi="Cambria Math" w:cs="Times New Roman"/>
                      </w:rPr>
                      <m:t>support(A∪B)</m:t>
                    </m:r>
                  </m:num>
                  <m:den>
                    <m:r>
                      <w:rPr>
                        <w:rFonts w:ascii="Cambria Math" w:hAnsi="Cambria Math" w:cs="Times New Roman"/>
                      </w:rPr>
                      <m:t>support(A)</m:t>
                    </m:r>
                  </m:den>
                </m:f>
              </m:oMath>
            </m:oMathPara>
          </w:p>
        </w:tc>
        <w:tc>
          <w:tcPr>
            <w:tcW w:w="1509" w:type="dxa"/>
          </w:tcPr>
          <w:p w14:paraId="0DA267A4" w14:textId="77777777" w:rsidR="00527190" w:rsidRPr="00527190" w:rsidRDefault="00527190" w:rsidP="005643BF">
            <w:pPr>
              <w:rPr>
                <w:rFonts w:cs="Times New Roman"/>
              </w:rPr>
            </w:pPr>
            <w:r w:rsidRPr="00527190">
              <w:rPr>
                <w:rFonts w:cs="Times New Roman"/>
              </w:rPr>
              <w:t>(</w:t>
            </w:r>
            <w:bookmarkStart w:id="35" w:name="pers_confidence2"/>
            <w:r w:rsidRPr="00527190">
              <w:rPr>
                <w:rFonts w:cs="Times New Roman"/>
                <w:noProof/>
              </w:rPr>
              <w:fldChar w:fldCharType="begin"/>
            </w:r>
            <w:r w:rsidRPr="00527190">
              <w:rPr>
                <w:rFonts w:cs="Times New Roman"/>
                <w:noProof/>
              </w:rPr>
              <w:instrText xml:space="preserve"> SEQ  rumusnya \* MERGEFORMAT </w:instrText>
            </w:r>
            <w:r w:rsidRPr="00527190">
              <w:rPr>
                <w:rFonts w:cs="Times New Roman"/>
                <w:noProof/>
              </w:rPr>
              <w:fldChar w:fldCharType="separate"/>
            </w:r>
            <w:r w:rsidR="00401C47">
              <w:rPr>
                <w:rFonts w:cs="Times New Roman"/>
                <w:noProof/>
              </w:rPr>
              <w:t>3</w:t>
            </w:r>
            <w:r w:rsidRPr="00527190">
              <w:rPr>
                <w:rFonts w:cs="Times New Roman"/>
                <w:noProof/>
              </w:rPr>
              <w:fldChar w:fldCharType="end"/>
            </w:r>
            <w:bookmarkEnd w:id="35"/>
            <w:r w:rsidRPr="00527190">
              <w:rPr>
                <w:rFonts w:cs="Times New Roman"/>
              </w:rPr>
              <w:t>)</w:t>
            </w:r>
          </w:p>
        </w:tc>
      </w:tr>
    </w:tbl>
    <w:p w14:paraId="7005B682" w14:textId="77777777" w:rsidR="00527190" w:rsidRDefault="00527190" w:rsidP="00527190"/>
    <w:p w14:paraId="3D1CF9E7" w14:textId="6DFC0D90" w:rsidR="00511D54" w:rsidRDefault="00511D54" w:rsidP="00511D54"/>
    <w:p w14:paraId="01CF1EA1" w14:textId="77777777" w:rsidR="009A6192" w:rsidRPr="00116933" w:rsidRDefault="009A6192" w:rsidP="00511D54"/>
    <w:p w14:paraId="1BABF467" w14:textId="5BDEACCF" w:rsidR="00254D11" w:rsidRPr="006F7A22" w:rsidRDefault="006F7A22" w:rsidP="00CD2C89">
      <w:pPr>
        <w:pStyle w:val="221"/>
        <w:keepNext/>
        <w:rPr>
          <w:iCs/>
        </w:rPr>
      </w:pPr>
      <w:bookmarkStart w:id="36" w:name="_Toc59097184"/>
      <w:r>
        <w:rPr>
          <w:iCs/>
        </w:rPr>
        <w:lastRenderedPageBreak/>
        <w:t>Algoritma Apriori</w:t>
      </w:r>
      <w:bookmarkEnd w:id="36"/>
    </w:p>
    <w:p w14:paraId="089855CC" w14:textId="7DE83ED3" w:rsidR="006F7A22" w:rsidRDefault="006F7A22" w:rsidP="002706EC">
      <w:r w:rsidRPr="006F7A22">
        <w:t xml:space="preserve">Algoritma Apriori adalah salah satu algoritma untuk melakukan pencarian frequent itemset dengan association rules. Algoritma Apriori menggunakan pendekatan level-wise search, dimana k-itemset digunakan untuk memperoleh (k+1)-itemset. Proses ini dilakukan hingga tidak ada lagi kombinasi yang dapat dibentuk </w:t>
      </w:r>
      <w:r w:rsidR="00F22222">
        <w:fldChar w:fldCharType="begin"/>
      </w:r>
      <w:r w:rsidR="00F22222">
        <w:instrText xml:space="preserve"> ADDIN ZOTERO_ITEM CSL_CITATION {"citationID":"L0I8w0oV","properties":{"formattedCitation":"(Han, Kamber and Pei, 2011)","plainCitation":"(Han, Kamber and Pei, 2011)","noteIndex":0},"citationItems":[{"id":1,"uris":["http://zotero.org/users/local/sgEYEwDN/items/554SJ34Z"],"uri":["http://zotero.org/users/local/sgEYEwDN/items/554SJ34Z"],"itemData":{"id":1,"type":"book","edition":"3","title":"Data Mining: Concepts and Techniques Third Edition","author":[{"family":"Han","given":"Jiawei"},{"family":"Kamber","given":"Micheline"},{"family":"Pei","given":"Jian"}],"issued":{"date-parts":[["2011"]]}}}],"schema":"https://github.com/citation-style-language/schema/raw/master/csl-citation.json"} </w:instrText>
      </w:r>
      <w:r w:rsidR="00F22222">
        <w:fldChar w:fldCharType="separate"/>
      </w:r>
      <w:r w:rsidR="005F2943" w:rsidRPr="005F2943">
        <w:rPr>
          <w:rFonts w:cs="Times New Roman"/>
        </w:rPr>
        <w:t>(Han, Kamber and Pei, 2011)</w:t>
      </w:r>
      <w:r w:rsidR="00F22222">
        <w:fldChar w:fldCharType="end"/>
      </w:r>
      <w:r w:rsidRPr="006F7A22">
        <w:t xml:space="preserve">. Salah satu </w:t>
      </w:r>
      <w:proofErr w:type="gramStart"/>
      <w:r w:rsidRPr="006F7A22">
        <w:t>cara</w:t>
      </w:r>
      <w:proofErr w:type="gramEnd"/>
      <w:r w:rsidRPr="006F7A22">
        <w:t xml:space="preserve"> penghitungan yang sudah sering digunakan sebagai cara untuk menemukan sebuah pola berfrekuensi tinggi atau kebiasaan dengan informasi atau data yang sangat banyak atau besar. Yang dimaksud dengan pola berfrekuensi tinggi yaitu suatu kumpulan dari beberapa pola item didalam suatu database yang mempunyai tingkat atau support diatas batas dari pada lainnya yang sering disebut juga dengan istilah minimum support </w:t>
      </w:r>
      <w:r w:rsidR="00963D7F">
        <w:fldChar w:fldCharType="begin"/>
      </w:r>
      <w:r w:rsidR="00963D7F">
        <w:instrText xml:space="preserve"> ADDIN ZOTERO_ITEM CSL_CITATION {"citationID":"4bdvjkGq","properties":{"formattedCitation":"(Santoso, 2007)","plainCitation":"(Santoso, 2007)","noteIndex":0},"citationItems":[{"id":4,"uris":["http://zotero.org/users/local/sgEYEwDN/items/ZEHH5QHS"],"uri":["http://zotero.org/users/local/sgEYEwDN/items/ZEHH5QHS"],"itemData":{"id":4,"type":"book","archive_location":"Yogyakarta","publisher":"Penerbit Graha Ilmu","title":"Data Mining, Teknik Pemanfaatan Data Untuk Keperluan Bisnis","author":[{"family":"Santoso","given":"Budi"}],"issued":{"date-parts":[["2007"]]}}}],"schema":"https://github.com/citation-style-language/schema/raw/master/csl-citation.json"} </w:instrText>
      </w:r>
      <w:r w:rsidR="00963D7F">
        <w:fldChar w:fldCharType="separate"/>
      </w:r>
      <w:r w:rsidR="00963D7F" w:rsidRPr="00963D7F">
        <w:rPr>
          <w:rFonts w:cs="Times New Roman"/>
        </w:rPr>
        <w:t>(Santoso, 2007)</w:t>
      </w:r>
      <w:r w:rsidR="00963D7F">
        <w:fldChar w:fldCharType="end"/>
      </w:r>
      <w:r w:rsidRPr="006F7A22">
        <w:t>. Untuk menemukan nilai minimum support dalam sebuah transaksi dapat dilakukan dengan persamaan 4</w:t>
      </w:r>
    </w:p>
    <w:p w14:paraId="794BB424" w14:textId="77777777" w:rsidR="00D9102C" w:rsidRDefault="00D9102C" w:rsidP="002706E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5382"/>
        <w:gridCol w:w="1352"/>
      </w:tblGrid>
      <w:tr w:rsidR="005643BF" w:rsidRPr="001A2B7F" w14:paraId="2E69DFE5" w14:textId="77777777" w:rsidTr="005643BF">
        <w:tc>
          <w:tcPr>
            <w:tcW w:w="1555" w:type="dxa"/>
          </w:tcPr>
          <w:p w14:paraId="209A1361" w14:textId="77777777" w:rsidR="005643BF" w:rsidRPr="001A2B7F" w:rsidRDefault="005643BF" w:rsidP="001A2B7F">
            <w:pPr>
              <w:spacing w:line="360" w:lineRule="auto"/>
              <w:ind w:firstLine="0"/>
              <w:rPr>
                <w:rFonts w:cs="Times New Roman"/>
                <w:sz w:val="22"/>
              </w:rPr>
            </w:pPr>
          </w:p>
        </w:tc>
        <w:tc>
          <w:tcPr>
            <w:tcW w:w="5953" w:type="dxa"/>
          </w:tcPr>
          <w:p w14:paraId="51E631E0" w14:textId="77777777" w:rsidR="005643BF" w:rsidRPr="001A2B7F" w:rsidRDefault="005643BF" w:rsidP="005643BF">
            <w:pPr>
              <w:spacing w:line="360" w:lineRule="auto"/>
              <w:rPr>
                <w:rFonts w:cs="Times New Roman"/>
                <w:sz w:val="22"/>
              </w:rPr>
            </w:pPr>
            <m:oMathPara>
              <m:oMath>
                <m:r>
                  <w:rPr>
                    <w:rFonts w:ascii="Cambria Math" w:hAnsi="Cambria Math" w:cs="Times New Roman"/>
                    <w:sz w:val="22"/>
                  </w:rPr>
                  <m:t>support</m:t>
                </m:r>
                <m:d>
                  <m:dPr>
                    <m:ctrlPr>
                      <w:rPr>
                        <w:rFonts w:ascii="Cambria Math" w:hAnsi="Cambria Math" w:cs="Times New Roman"/>
                        <w:i/>
                        <w:sz w:val="22"/>
                      </w:rPr>
                    </m:ctrlPr>
                  </m:dPr>
                  <m:e>
                    <m:r>
                      <w:rPr>
                        <w:rFonts w:ascii="Cambria Math" w:hAnsi="Cambria Math" w:cs="Times New Roman"/>
                        <w:sz w:val="22"/>
                      </w:rPr>
                      <m:t>A,B</m:t>
                    </m:r>
                  </m:e>
                </m:d>
                <m:r>
                  <w:rPr>
                    <w:rFonts w:ascii="Cambria Math" w:hAnsi="Cambria Math" w:cs="Times New Roman"/>
                    <w:sz w:val="22"/>
                  </w:rPr>
                  <m:t>=</m:t>
                </m:r>
                <m:f>
                  <m:fPr>
                    <m:ctrlPr>
                      <w:rPr>
                        <w:rFonts w:ascii="Cambria Math" w:hAnsi="Cambria Math" w:cs="Times New Roman"/>
                        <w:i/>
                        <w:sz w:val="22"/>
                      </w:rPr>
                    </m:ctrlPr>
                  </m:fPr>
                  <m:num>
                    <m:nary>
                      <m:naryPr>
                        <m:chr m:val="∑"/>
                        <m:limLoc m:val="undOvr"/>
                        <m:subHide m:val="1"/>
                        <m:supHide m:val="1"/>
                        <m:ctrlPr>
                          <w:rPr>
                            <w:rFonts w:ascii="Cambria Math" w:hAnsi="Cambria Math" w:cs="Times New Roman"/>
                            <w:i/>
                            <w:sz w:val="22"/>
                          </w:rPr>
                        </m:ctrlPr>
                      </m:naryPr>
                      <m:sub/>
                      <m:sup/>
                      <m:e>
                        <m:r>
                          <w:rPr>
                            <w:rFonts w:ascii="Cambria Math" w:hAnsi="Cambria Math" w:cs="Times New Roman"/>
                            <w:sz w:val="22"/>
                          </w:rPr>
                          <m:t>transaksi mengandung A dan B</m:t>
                        </m:r>
                      </m:e>
                    </m:nary>
                  </m:num>
                  <m:den>
                    <m:nary>
                      <m:naryPr>
                        <m:chr m:val="∑"/>
                        <m:limLoc m:val="undOvr"/>
                        <m:subHide m:val="1"/>
                        <m:supHide m:val="1"/>
                        <m:ctrlPr>
                          <w:rPr>
                            <w:rFonts w:ascii="Cambria Math" w:hAnsi="Cambria Math" w:cs="Times New Roman"/>
                            <w:i/>
                            <w:sz w:val="22"/>
                          </w:rPr>
                        </m:ctrlPr>
                      </m:naryPr>
                      <m:sub/>
                      <m:sup/>
                      <m:e>
                        <m:r>
                          <w:rPr>
                            <w:rFonts w:ascii="Cambria Math" w:hAnsi="Cambria Math" w:cs="Times New Roman"/>
                            <w:sz w:val="22"/>
                          </w:rPr>
                          <m:t>total transaksi</m:t>
                        </m:r>
                      </m:e>
                    </m:nary>
                  </m:den>
                </m:f>
              </m:oMath>
            </m:oMathPara>
          </w:p>
        </w:tc>
        <w:tc>
          <w:tcPr>
            <w:tcW w:w="1509" w:type="dxa"/>
          </w:tcPr>
          <w:p w14:paraId="07143CB7" w14:textId="77777777" w:rsidR="005643BF" w:rsidRPr="001A2B7F" w:rsidRDefault="005643BF" w:rsidP="005643BF">
            <w:pPr>
              <w:spacing w:line="360" w:lineRule="auto"/>
              <w:rPr>
                <w:rFonts w:cs="Times New Roman"/>
                <w:sz w:val="22"/>
              </w:rPr>
            </w:pPr>
            <w:r w:rsidRPr="00F31938">
              <w:rPr>
                <w:rFonts w:cs="Times New Roman"/>
              </w:rPr>
              <w:t>(</w:t>
            </w:r>
            <w:bookmarkStart w:id="37" w:name="pers_apriori_minimum_support"/>
            <w:bookmarkStart w:id="38" w:name="pers_supportt"/>
            <w:bookmarkStart w:id="39" w:name="rumus_support_apriori"/>
            <w:r w:rsidRPr="00F31938">
              <w:rPr>
                <w:rFonts w:cs="Times New Roman"/>
                <w:noProof/>
              </w:rPr>
              <w:fldChar w:fldCharType="begin"/>
            </w:r>
            <w:r w:rsidRPr="00F31938">
              <w:rPr>
                <w:rFonts w:cs="Times New Roman"/>
                <w:noProof/>
              </w:rPr>
              <w:instrText xml:space="preserve"> SEQ  rumusnya \* MERGEFORMAT </w:instrText>
            </w:r>
            <w:r w:rsidRPr="00F31938">
              <w:rPr>
                <w:rFonts w:cs="Times New Roman"/>
                <w:noProof/>
              </w:rPr>
              <w:fldChar w:fldCharType="separate"/>
            </w:r>
            <w:r w:rsidR="00401C47">
              <w:rPr>
                <w:rFonts w:cs="Times New Roman"/>
                <w:noProof/>
              </w:rPr>
              <w:t>4</w:t>
            </w:r>
            <w:r w:rsidRPr="00F31938">
              <w:rPr>
                <w:rFonts w:cs="Times New Roman"/>
                <w:noProof/>
              </w:rPr>
              <w:fldChar w:fldCharType="end"/>
            </w:r>
            <w:bookmarkEnd w:id="37"/>
            <w:bookmarkEnd w:id="38"/>
            <w:bookmarkEnd w:id="39"/>
            <w:r w:rsidRPr="001A2B7F">
              <w:rPr>
                <w:rFonts w:cs="Times New Roman"/>
                <w:sz w:val="22"/>
              </w:rPr>
              <w:t>)</w:t>
            </w:r>
          </w:p>
        </w:tc>
      </w:tr>
    </w:tbl>
    <w:p w14:paraId="74B518D6" w14:textId="1F61ADAC" w:rsidR="005643BF" w:rsidRPr="005643BF" w:rsidRDefault="005643BF" w:rsidP="005643BF">
      <w:pPr>
        <w:ind w:right="268"/>
        <w:rPr>
          <w:rFonts w:eastAsia="Times New Roman" w:cs="Times New Roman"/>
          <w:szCs w:val="24"/>
        </w:rPr>
      </w:pPr>
      <w:r w:rsidRPr="005643BF">
        <w:rPr>
          <w:rFonts w:eastAsia="Times New Roman" w:cs="Times New Roman"/>
          <w:szCs w:val="24"/>
        </w:rPr>
        <w:t xml:space="preserve">Setelah menemukan </w:t>
      </w:r>
      <w:r w:rsidRPr="005643BF">
        <w:rPr>
          <w:rFonts w:eastAsia="Times New Roman" w:cs="Times New Roman"/>
          <w:i/>
          <w:szCs w:val="24"/>
        </w:rPr>
        <w:t>minimum support,</w:t>
      </w:r>
      <w:r w:rsidRPr="005643BF">
        <w:rPr>
          <w:rFonts w:eastAsia="Times New Roman" w:cs="Times New Roman"/>
          <w:szCs w:val="24"/>
        </w:rPr>
        <w:t xml:space="preserve"> hal yang perlu dilakukan selanjutnya adalah menentukan </w:t>
      </w:r>
      <w:r w:rsidRPr="005643BF">
        <w:rPr>
          <w:rFonts w:eastAsia="Times New Roman" w:cs="Times New Roman"/>
          <w:i/>
          <w:szCs w:val="24"/>
        </w:rPr>
        <w:t>confidence</w:t>
      </w:r>
      <w:r w:rsidRPr="005643BF">
        <w:rPr>
          <w:rFonts w:eastAsia="Times New Roman" w:cs="Times New Roman"/>
          <w:szCs w:val="24"/>
        </w:rPr>
        <w:t xml:space="preserve"> dari itemset tersebut yang nantinya guna menggabungkan kedua item atau lebih dalam sebuah perhitungan Algoritma Apriori. </w:t>
      </w:r>
      <w:r w:rsidRPr="005643BF">
        <w:rPr>
          <w:rFonts w:eastAsia="Times New Roman" w:cs="Times New Roman"/>
          <w:i/>
          <w:szCs w:val="24"/>
        </w:rPr>
        <w:t>Nilai confidence</w:t>
      </w:r>
      <w:r w:rsidRPr="005643BF">
        <w:rPr>
          <w:rFonts w:eastAsia="Times New Roman" w:cs="Times New Roman"/>
          <w:szCs w:val="24"/>
        </w:rPr>
        <w:t xml:space="preserve"> hanya dapat ditemukan jika pola frekuensi item ditemukan. </w:t>
      </w:r>
      <w:r w:rsidRPr="005643BF">
        <w:rPr>
          <w:rFonts w:eastAsia="Times New Roman" w:cs="Times New Roman"/>
          <w:i/>
          <w:szCs w:val="24"/>
        </w:rPr>
        <w:t xml:space="preserve">Nilai confidence </w:t>
      </w:r>
      <w:r w:rsidRPr="005643BF">
        <w:rPr>
          <w:rFonts w:eastAsia="Times New Roman" w:cs="Times New Roman"/>
          <w:szCs w:val="24"/>
        </w:rPr>
        <w:t xml:space="preserve">dapat ditemukan dengan menggunakan persamaan </w:t>
      </w:r>
      <w:r w:rsidRPr="005643BF">
        <w:rPr>
          <w:rFonts w:eastAsia="Times New Roman" w:cs="Times New Roman"/>
          <w:szCs w:val="24"/>
        </w:rPr>
        <w:fldChar w:fldCharType="begin"/>
      </w:r>
      <w:r w:rsidRPr="005643BF">
        <w:rPr>
          <w:rFonts w:eastAsia="Times New Roman" w:cs="Times New Roman"/>
          <w:szCs w:val="24"/>
        </w:rPr>
        <w:instrText xml:space="preserve"> REF pers_apriori_confidence \h  \* MERGEFORMAT </w:instrText>
      </w:r>
      <w:r w:rsidRPr="005643BF">
        <w:rPr>
          <w:rFonts w:eastAsia="Times New Roman" w:cs="Times New Roman"/>
          <w:szCs w:val="24"/>
        </w:rPr>
      </w:r>
      <w:r w:rsidRPr="005643BF">
        <w:rPr>
          <w:rFonts w:eastAsia="Times New Roman" w:cs="Times New Roman"/>
          <w:szCs w:val="24"/>
        </w:rPr>
        <w:fldChar w:fldCharType="separate"/>
      </w:r>
      <w:r w:rsidR="00401C47">
        <w:rPr>
          <w:rFonts w:cs="Times New Roman"/>
          <w:noProof/>
        </w:rPr>
        <w:t>5</w:t>
      </w:r>
      <w:r w:rsidRPr="005643BF">
        <w:rPr>
          <w:rFonts w:eastAsia="Times New Roman" w:cs="Times New Roman"/>
          <w:szCs w:val="24"/>
        </w:rPr>
        <w:fldChar w:fldCharType="end"/>
      </w:r>
    </w:p>
    <w:tbl>
      <w:tblPr>
        <w:tblStyle w:val="TableGrid"/>
        <w:tblW w:w="7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237"/>
        <w:gridCol w:w="1134"/>
      </w:tblGrid>
      <w:tr w:rsidR="005643BF" w:rsidRPr="005643BF" w14:paraId="1C64B432" w14:textId="77777777" w:rsidTr="001A2B7F">
        <w:tc>
          <w:tcPr>
            <w:tcW w:w="279" w:type="dxa"/>
          </w:tcPr>
          <w:p w14:paraId="6286CEBD" w14:textId="77777777" w:rsidR="005643BF" w:rsidRPr="005643BF" w:rsidRDefault="005643BF" w:rsidP="005643BF">
            <w:pPr>
              <w:spacing w:line="360" w:lineRule="auto"/>
              <w:rPr>
                <w:rFonts w:cs="Times New Roman"/>
              </w:rPr>
            </w:pPr>
          </w:p>
        </w:tc>
        <w:tc>
          <w:tcPr>
            <w:tcW w:w="6237" w:type="dxa"/>
          </w:tcPr>
          <w:p w14:paraId="68B61262" w14:textId="77777777" w:rsidR="005643BF" w:rsidRPr="005643BF" w:rsidRDefault="005643BF" w:rsidP="005643BF">
            <w:pPr>
              <w:spacing w:line="360" w:lineRule="auto"/>
              <w:rPr>
                <w:rFonts w:cs="Times New Roman"/>
              </w:rPr>
            </w:pPr>
            <m:oMathPara>
              <m:oMath>
                <m:r>
                  <w:rPr>
                    <w:rFonts w:ascii="Cambria Math" w:hAnsi="Cambria Math" w:cs="Times New Roman"/>
                  </w:rPr>
                  <m:t xml:space="preserve">confidence </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r>
                          <w:rPr>
                            <w:rFonts w:ascii="Cambria Math" w:hAnsi="Cambria Math" w:cs="Times New Roman"/>
                          </w:rPr>
                          <m:t>transaksi mengandung A dan B</m:t>
                        </m:r>
                      </m:e>
                    </m:nary>
                  </m:num>
                  <m:den>
                    <m:nary>
                      <m:naryPr>
                        <m:chr m:val="∑"/>
                        <m:limLoc m:val="undOvr"/>
                        <m:subHide m:val="1"/>
                        <m:supHide m:val="1"/>
                        <m:ctrlPr>
                          <w:rPr>
                            <w:rFonts w:ascii="Cambria Math" w:hAnsi="Cambria Math" w:cs="Times New Roman"/>
                            <w:i/>
                          </w:rPr>
                        </m:ctrlPr>
                      </m:naryPr>
                      <m:sub/>
                      <m:sup/>
                      <m:e>
                        <m:r>
                          <w:rPr>
                            <w:rFonts w:ascii="Cambria Math" w:hAnsi="Cambria Math" w:cs="Times New Roman"/>
                          </w:rPr>
                          <m:t>transaksi mengandung A</m:t>
                        </m:r>
                      </m:e>
                    </m:nary>
                  </m:den>
                </m:f>
              </m:oMath>
            </m:oMathPara>
          </w:p>
        </w:tc>
        <w:tc>
          <w:tcPr>
            <w:tcW w:w="1134" w:type="dxa"/>
          </w:tcPr>
          <w:p w14:paraId="2BEC1EC2" w14:textId="77777777" w:rsidR="005643BF" w:rsidRPr="005643BF" w:rsidRDefault="005643BF" w:rsidP="005643BF">
            <w:pPr>
              <w:spacing w:line="360" w:lineRule="auto"/>
              <w:rPr>
                <w:rFonts w:cs="Times New Roman"/>
              </w:rPr>
            </w:pPr>
            <w:r w:rsidRPr="005643BF">
              <w:rPr>
                <w:rFonts w:cs="Times New Roman"/>
              </w:rPr>
              <w:t>(</w:t>
            </w:r>
            <w:bookmarkStart w:id="40" w:name="pers_apriori_confidence"/>
            <w:bookmarkStart w:id="41" w:name="rumus_confidence_apriori"/>
            <w:r w:rsidRPr="005643BF">
              <w:rPr>
                <w:rFonts w:cs="Times New Roman"/>
                <w:noProof/>
              </w:rPr>
              <w:fldChar w:fldCharType="begin"/>
            </w:r>
            <w:r w:rsidRPr="005643BF">
              <w:rPr>
                <w:rFonts w:cs="Times New Roman"/>
                <w:noProof/>
              </w:rPr>
              <w:instrText xml:space="preserve"> SEQ  rumusnya \* MERGEFORMAT </w:instrText>
            </w:r>
            <w:r w:rsidRPr="005643BF">
              <w:rPr>
                <w:rFonts w:cs="Times New Roman"/>
                <w:noProof/>
              </w:rPr>
              <w:fldChar w:fldCharType="separate"/>
            </w:r>
            <w:r w:rsidR="00401C47">
              <w:rPr>
                <w:rFonts w:cs="Times New Roman"/>
                <w:noProof/>
              </w:rPr>
              <w:t>5</w:t>
            </w:r>
            <w:r w:rsidRPr="005643BF">
              <w:rPr>
                <w:rFonts w:cs="Times New Roman"/>
                <w:noProof/>
              </w:rPr>
              <w:fldChar w:fldCharType="end"/>
            </w:r>
            <w:bookmarkEnd w:id="40"/>
            <w:bookmarkEnd w:id="41"/>
            <w:r w:rsidRPr="005643BF">
              <w:rPr>
                <w:rFonts w:cs="Times New Roman"/>
              </w:rPr>
              <w:t>)</w:t>
            </w:r>
          </w:p>
        </w:tc>
      </w:tr>
    </w:tbl>
    <w:p w14:paraId="5E61B316" w14:textId="77777777" w:rsidR="005643BF" w:rsidRPr="005643BF" w:rsidRDefault="005643BF" w:rsidP="005643BF">
      <w:pPr>
        <w:ind w:right="268"/>
        <w:rPr>
          <w:rFonts w:eastAsia="Times New Roman" w:cs="Times New Roman"/>
          <w:szCs w:val="24"/>
        </w:rPr>
      </w:pPr>
    </w:p>
    <w:p w14:paraId="5E20A961" w14:textId="6520336C" w:rsidR="005643BF" w:rsidRPr="005643BF" w:rsidRDefault="005643BF" w:rsidP="005643BF">
      <w:pPr>
        <w:rPr>
          <w:rFonts w:cs="Times New Roman"/>
        </w:rPr>
      </w:pPr>
      <w:r w:rsidRPr="005643BF">
        <w:rPr>
          <w:rFonts w:cs="Times New Roman"/>
        </w:rPr>
        <w:t xml:space="preserve">Penggunaan penghitungan algoritma apriori pada prosesnya terdiri dari beberapa fase yang biasa juga disebut dengan iterasi. Dari tiap proses masing-masing iterasi dihasilkan pola dengan frekuensi item yang tinggi dan berjumlah </w:t>
      </w:r>
      <w:proofErr w:type="gramStart"/>
      <w:r w:rsidRPr="005643BF">
        <w:rPr>
          <w:rFonts w:cs="Times New Roman"/>
        </w:rPr>
        <w:t>sama</w:t>
      </w:r>
      <w:proofErr w:type="gramEnd"/>
      <w:r w:rsidRPr="005643BF">
        <w:rPr>
          <w:rFonts w:cs="Times New Roman"/>
        </w:rPr>
        <w:t xml:space="preserve"> banyaknya, dimulai dari tahap pertama yang terdiri atas pola berfrekuensi tinggi dengan banyaknya jumlah pasangan satu</w:t>
      </w:r>
    </w:p>
    <w:p w14:paraId="260ECB4D" w14:textId="77777777" w:rsidR="005643BF" w:rsidRDefault="005643BF" w:rsidP="002706EC"/>
    <w:p w14:paraId="38CC8895" w14:textId="25768AC6" w:rsidR="002401CF" w:rsidRDefault="002E6D6B" w:rsidP="002E6D6B">
      <w:pPr>
        <w:pStyle w:val="221"/>
        <w:keepNext/>
        <w:rPr>
          <w:rFonts w:eastAsiaTheme="minorEastAsia"/>
        </w:rPr>
      </w:pPr>
      <w:bookmarkStart w:id="42" w:name="_Toc59097185"/>
      <w:r>
        <w:rPr>
          <w:rFonts w:eastAsiaTheme="minorEastAsia"/>
        </w:rPr>
        <w:lastRenderedPageBreak/>
        <w:t>Regresi Linear</w:t>
      </w:r>
      <w:bookmarkEnd w:id="42"/>
    </w:p>
    <w:p w14:paraId="0B772AAD" w14:textId="1AE1B620" w:rsidR="002E6D6B" w:rsidRPr="002E6D6B" w:rsidRDefault="002E6D6B" w:rsidP="002E6D6B">
      <w:pPr>
        <w:ind w:firstLine="426"/>
        <w:rPr>
          <w:rFonts w:eastAsia="Times New Roman" w:cs="Times New Roman"/>
          <w:szCs w:val="24"/>
        </w:rPr>
      </w:pPr>
      <w:r w:rsidRPr="002E6D6B">
        <w:rPr>
          <w:rFonts w:eastAsia="Times New Roman" w:cs="Times New Roman"/>
          <w:szCs w:val="24"/>
        </w:rPr>
        <w:t>Regresi Linear adalah analisis regresi yang melibatkan hubungan antara satu variabel tak bebas dihubungkan dengan satu variabel bebas. Regresi linier juga merupakan metode statistik yang berfungsi untuk menguji sejauh mana hubungan sebab-akibat antara variabel faktor penyebab (x) terhadap variabel akibatnya. Faktor penyebab pada umumnya dilambangkan dengan X sedangkan variabel akibat dilambangkan dengan Y. Regresi linear sederhana atau sering disingkat dengan SLR (Simple Linier Regression) juga merupakan salah satu metode statistik yang dipergunakan dalam produksi untuk melakukan peramalan atau pun prediksi tentang karakteristik kualitas maupun kuntitas. Regresi Linear pertama kali di perkenalkan oleh Sir Francis Galton pada tahun 1877 sebagai metode peramalan</w:t>
      </w:r>
      <w:r w:rsidRPr="002E6D6B">
        <w:rPr>
          <w:rFonts w:eastAsia="Times New Roman" w:cs="Times New Roman"/>
          <w:szCs w:val="24"/>
        </w:rPr>
        <w:fldChar w:fldCharType="begin"/>
      </w:r>
      <w:r w:rsidR="00401F9C">
        <w:rPr>
          <w:rFonts w:eastAsia="Times New Roman" w:cs="Times New Roman"/>
          <w:szCs w:val="24"/>
        </w:rPr>
        <w:instrText xml:space="preserve"> ADDIN ZOTERO_ITEM CSL_CITATION {"citationID":"OqnsayAt","properties":{"formattedCitation":"(Nafi\\uc0\\u8217{}iyah, 2016)","plainCitation":"(Nafi’iyah, 2016)","noteIndex":0},"citationItems":[{"id":8,"uris":["http://zotero.org/users/local/sgEYEwDN/items/2GGJX5FS"],"uri":["http://zotero.org/users/local/sgEYEwDN/items/2GGJX5FS"],"itemData":{"id":8,"type":"article-journal","container-title":"Seminar Nasional Inovasi dan Aplikasi Teknologi Industri (SENIATI)","title":"Perbandingan Regresi Linear, Backpropagation Dan Fuzzy Mamdani Dalam Prediksi Harga Emas","author":[{"family":"Nafi'iyah","given":"Nur"}],"issued":{"date-parts":[["2016"]]}}}],"schema":"https://github.com/citation-style-language/schema/raw/master/csl-citation.json"} </w:instrText>
      </w:r>
      <w:r w:rsidRPr="002E6D6B">
        <w:rPr>
          <w:rFonts w:eastAsia="Times New Roman" w:cs="Times New Roman"/>
          <w:szCs w:val="24"/>
        </w:rPr>
        <w:fldChar w:fldCharType="separate"/>
      </w:r>
      <w:r w:rsidR="00401F9C" w:rsidRPr="00401F9C">
        <w:rPr>
          <w:rFonts w:cs="Times New Roman"/>
          <w:szCs w:val="24"/>
        </w:rPr>
        <w:t>(Nafi’iyah, 2016)</w:t>
      </w:r>
      <w:r w:rsidRPr="002E6D6B">
        <w:rPr>
          <w:rFonts w:eastAsia="Times New Roman" w:cs="Times New Roman"/>
          <w:szCs w:val="24"/>
        </w:rPr>
        <w:fldChar w:fldCharType="end"/>
      </w:r>
      <w:r w:rsidRPr="002E6D6B">
        <w:rPr>
          <w:rFonts w:eastAsia="Times New Roman" w:cs="Times New Roman"/>
          <w:szCs w:val="24"/>
        </w:rPr>
        <w:t>.</w:t>
      </w:r>
    </w:p>
    <w:p w14:paraId="75ACD7C1" w14:textId="77777777" w:rsidR="002E6D6B" w:rsidRPr="002E6D6B" w:rsidRDefault="002E6D6B" w:rsidP="002E6D6B">
      <w:pPr>
        <w:keepNext/>
        <w:rPr>
          <w:rFonts w:eastAsia="Times New Roman" w:cs="Times New Roman"/>
          <w:szCs w:val="24"/>
        </w:rPr>
      </w:pPr>
      <w:r w:rsidRPr="002E6D6B">
        <w:rPr>
          <w:rFonts w:eastAsia="Times New Roman" w:cs="Times New Roman"/>
          <w:szCs w:val="24"/>
        </w:rPr>
        <w:t xml:space="preserve">Berikut adalah persamaan umum metode regresi </w:t>
      </w:r>
      <w:proofErr w:type="gramStart"/>
      <w:r w:rsidRPr="002E6D6B">
        <w:rPr>
          <w:rFonts w:eastAsia="Times New Roman" w:cs="Times New Roman"/>
          <w:szCs w:val="24"/>
        </w:rPr>
        <w:t>linier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8"/>
        <w:gridCol w:w="5173"/>
        <w:gridCol w:w="1417"/>
      </w:tblGrid>
      <w:tr w:rsidR="002E6D6B" w:rsidRPr="002E6D6B" w14:paraId="45185B53" w14:textId="77777777" w:rsidTr="00B51B0C">
        <w:tc>
          <w:tcPr>
            <w:tcW w:w="1555" w:type="dxa"/>
          </w:tcPr>
          <w:p w14:paraId="02DE0E10" w14:textId="77777777" w:rsidR="002E6D6B" w:rsidRPr="002E6D6B" w:rsidRDefault="002E6D6B" w:rsidP="002E6D6B">
            <w:pPr>
              <w:keepNext/>
              <w:spacing w:line="360" w:lineRule="auto"/>
              <w:rPr>
                <w:rFonts w:cs="Times New Roman"/>
              </w:rPr>
            </w:pPr>
          </w:p>
        </w:tc>
        <w:tc>
          <w:tcPr>
            <w:tcW w:w="5953" w:type="dxa"/>
          </w:tcPr>
          <w:p w14:paraId="1BCE3489" w14:textId="77777777" w:rsidR="002E6D6B" w:rsidRPr="002E6D6B" w:rsidRDefault="002E6D6B" w:rsidP="002E6D6B">
            <w:pPr>
              <w:spacing w:line="360" w:lineRule="auto"/>
              <w:rPr>
                <w:rFonts w:cs="Times New Roman"/>
              </w:rPr>
            </w:pPr>
            <m:oMathPara>
              <m:oMath>
                <m:r>
                  <w:rPr>
                    <w:rFonts w:ascii="Cambria Math" w:hAnsi="Cambria Math" w:cs="Times New Roman"/>
                  </w:rPr>
                  <m:t>y=a+b(X)</m:t>
                </m:r>
              </m:oMath>
            </m:oMathPara>
          </w:p>
        </w:tc>
        <w:tc>
          <w:tcPr>
            <w:tcW w:w="1509" w:type="dxa"/>
            <w:vAlign w:val="center"/>
          </w:tcPr>
          <w:p w14:paraId="50C23281" w14:textId="77777777" w:rsidR="002E6D6B" w:rsidRPr="002E6D6B" w:rsidRDefault="002E6D6B" w:rsidP="002E6D6B">
            <w:pPr>
              <w:spacing w:line="360" w:lineRule="auto"/>
              <w:jc w:val="center"/>
              <w:rPr>
                <w:rFonts w:cs="Times New Roman"/>
              </w:rPr>
            </w:pPr>
            <w:r w:rsidRPr="002E6D6B">
              <w:rPr>
                <w:rFonts w:cs="Times New Roman"/>
              </w:rPr>
              <w:t>(</w:t>
            </w:r>
            <w:bookmarkStart w:id="43" w:name="pers_regresi_y"/>
            <w:r w:rsidRPr="002E6D6B">
              <w:rPr>
                <w:rFonts w:cs="Times New Roman"/>
                <w:noProof/>
              </w:rPr>
              <w:fldChar w:fldCharType="begin"/>
            </w:r>
            <w:r w:rsidRPr="002E6D6B">
              <w:rPr>
                <w:rFonts w:cs="Times New Roman"/>
                <w:noProof/>
              </w:rPr>
              <w:instrText xml:space="preserve"> SEQ  rumusnya \* MERGEFORMAT </w:instrText>
            </w:r>
            <w:r w:rsidRPr="002E6D6B">
              <w:rPr>
                <w:rFonts w:cs="Times New Roman"/>
                <w:noProof/>
              </w:rPr>
              <w:fldChar w:fldCharType="separate"/>
            </w:r>
            <w:r w:rsidR="00401C47">
              <w:rPr>
                <w:rFonts w:cs="Times New Roman"/>
                <w:noProof/>
              </w:rPr>
              <w:t>6</w:t>
            </w:r>
            <w:r w:rsidRPr="002E6D6B">
              <w:rPr>
                <w:rFonts w:cs="Times New Roman"/>
                <w:noProof/>
              </w:rPr>
              <w:fldChar w:fldCharType="end"/>
            </w:r>
            <w:bookmarkEnd w:id="43"/>
            <w:r w:rsidRPr="002E6D6B">
              <w:rPr>
                <w:rFonts w:cs="Times New Roman"/>
              </w:rPr>
              <w:t>)</w:t>
            </w:r>
          </w:p>
        </w:tc>
      </w:tr>
    </w:tbl>
    <w:p w14:paraId="52745E89" w14:textId="77777777" w:rsidR="002E6D6B" w:rsidRPr="002E6D6B" w:rsidRDefault="002E6D6B" w:rsidP="002E6D6B">
      <w:pPr>
        <w:rPr>
          <w:rFonts w:eastAsia="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0"/>
        <w:gridCol w:w="5271"/>
        <w:gridCol w:w="1387"/>
      </w:tblGrid>
      <w:tr w:rsidR="002E6D6B" w:rsidRPr="002E6D6B" w14:paraId="1A5D6960" w14:textId="77777777" w:rsidTr="00B51B0C">
        <w:tc>
          <w:tcPr>
            <w:tcW w:w="1555" w:type="dxa"/>
          </w:tcPr>
          <w:p w14:paraId="555B9060" w14:textId="77777777" w:rsidR="002E6D6B" w:rsidRPr="002E6D6B" w:rsidRDefault="002E6D6B" w:rsidP="002E6D6B">
            <w:pPr>
              <w:spacing w:line="360" w:lineRule="auto"/>
              <w:rPr>
                <w:rFonts w:cs="Times New Roman"/>
              </w:rPr>
            </w:pPr>
          </w:p>
        </w:tc>
        <w:tc>
          <w:tcPr>
            <w:tcW w:w="5953" w:type="dxa"/>
          </w:tcPr>
          <w:p w14:paraId="34BE8E37" w14:textId="77777777" w:rsidR="002E6D6B" w:rsidRPr="002E6D6B" w:rsidRDefault="002E6D6B" w:rsidP="002E6D6B">
            <w:pPr>
              <w:spacing w:line="360" w:lineRule="auto"/>
              <w:rPr>
                <w:rFonts w:cs="Times New Roman"/>
              </w:rPr>
            </w:pPr>
            <m:oMathPara>
              <m:oMath>
                <m:r>
                  <w:rPr>
                    <w:rFonts w:ascii="Cambria Math" w:hAnsi="Cambria Math" w:cs="Times New Roman"/>
                  </w:rPr>
                  <m:t>b=</m:t>
                </m:r>
                <m:f>
                  <m:fPr>
                    <m:ctrlPr>
                      <w:rPr>
                        <w:rFonts w:ascii="Cambria Math" w:hAnsi="Cambria Math" w:cs="Times New Roman"/>
                        <w:i/>
                      </w:rPr>
                    </m:ctrlPr>
                  </m:fPr>
                  <m:num>
                    <m:r>
                      <w:rPr>
                        <w:rFonts w:ascii="Cambria Math" w:hAnsi="Cambria Math" w:cs="Times New Roman"/>
                      </w:rPr>
                      <m:t>n(</m:t>
                    </m:r>
                    <m:nary>
                      <m:naryPr>
                        <m:chr m:val="∑"/>
                        <m:limLoc m:val="undOvr"/>
                        <m:subHide m:val="1"/>
                        <m:supHide m:val="1"/>
                        <m:ctrlPr>
                          <w:rPr>
                            <w:rFonts w:ascii="Cambria Math" w:hAnsi="Cambria Math" w:cs="Times New Roman"/>
                            <w:i/>
                          </w:rPr>
                        </m:ctrlPr>
                      </m:naryPr>
                      <m:sub/>
                      <m:sup/>
                      <m:e>
                        <m:r>
                          <w:rPr>
                            <w:rFonts w:ascii="Cambria Math" w:hAnsi="Cambria Math" w:cs="Times New Roman"/>
                          </w:rPr>
                          <m:t>xy)-(</m:t>
                        </m:r>
                        <m:nary>
                          <m:naryPr>
                            <m:chr m:val="∑"/>
                            <m:limLoc m:val="undOvr"/>
                            <m:subHide m:val="1"/>
                            <m:supHide m:val="1"/>
                            <m:ctrlPr>
                              <w:rPr>
                                <w:rFonts w:ascii="Cambria Math" w:hAnsi="Cambria Math" w:cs="Times New Roman"/>
                                <w:i/>
                              </w:rPr>
                            </m:ctrlPr>
                          </m:naryPr>
                          <m:sub/>
                          <m:sup/>
                          <m:e>
                            <m:r>
                              <w:rPr>
                                <w:rFonts w:ascii="Cambria Math" w:hAnsi="Cambria Math" w:cs="Times New Roman"/>
                              </w:rPr>
                              <m:t>x)(</m:t>
                            </m:r>
                            <m:nary>
                              <m:naryPr>
                                <m:chr m:val="∑"/>
                                <m:limLoc m:val="undOvr"/>
                                <m:subHide m:val="1"/>
                                <m:supHide m:val="1"/>
                                <m:ctrlPr>
                                  <w:rPr>
                                    <w:rFonts w:ascii="Cambria Math" w:hAnsi="Cambria Math" w:cs="Times New Roman"/>
                                    <w:i/>
                                  </w:rPr>
                                </m:ctrlPr>
                              </m:naryPr>
                              <m:sub/>
                              <m:sup/>
                              <m:e>
                                <m:r>
                                  <w:rPr>
                                    <w:rFonts w:ascii="Cambria Math" w:hAnsi="Cambria Math" w:cs="Times New Roman"/>
                                  </w:rPr>
                                  <m:t>y)</m:t>
                                </m:r>
                              </m:e>
                            </m:nary>
                          </m:e>
                        </m:nary>
                      </m:e>
                    </m:nary>
                  </m:num>
                  <m:den>
                    <m:r>
                      <w:rPr>
                        <w:rFonts w:ascii="Cambria Math" w:hAnsi="Cambria Math" w:cs="Times New Roman"/>
                      </w:rPr>
                      <m:t>n(</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m:t>
                            </m:r>
                            <m:nary>
                              <m:naryPr>
                                <m:chr m:val="∑"/>
                                <m:limLoc m:val="undOvr"/>
                                <m:subHide m:val="1"/>
                                <m:supHide m:val="1"/>
                                <m:ctrlPr>
                                  <w:rPr>
                                    <w:rFonts w:ascii="Cambria Math" w:hAnsi="Cambria Math" w:cs="Times New Roman"/>
                                    <w:i/>
                                  </w:rPr>
                                </m:ctrlPr>
                              </m:naryPr>
                              <m:sub/>
                              <m:sup/>
                              <m:e>
                                <m:r>
                                  <w:rPr>
                                    <w:rFonts w:ascii="Cambria Math" w:hAnsi="Cambria Math" w:cs="Times New Roman"/>
                                  </w:rPr>
                                  <m:t>x)</m:t>
                                </m:r>
                              </m:e>
                            </m:nary>
                          </m:e>
                          <m:sup>
                            <m:r>
                              <w:rPr>
                                <w:rFonts w:ascii="Cambria Math" w:hAnsi="Cambria Math" w:cs="Times New Roman"/>
                              </w:rPr>
                              <m:t>2</m:t>
                            </m:r>
                          </m:sup>
                        </m:sSup>
                      </m:e>
                    </m:nary>
                  </m:den>
                </m:f>
              </m:oMath>
            </m:oMathPara>
          </w:p>
        </w:tc>
        <w:tc>
          <w:tcPr>
            <w:tcW w:w="1509" w:type="dxa"/>
            <w:vAlign w:val="center"/>
          </w:tcPr>
          <w:p w14:paraId="0D629792" w14:textId="77777777" w:rsidR="002E6D6B" w:rsidRPr="002E6D6B" w:rsidRDefault="002E6D6B" w:rsidP="002E6D6B">
            <w:pPr>
              <w:spacing w:line="360" w:lineRule="auto"/>
              <w:jc w:val="center"/>
              <w:rPr>
                <w:rFonts w:cs="Times New Roman"/>
              </w:rPr>
            </w:pPr>
            <w:r w:rsidRPr="002E6D6B">
              <w:rPr>
                <w:rFonts w:cs="Times New Roman"/>
              </w:rPr>
              <w:t>(</w:t>
            </w:r>
            <w:bookmarkStart w:id="44" w:name="pers_regresi_b"/>
            <w:bookmarkStart w:id="45" w:name="rumus_koefisien_regersi"/>
            <w:r w:rsidRPr="002E6D6B">
              <w:rPr>
                <w:rFonts w:cs="Times New Roman"/>
                <w:noProof/>
              </w:rPr>
              <w:fldChar w:fldCharType="begin"/>
            </w:r>
            <w:r w:rsidRPr="002E6D6B">
              <w:rPr>
                <w:rFonts w:cs="Times New Roman"/>
                <w:noProof/>
              </w:rPr>
              <w:instrText xml:space="preserve"> SEQ  rumusnya \* MERGEFORMAT </w:instrText>
            </w:r>
            <w:r w:rsidRPr="002E6D6B">
              <w:rPr>
                <w:rFonts w:cs="Times New Roman"/>
                <w:noProof/>
              </w:rPr>
              <w:fldChar w:fldCharType="separate"/>
            </w:r>
            <w:r w:rsidR="00401C47">
              <w:rPr>
                <w:rFonts w:cs="Times New Roman"/>
                <w:noProof/>
              </w:rPr>
              <w:t>7</w:t>
            </w:r>
            <w:r w:rsidRPr="002E6D6B">
              <w:rPr>
                <w:rFonts w:cs="Times New Roman"/>
                <w:noProof/>
              </w:rPr>
              <w:fldChar w:fldCharType="end"/>
            </w:r>
            <w:bookmarkEnd w:id="44"/>
            <w:bookmarkEnd w:id="45"/>
            <w:r w:rsidRPr="002E6D6B">
              <w:rPr>
                <w:rFonts w:cs="Times New Roman"/>
              </w:rPr>
              <w:t>)</w:t>
            </w:r>
          </w:p>
        </w:tc>
      </w:tr>
    </w:tbl>
    <w:p w14:paraId="0CA0373C" w14:textId="77777777" w:rsidR="002E6D6B" w:rsidRPr="002E6D6B" w:rsidRDefault="002E6D6B" w:rsidP="002E6D6B">
      <w:pPr>
        <w:ind w:right="268"/>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3"/>
        <w:gridCol w:w="5208"/>
        <w:gridCol w:w="1407"/>
      </w:tblGrid>
      <w:tr w:rsidR="002E6D6B" w:rsidRPr="002E6D6B" w14:paraId="02BD73A0" w14:textId="77777777" w:rsidTr="00B51B0C">
        <w:tc>
          <w:tcPr>
            <w:tcW w:w="1555" w:type="dxa"/>
          </w:tcPr>
          <w:p w14:paraId="7973A47A" w14:textId="77777777" w:rsidR="002E6D6B" w:rsidRPr="002E6D6B" w:rsidRDefault="002E6D6B" w:rsidP="002E6D6B">
            <w:pPr>
              <w:spacing w:line="360" w:lineRule="auto"/>
              <w:rPr>
                <w:rFonts w:cs="Times New Roman"/>
              </w:rPr>
            </w:pPr>
          </w:p>
        </w:tc>
        <w:tc>
          <w:tcPr>
            <w:tcW w:w="5953" w:type="dxa"/>
          </w:tcPr>
          <w:p w14:paraId="6479D88D" w14:textId="77777777" w:rsidR="002E6D6B" w:rsidRPr="002E6D6B" w:rsidRDefault="002E6D6B" w:rsidP="002E6D6B">
            <w:pPr>
              <w:spacing w:line="360" w:lineRule="auto"/>
              <w:rPr>
                <w:rFonts w:cs="Times New Roman"/>
              </w:rPr>
            </w:pPr>
            <m:oMathPara>
              <m:oMath>
                <m:r>
                  <w:rPr>
                    <w:rFonts w:ascii="Cambria Math" w:hAnsi="Cambria Math" w:cs="Times New Roman"/>
                  </w:rPr>
                  <m:t>a=</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r>
                          <w:rPr>
                            <w:rFonts w:ascii="Cambria Math" w:hAnsi="Cambria Math" w:cs="Times New Roman"/>
                          </w:rPr>
                          <m:t>y-b.</m:t>
                        </m:r>
                        <m:nary>
                          <m:naryPr>
                            <m:chr m:val="∑"/>
                            <m:limLoc m:val="undOvr"/>
                            <m:subHide m:val="1"/>
                            <m:supHide m:val="1"/>
                            <m:ctrlPr>
                              <w:rPr>
                                <w:rFonts w:ascii="Cambria Math" w:hAnsi="Cambria Math" w:cs="Times New Roman"/>
                                <w:i/>
                              </w:rPr>
                            </m:ctrlPr>
                          </m:naryPr>
                          <m:sub/>
                          <m:sup/>
                          <m:e>
                            <m:r>
                              <w:rPr>
                                <w:rFonts w:ascii="Cambria Math" w:hAnsi="Cambria Math" w:cs="Times New Roman"/>
                              </w:rPr>
                              <m:t>x</m:t>
                            </m:r>
                          </m:e>
                        </m:nary>
                      </m:e>
                    </m:nary>
                  </m:num>
                  <m:den>
                    <m:r>
                      <w:rPr>
                        <w:rFonts w:ascii="Cambria Math" w:hAnsi="Cambria Math" w:cs="Times New Roman"/>
                      </w:rPr>
                      <m:t>n</m:t>
                    </m:r>
                  </m:den>
                </m:f>
              </m:oMath>
            </m:oMathPara>
          </w:p>
        </w:tc>
        <w:tc>
          <w:tcPr>
            <w:tcW w:w="1509" w:type="dxa"/>
            <w:vAlign w:val="center"/>
          </w:tcPr>
          <w:p w14:paraId="3175795B" w14:textId="77777777" w:rsidR="002E6D6B" w:rsidRPr="002E6D6B" w:rsidRDefault="002E6D6B" w:rsidP="002E6D6B">
            <w:pPr>
              <w:spacing w:line="360" w:lineRule="auto"/>
              <w:jc w:val="center"/>
              <w:rPr>
                <w:rFonts w:cs="Times New Roman"/>
              </w:rPr>
            </w:pPr>
            <w:r w:rsidRPr="002E6D6B">
              <w:rPr>
                <w:rFonts w:cs="Times New Roman"/>
              </w:rPr>
              <w:t>(</w:t>
            </w:r>
            <w:bookmarkStart w:id="46" w:name="pers_regresi_a"/>
            <w:bookmarkStart w:id="47" w:name="rumus_konstanta_regresi"/>
            <w:r w:rsidRPr="002E6D6B">
              <w:rPr>
                <w:rFonts w:cs="Times New Roman"/>
                <w:noProof/>
              </w:rPr>
              <w:fldChar w:fldCharType="begin"/>
            </w:r>
            <w:r w:rsidRPr="002E6D6B">
              <w:rPr>
                <w:rFonts w:cs="Times New Roman"/>
                <w:noProof/>
              </w:rPr>
              <w:instrText xml:space="preserve"> SEQ  rumusnya \* MERGEFORMAT </w:instrText>
            </w:r>
            <w:r w:rsidRPr="002E6D6B">
              <w:rPr>
                <w:rFonts w:cs="Times New Roman"/>
                <w:noProof/>
              </w:rPr>
              <w:fldChar w:fldCharType="separate"/>
            </w:r>
            <w:r w:rsidR="00401C47">
              <w:rPr>
                <w:rFonts w:cs="Times New Roman"/>
                <w:noProof/>
              </w:rPr>
              <w:t>8</w:t>
            </w:r>
            <w:r w:rsidRPr="002E6D6B">
              <w:rPr>
                <w:rFonts w:cs="Times New Roman"/>
                <w:noProof/>
              </w:rPr>
              <w:fldChar w:fldCharType="end"/>
            </w:r>
            <w:bookmarkEnd w:id="46"/>
            <w:bookmarkEnd w:id="47"/>
            <w:r w:rsidRPr="002E6D6B">
              <w:rPr>
                <w:rFonts w:cs="Times New Roman"/>
              </w:rPr>
              <w:t>)</w:t>
            </w:r>
          </w:p>
        </w:tc>
      </w:tr>
    </w:tbl>
    <w:p w14:paraId="39097341" w14:textId="77777777" w:rsidR="002E6D6B" w:rsidRPr="002E6D6B" w:rsidRDefault="002E6D6B" w:rsidP="002E6D6B">
      <w:pPr>
        <w:ind w:right="268"/>
        <w:rPr>
          <w:rFonts w:cs="Times New Roman"/>
        </w:rPr>
      </w:pPr>
      <w:proofErr w:type="gramStart"/>
      <w:r w:rsidRPr="002E6D6B">
        <w:rPr>
          <w:rFonts w:cs="Times New Roman"/>
        </w:rPr>
        <w:t>Dimana :</w:t>
      </w:r>
      <w:proofErr w:type="gramEnd"/>
    </w:p>
    <w:p w14:paraId="3A974BF3" w14:textId="77777777" w:rsidR="002E6D6B" w:rsidRPr="002E6D6B" w:rsidRDefault="002E6D6B" w:rsidP="002E6D6B">
      <w:pPr>
        <w:ind w:right="268"/>
        <w:rPr>
          <w:rFonts w:eastAsiaTheme="minorEastAsia" w:cs="Times New Roman"/>
        </w:rPr>
      </w:pPr>
      <m:oMath>
        <m:r>
          <w:rPr>
            <w:rFonts w:ascii="Cambria Math" w:hAnsi="Cambria Math" w:cs="Times New Roman"/>
          </w:rPr>
          <m:t>y</m:t>
        </m:r>
      </m:oMath>
      <w:r w:rsidRPr="002E6D6B">
        <w:rPr>
          <w:rFonts w:eastAsiaTheme="minorEastAsia" w:cs="Times New Roman"/>
        </w:rPr>
        <w:t xml:space="preserve"> = variabel </w:t>
      </w:r>
      <w:proofErr w:type="gramStart"/>
      <w:r w:rsidRPr="002E6D6B">
        <w:rPr>
          <w:rFonts w:eastAsiaTheme="minorEastAsia" w:cs="Times New Roman"/>
        </w:rPr>
        <w:t>akibat(</w:t>
      </w:r>
      <w:proofErr w:type="gramEnd"/>
      <w:r w:rsidRPr="002E6D6B">
        <w:rPr>
          <w:rFonts w:eastAsiaTheme="minorEastAsia" w:cs="Times New Roman"/>
        </w:rPr>
        <w:t>dependent)</w:t>
      </w:r>
    </w:p>
    <w:p w14:paraId="594970C2" w14:textId="77777777" w:rsidR="002E6D6B" w:rsidRPr="002E6D6B" w:rsidRDefault="002E6D6B" w:rsidP="002E6D6B">
      <w:pPr>
        <w:ind w:right="268"/>
        <w:rPr>
          <w:rFonts w:eastAsiaTheme="minorEastAsia" w:cs="Times New Roman"/>
        </w:rPr>
      </w:pPr>
      <m:oMath>
        <m:r>
          <w:rPr>
            <w:rFonts w:ascii="Cambria Math" w:eastAsiaTheme="minorEastAsia" w:hAnsi="Cambria Math" w:cs="Times New Roman"/>
          </w:rPr>
          <m:t>x</m:t>
        </m:r>
      </m:oMath>
      <w:r w:rsidRPr="002E6D6B">
        <w:rPr>
          <w:rFonts w:eastAsiaTheme="minorEastAsia" w:cs="Times New Roman"/>
        </w:rPr>
        <w:t xml:space="preserve"> = variabel factor </w:t>
      </w:r>
      <w:proofErr w:type="gramStart"/>
      <w:r w:rsidRPr="002E6D6B">
        <w:rPr>
          <w:rFonts w:eastAsiaTheme="minorEastAsia" w:cs="Times New Roman"/>
        </w:rPr>
        <w:t>penyebab(</w:t>
      </w:r>
      <w:proofErr w:type="gramEnd"/>
      <w:r w:rsidRPr="002E6D6B">
        <w:rPr>
          <w:rFonts w:eastAsiaTheme="minorEastAsia" w:cs="Times New Roman"/>
        </w:rPr>
        <w:t>independent)</w:t>
      </w:r>
    </w:p>
    <w:p w14:paraId="7177A741" w14:textId="77777777" w:rsidR="002E6D6B" w:rsidRPr="002E6D6B" w:rsidRDefault="002E6D6B" w:rsidP="002E6D6B">
      <w:pPr>
        <w:ind w:right="268"/>
        <w:rPr>
          <w:rFonts w:eastAsiaTheme="minorEastAsia" w:cs="Times New Roman"/>
        </w:rPr>
      </w:pPr>
      <m:oMath>
        <m:r>
          <w:rPr>
            <w:rFonts w:ascii="Cambria Math" w:eastAsiaTheme="minorEastAsia" w:hAnsi="Cambria Math" w:cs="Times New Roman"/>
          </w:rPr>
          <m:t>a</m:t>
        </m:r>
      </m:oMath>
      <w:r w:rsidRPr="002E6D6B">
        <w:rPr>
          <w:rFonts w:eastAsiaTheme="minorEastAsia" w:cs="Times New Roman"/>
        </w:rPr>
        <w:t xml:space="preserve"> = konstanta</w:t>
      </w:r>
    </w:p>
    <w:p w14:paraId="16584E38" w14:textId="77777777" w:rsidR="002E6D6B" w:rsidRPr="002E6D6B" w:rsidRDefault="002E6D6B" w:rsidP="002E6D6B">
      <w:pPr>
        <w:ind w:right="268"/>
        <w:rPr>
          <w:rFonts w:eastAsiaTheme="minorEastAsia" w:cs="Times New Roman"/>
        </w:rPr>
      </w:pPr>
      <m:oMath>
        <m:r>
          <w:rPr>
            <w:rFonts w:ascii="Cambria Math" w:eastAsiaTheme="minorEastAsia" w:hAnsi="Cambria Math" w:cs="Times New Roman"/>
          </w:rPr>
          <m:t>b</m:t>
        </m:r>
      </m:oMath>
      <w:r w:rsidRPr="002E6D6B">
        <w:rPr>
          <w:rFonts w:eastAsiaTheme="minorEastAsia" w:cs="Times New Roman"/>
        </w:rPr>
        <w:t xml:space="preserve"> = koefisien regresi</w:t>
      </w:r>
    </w:p>
    <w:p w14:paraId="02C6F375" w14:textId="54BD7982" w:rsidR="002E6D6B" w:rsidRDefault="002E6D6B" w:rsidP="002E6D6B">
      <w:pPr>
        <w:rPr>
          <w:rFonts w:eastAsiaTheme="minorEastAsia" w:cs="Times New Roman"/>
        </w:rPr>
      </w:pPr>
      <m:oMath>
        <m:r>
          <w:rPr>
            <w:rFonts w:ascii="Cambria Math" w:eastAsiaTheme="minorEastAsia" w:hAnsi="Cambria Math" w:cs="Times New Roman"/>
          </w:rPr>
          <m:t>n</m:t>
        </m:r>
      </m:oMath>
      <w:r w:rsidRPr="002E6D6B">
        <w:rPr>
          <w:rFonts w:eastAsiaTheme="minorEastAsia" w:cs="Times New Roman"/>
        </w:rPr>
        <w:t xml:space="preserve"> = jumlah data</w:t>
      </w:r>
    </w:p>
    <w:p w14:paraId="026D9DD4" w14:textId="77777777" w:rsidR="002E6D6B" w:rsidRPr="002E6D6B" w:rsidRDefault="002E6D6B" w:rsidP="002E6D6B">
      <w:pPr>
        <w:rPr>
          <w:rFonts w:cs="Times New Roman"/>
        </w:rPr>
      </w:pPr>
    </w:p>
    <w:p w14:paraId="5CD7A2D8" w14:textId="59217070" w:rsidR="00327D61" w:rsidRDefault="003F1D5E" w:rsidP="0006100A">
      <w:pPr>
        <w:pStyle w:val="221"/>
        <w:keepNext/>
      </w:pPr>
      <w:bookmarkStart w:id="48" w:name="_Toc59097186"/>
      <w:r>
        <w:t>Koefisien Determinasi (R</w:t>
      </w:r>
      <w:r w:rsidRPr="003F1D5E">
        <w:rPr>
          <w:vertAlign w:val="superscript"/>
        </w:rPr>
        <w:t>2</w:t>
      </w:r>
      <w:r>
        <w:t>)</w:t>
      </w:r>
      <w:bookmarkEnd w:id="48"/>
    </w:p>
    <w:p w14:paraId="2B0B46B6" w14:textId="2A104708" w:rsidR="00193CDC" w:rsidRDefault="00BC1C24" w:rsidP="00BC1C24">
      <w:r>
        <w:t xml:space="preserve">Koefisien determinasi merupakan proporsi variabilitas dalam suatu data yang dihitung didasarkan pada model statistik. Koefisien determinasi juga dapat </w:t>
      </w:r>
      <w:r w:rsidR="004A3772">
        <w:t>diartikan sebagai rasio</w:t>
      </w:r>
      <w:r>
        <w:t xml:space="preserve"> variabilitas nilai – </w:t>
      </w:r>
      <w:proofErr w:type="gramStart"/>
      <w:r>
        <w:t>nilai  yang</w:t>
      </w:r>
      <w:proofErr w:type="gramEnd"/>
      <w:r>
        <w:t xml:space="preserve"> dibuat model dengan </w:t>
      </w:r>
      <w:r>
        <w:lastRenderedPageBreak/>
        <w:t xml:space="preserve">variabilitas nilai data asli. </w:t>
      </w:r>
      <w:proofErr w:type="gramStart"/>
      <w:r w:rsidRPr="00193CDC">
        <w:t>K</w:t>
      </w:r>
      <w:r w:rsidR="00193CDC" w:rsidRPr="00193CDC">
        <w:t>oefisien</w:t>
      </w:r>
      <w:r>
        <w:t xml:space="preserve"> </w:t>
      </w:r>
      <w:r w:rsidR="00193CDC" w:rsidRPr="00193CDC">
        <w:t xml:space="preserve"> determinasi</w:t>
      </w:r>
      <w:proofErr w:type="gramEnd"/>
      <w:r w:rsidR="00193CDC" w:rsidRPr="00193CDC">
        <w:t xml:space="preserve"> (R²) pada intinya dapat mengukur seberapa jauh kemampuan mengenai model dalam menerangkan variasi </w:t>
      </w:r>
      <w:r w:rsidR="00193CDC">
        <w:t>variabel dependen</w:t>
      </w:r>
      <w:r w:rsidR="00193CDC" w:rsidRPr="00193CDC">
        <w:t>. Nilai R² yang kecil berarti kemampuan mengenai variabel - variabel independen dalam menjelaskan variasi beberapa variabel dependen amat terbatas. Nilai yang telah mendekati satu berarti variabel-variabel independen memberikan hampir semua informasi yang dibutuhkan untuk memprediksi variasi pada varia</w:t>
      </w:r>
      <w:r w:rsidR="00193CDC">
        <w:t>bel dependen</w:t>
      </w:r>
      <w:r w:rsidR="004A3772">
        <w:t xml:space="preserve"> </w:t>
      </w:r>
      <w:r w:rsidR="004A3772">
        <w:fldChar w:fldCharType="begin"/>
      </w:r>
      <w:r w:rsidR="004A3772">
        <w:instrText xml:space="preserve"> ADDIN ZOTERO_ITEM CSL_CITATION {"citationID":"H2iJC6PL","properties":{"formattedCitation":"(Ghozali, 2016)","plainCitation":"(Ghozali, 2016)","noteIndex":0},"citationItems":[{"id":9,"uris":["http://zotero.org/users/local/sgEYEwDN/items/X6WQIC3D"],"uri":["http://zotero.org/users/local/sgEYEwDN/items/X6WQIC3D"],"itemData":{"id":9,"type":"book","edition":"8","publisher":"Badan Penerbit Universitas Diponegoro","title":"Aplikasi Analisis Multivariete dengan Program IBM SPSS","author":[{"family":"Ghozali","given":"Imam"}],"issued":{"date-parts":[["2016"]]}}}],"schema":"https://github.com/citation-style-language/schema/raw/master/csl-citation.json"} </w:instrText>
      </w:r>
      <w:r w:rsidR="004A3772">
        <w:fldChar w:fldCharType="separate"/>
      </w:r>
      <w:r w:rsidR="004A3772" w:rsidRPr="004A3772">
        <w:rPr>
          <w:rFonts w:cs="Times New Roman"/>
        </w:rPr>
        <w:t>(Ghozali, 2016)</w:t>
      </w:r>
      <w:r w:rsidR="004A3772">
        <w:fldChar w:fldCharType="end"/>
      </w:r>
      <w:r w:rsidR="00193CDC">
        <w:t>.</w:t>
      </w:r>
      <w:r w:rsidR="00150346">
        <w:t xml:space="preserve"> Nila koefisien determinasi dapat diperoleh dengan menggunakan </w:t>
      </w:r>
      <w:proofErr w:type="gramStart"/>
      <w:r w:rsidR="00150346">
        <w:t>persamaan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3"/>
        <w:gridCol w:w="5223"/>
        <w:gridCol w:w="1402"/>
      </w:tblGrid>
      <w:tr w:rsidR="007C79F7" w:rsidRPr="00527190" w14:paraId="780410DF" w14:textId="77777777" w:rsidTr="007C79F7">
        <w:tc>
          <w:tcPr>
            <w:tcW w:w="1313" w:type="dxa"/>
          </w:tcPr>
          <w:p w14:paraId="50778903" w14:textId="77777777" w:rsidR="007C79F7" w:rsidRPr="00527190" w:rsidRDefault="007C79F7" w:rsidP="00097B22">
            <w:pPr>
              <w:keepNext/>
              <w:keepLines/>
              <w:spacing w:line="360" w:lineRule="auto"/>
              <w:rPr>
                <w:rFonts w:cs="Times New Roman"/>
              </w:rPr>
            </w:pPr>
          </w:p>
        </w:tc>
        <w:tc>
          <w:tcPr>
            <w:tcW w:w="5223" w:type="dxa"/>
          </w:tcPr>
          <w:p w14:paraId="14D020EB" w14:textId="440E5C75" w:rsidR="007C79F7" w:rsidRPr="00527190" w:rsidRDefault="00541185" w:rsidP="005804AB">
            <w:pPr>
              <w:keepNext/>
              <w:keepLines/>
              <w:rPr>
                <w:rFonts w:cs="Times New Roman"/>
              </w:rPr>
            </w:pPr>
            <m:oMathPara>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1-</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yi-</m:t>
                                </m:r>
                                <m:acc>
                                  <m:accPr>
                                    <m:chr m:val="̃"/>
                                    <m:ctrlPr>
                                      <w:rPr>
                                        <w:rFonts w:ascii="Cambria Math" w:hAnsi="Cambria Math"/>
                                        <w:i/>
                                      </w:rPr>
                                    </m:ctrlPr>
                                  </m:accPr>
                                  <m:e>
                                    <m:r>
                                      <w:rPr>
                                        <w:rFonts w:ascii="Cambria Math" w:hAnsi="Cambria Math"/>
                                      </w:rPr>
                                      <m:t>yi</m:t>
                                    </m:r>
                                  </m:e>
                                </m:acc>
                              </m:e>
                            </m:d>
                          </m:e>
                          <m:sup>
                            <m:r>
                              <w:rPr>
                                <w:rFonts w:ascii="Cambria Math" w:hAnsi="Cambria Math"/>
                              </w:rPr>
                              <m:t>2</m:t>
                            </m:r>
                          </m:sup>
                        </m:sSup>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yi-</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e>
                    </m:nary>
                  </m:den>
                </m:f>
              </m:oMath>
            </m:oMathPara>
          </w:p>
        </w:tc>
        <w:tc>
          <w:tcPr>
            <w:tcW w:w="1402" w:type="dxa"/>
          </w:tcPr>
          <w:p w14:paraId="0F8B8F45" w14:textId="77777777" w:rsidR="007C79F7" w:rsidRPr="00527190" w:rsidRDefault="007C79F7" w:rsidP="00097B22">
            <w:pPr>
              <w:keepNext/>
              <w:keepLines/>
              <w:rPr>
                <w:rFonts w:cs="Times New Roman"/>
              </w:rPr>
            </w:pPr>
            <w:r w:rsidRPr="00527190">
              <w:rPr>
                <w:rFonts w:cs="Times New Roman"/>
              </w:rPr>
              <w:t>(</w:t>
            </w:r>
            <w:r w:rsidRPr="00527190">
              <w:rPr>
                <w:rFonts w:cs="Times New Roman"/>
                <w:noProof/>
              </w:rPr>
              <w:fldChar w:fldCharType="begin"/>
            </w:r>
            <w:r w:rsidRPr="00527190">
              <w:rPr>
                <w:rFonts w:cs="Times New Roman"/>
                <w:noProof/>
              </w:rPr>
              <w:instrText xml:space="preserve"> SEQ  rumusnya \* MERGEFORMAT </w:instrText>
            </w:r>
            <w:r w:rsidRPr="00527190">
              <w:rPr>
                <w:rFonts w:cs="Times New Roman"/>
                <w:noProof/>
              </w:rPr>
              <w:fldChar w:fldCharType="separate"/>
            </w:r>
            <w:r w:rsidR="00401C47">
              <w:rPr>
                <w:rFonts w:cs="Times New Roman"/>
                <w:noProof/>
              </w:rPr>
              <w:t>9</w:t>
            </w:r>
            <w:r w:rsidRPr="00527190">
              <w:rPr>
                <w:rFonts w:cs="Times New Roman"/>
                <w:noProof/>
              </w:rPr>
              <w:fldChar w:fldCharType="end"/>
            </w:r>
            <w:r w:rsidRPr="00527190">
              <w:rPr>
                <w:rFonts w:cs="Times New Roman"/>
              </w:rPr>
              <w:t>)</w:t>
            </w:r>
          </w:p>
        </w:tc>
      </w:tr>
    </w:tbl>
    <w:p w14:paraId="4AE3F73D" w14:textId="77777777" w:rsidR="007C79F7" w:rsidRDefault="007C79F7" w:rsidP="007C79F7">
      <w:pPr>
        <w:tabs>
          <w:tab w:val="left" w:pos="1650"/>
        </w:tabs>
        <w:ind w:firstLine="0"/>
      </w:pPr>
    </w:p>
    <w:p w14:paraId="29C9D98A" w14:textId="79284D0D" w:rsidR="00150346" w:rsidRPr="005F2943" w:rsidRDefault="00097B22" w:rsidP="00097B22">
      <w:pPr>
        <w:tabs>
          <w:tab w:val="left" w:pos="1650"/>
        </w:tabs>
        <w:ind w:left="284" w:firstLine="0"/>
      </w:pPr>
      <w:r>
        <w:t>Dimana</w:t>
      </w:r>
      <w:r w:rsidR="00150346">
        <w:t>:</w:t>
      </w:r>
    </w:p>
    <w:p w14:paraId="2690BFD2" w14:textId="53F579C4" w:rsidR="007C79F7" w:rsidRPr="005F2943" w:rsidRDefault="00541185" w:rsidP="00EB5FB0">
      <w:pPr>
        <w:pStyle w:val="ListParagraph"/>
        <w:numPr>
          <w:ilvl w:val="0"/>
          <w:numId w:val="23"/>
        </w:numPr>
        <w:rPr>
          <w:b w:val="0"/>
        </w:rPr>
      </w:pPr>
      <m:oMath>
        <m:sSup>
          <m:sSupPr>
            <m:ctrlPr>
              <w:rPr>
                <w:rFonts w:ascii="Cambria Math" w:hAnsi="Cambria Math"/>
                <w:b w:val="0"/>
                <w:i/>
              </w:rPr>
            </m:ctrlPr>
          </m:sSupPr>
          <m:e>
            <m:r>
              <w:rPr>
                <w:rFonts w:ascii="Cambria Math" w:hAnsi="Cambria Math"/>
              </w:rPr>
              <m:t>R</m:t>
            </m:r>
          </m:e>
          <m:sup>
            <m:r>
              <w:rPr>
                <w:rFonts w:ascii="Cambria Math" w:hAnsi="Cambria Math"/>
              </w:rPr>
              <m:t>2</m:t>
            </m:r>
          </m:sup>
        </m:sSup>
      </m:oMath>
      <w:r w:rsidR="004E5DCC" w:rsidRPr="005F2943">
        <w:rPr>
          <w:rFonts w:eastAsiaTheme="minorEastAsia"/>
          <w:b w:val="0"/>
        </w:rPr>
        <w:t xml:space="preserve"> </w:t>
      </w:r>
      <w:r w:rsidR="00150346" w:rsidRPr="005F2943">
        <w:rPr>
          <w:b w:val="0"/>
        </w:rPr>
        <w:t>adalah koefisien determinasi</w:t>
      </w:r>
    </w:p>
    <w:p w14:paraId="22C80F32" w14:textId="2E19A912" w:rsidR="00150346" w:rsidRPr="005F2943" w:rsidRDefault="005F2943" w:rsidP="00EB5FB0">
      <w:pPr>
        <w:pStyle w:val="ListParagraph"/>
        <w:numPr>
          <w:ilvl w:val="0"/>
          <w:numId w:val="23"/>
        </w:numPr>
        <w:rPr>
          <w:b w:val="0"/>
        </w:rPr>
      </w:pPr>
      <m:oMath>
        <m:r>
          <w:rPr>
            <w:rFonts w:ascii="Cambria Math" w:hAnsi="Cambria Math"/>
          </w:rPr>
          <m:t>yi</m:t>
        </m:r>
      </m:oMath>
      <w:r w:rsidR="005804AB" w:rsidRPr="005F2943">
        <w:rPr>
          <w:rFonts w:eastAsiaTheme="minorEastAsia"/>
          <w:b w:val="0"/>
        </w:rPr>
        <w:t xml:space="preserve"> </w:t>
      </w:r>
      <w:r w:rsidR="00150346" w:rsidRPr="005F2943">
        <w:rPr>
          <w:b w:val="0"/>
        </w:rPr>
        <w:t xml:space="preserve">adalah </w:t>
      </w:r>
      <w:r w:rsidR="005804AB" w:rsidRPr="005F2943">
        <w:rPr>
          <w:b w:val="0"/>
        </w:rPr>
        <w:t>observasi respon ke – i</w:t>
      </w:r>
    </w:p>
    <w:p w14:paraId="1B9B4F20" w14:textId="77156332" w:rsidR="005804AB" w:rsidRPr="005F2943" w:rsidRDefault="00541185" w:rsidP="00EB5FB0">
      <w:pPr>
        <w:pStyle w:val="ListParagraph"/>
        <w:numPr>
          <w:ilvl w:val="0"/>
          <w:numId w:val="23"/>
        </w:numPr>
        <w:rPr>
          <w:b w:val="0"/>
        </w:rPr>
      </w:pPr>
      <m:oMath>
        <m:acc>
          <m:accPr>
            <m:chr m:val="̅"/>
            <m:ctrlPr>
              <w:rPr>
                <w:rFonts w:ascii="Cambria Math" w:hAnsi="Cambria Math"/>
                <w:b w:val="0"/>
                <w:i/>
              </w:rPr>
            </m:ctrlPr>
          </m:accPr>
          <m:e>
            <m:r>
              <w:rPr>
                <w:rFonts w:ascii="Cambria Math" w:hAnsi="Cambria Math"/>
              </w:rPr>
              <m:t>y</m:t>
            </m:r>
          </m:e>
        </m:acc>
      </m:oMath>
      <w:r w:rsidR="005804AB" w:rsidRPr="005F2943">
        <w:rPr>
          <w:rFonts w:eastAsiaTheme="minorEastAsia"/>
          <w:b w:val="0"/>
        </w:rPr>
        <w:t xml:space="preserve"> </w:t>
      </w:r>
      <w:r w:rsidR="005804AB" w:rsidRPr="005F2943">
        <w:rPr>
          <w:b w:val="0"/>
        </w:rPr>
        <w:t>adalah rata rata</w:t>
      </w:r>
    </w:p>
    <w:p w14:paraId="30373B2B" w14:textId="21259FDD" w:rsidR="005804AB" w:rsidRPr="005F2943" w:rsidRDefault="00541185" w:rsidP="00EB5FB0">
      <w:pPr>
        <w:pStyle w:val="ListParagraph"/>
        <w:numPr>
          <w:ilvl w:val="0"/>
          <w:numId w:val="23"/>
        </w:numPr>
        <w:rPr>
          <w:b w:val="0"/>
        </w:rPr>
      </w:pPr>
      <m:oMath>
        <m:acc>
          <m:accPr>
            <m:chr m:val="̃"/>
            <m:ctrlPr>
              <w:rPr>
                <w:rFonts w:ascii="Cambria Math" w:hAnsi="Cambria Math"/>
                <w:b w:val="0"/>
                <w:i/>
              </w:rPr>
            </m:ctrlPr>
          </m:accPr>
          <m:e>
            <m:r>
              <w:rPr>
                <w:rFonts w:ascii="Cambria Math" w:hAnsi="Cambria Math"/>
              </w:rPr>
              <m:t>yi</m:t>
            </m:r>
          </m:e>
        </m:acc>
      </m:oMath>
      <w:r w:rsidR="005804AB" w:rsidRPr="005F2943">
        <w:rPr>
          <w:rFonts w:eastAsiaTheme="minorEastAsia"/>
          <w:b w:val="0"/>
        </w:rPr>
        <w:t xml:space="preserve"> </w:t>
      </w:r>
      <w:r w:rsidR="005804AB" w:rsidRPr="005F2943">
        <w:rPr>
          <w:b w:val="0"/>
        </w:rPr>
        <w:t>adalah ramalan respon ke – i</w:t>
      </w:r>
    </w:p>
    <w:p w14:paraId="7DF6ECF4" w14:textId="77777777" w:rsidR="000B49CB" w:rsidRDefault="000B49CB" w:rsidP="007C79F7">
      <w:pPr>
        <w:ind w:firstLine="0"/>
      </w:pPr>
    </w:p>
    <w:p w14:paraId="236AB4F6" w14:textId="45FC890E" w:rsidR="00097B22" w:rsidRDefault="00097B22" w:rsidP="00097B22">
      <w:pPr>
        <w:pStyle w:val="ct"/>
      </w:pPr>
      <w:r>
        <w:t>Tabel 2.</w:t>
      </w:r>
      <w:r w:rsidR="00541185">
        <w:rPr>
          <w:noProof/>
        </w:rPr>
        <w:fldChar w:fldCharType="begin"/>
      </w:r>
      <w:r w:rsidR="00541185">
        <w:rPr>
          <w:noProof/>
        </w:rPr>
        <w:instrText xml:space="preserve"> SEQ tabel_2. \* ARABIC </w:instrText>
      </w:r>
      <w:r w:rsidR="00541185">
        <w:rPr>
          <w:noProof/>
        </w:rPr>
        <w:fldChar w:fldCharType="separate"/>
      </w:r>
      <w:r w:rsidR="00401C47">
        <w:rPr>
          <w:noProof/>
        </w:rPr>
        <w:t>2</w:t>
      </w:r>
      <w:r w:rsidR="00541185">
        <w:rPr>
          <w:noProof/>
        </w:rPr>
        <w:fldChar w:fldCharType="end"/>
      </w:r>
      <w:r>
        <w:t xml:space="preserve"> Pengukuran korelasi</w:t>
      </w:r>
    </w:p>
    <w:tbl>
      <w:tblPr>
        <w:tblStyle w:val="TableGrid"/>
        <w:tblW w:w="0" w:type="auto"/>
        <w:tblLook w:val="04A0" w:firstRow="1" w:lastRow="0" w:firstColumn="1" w:lastColumn="0" w:noHBand="0" w:noVBand="1"/>
      </w:tblPr>
      <w:tblGrid>
        <w:gridCol w:w="3964"/>
        <w:gridCol w:w="3964"/>
      </w:tblGrid>
      <w:tr w:rsidR="00097B22" w14:paraId="6096CA14" w14:textId="77777777" w:rsidTr="00097B22">
        <w:tc>
          <w:tcPr>
            <w:tcW w:w="3964" w:type="dxa"/>
          </w:tcPr>
          <w:p w14:paraId="63BB10BA" w14:textId="6732A95B" w:rsidR="00097B22" w:rsidRDefault="00097B22" w:rsidP="00097B22">
            <w:pPr>
              <w:tabs>
                <w:tab w:val="center" w:pos="1874"/>
              </w:tabs>
              <w:ind w:firstLine="0"/>
            </w:pPr>
            <w:r>
              <w:t>R</w:t>
            </w:r>
            <w:r w:rsidRPr="00097B22">
              <w:rPr>
                <w:vertAlign w:val="superscript"/>
              </w:rPr>
              <w:t>2</w:t>
            </w:r>
          </w:p>
        </w:tc>
        <w:tc>
          <w:tcPr>
            <w:tcW w:w="3964" w:type="dxa"/>
          </w:tcPr>
          <w:p w14:paraId="1A7DA104" w14:textId="6C1BA475" w:rsidR="00097B22" w:rsidRDefault="00097B22" w:rsidP="00097B22">
            <w:pPr>
              <w:ind w:firstLine="0"/>
            </w:pPr>
            <w:r>
              <w:t>Korelasi</w:t>
            </w:r>
          </w:p>
        </w:tc>
      </w:tr>
      <w:tr w:rsidR="00097B22" w14:paraId="30B94F66" w14:textId="77777777" w:rsidTr="00097B22">
        <w:tc>
          <w:tcPr>
            <w:tcW w:w="3964" w:type="dxa"/>
          </w:tcPr>
          <w:p w14:paraId="3E2C3726" w14:textId="7BE96576" w:rsidR="00097B22" w:rsidRPr="00097B22" w:rsidRDefault="00097B22" w:rsidP="00097B22">
            <w:pPr>
              <w:tabs>
                <w:tab w:val="center" w:pos="1874"/>
              </w:tabs>
              <w:ind w:firstLine="0"/>
            </w:pPr>
            <w:r>
              <w:t>R</w:t>
            </w:r>
            <w:r w:rsidRPr="00097B22">
              <w:rPr>
                <w:vertAlign w:val="superscript"/>
              </w:rPr>
              <w:t>2</w:t>
            </w:r>
            <w:r w:rsidR="002953B9">
              <w:t xml:space="preserve"> </w:t>
            </w:r>
            <w:r w:rsidR="002953B9">
              <w:rPr>
                <w:rFonts w:cs="Times New Roman"/>
              </w:rPr>
              <w:t>≤</w:t>
            </w:r>
            <w:r>
              <w:t xml:space="preserve"> 0</w:t>
            </w:r>
          </w:p>
        </w:tc>
        <w:tc>
          <w:tcPr>
            <w:tcW w:w="3964" w:type="dxa"/>
          </w:tcPr>
          <w:p w14:paraId="414C8C90" w14:textId="46A59AFF" w:rsidR="00097B22" w:rsidRDefault="00097B22" w:rsidP="00097B22">
            <w:pPr>
              <w:ind w:firstLine="0"/>
            </w:pPr>
            <w:r>
              <w:t>Tidak ada</w:t>
            </w:r>
          </w:p>
        </w:tc>
      </w:tr>
      <w:tr w:rsidR="00097B22" w14:paraId="256DA0CC" w14:textId="77777777" w:rsidTr="00097B22">
        <w:tc>
          <w:tcPr>
            <w:tcW w:w="3964" w:type="dxa"/>
          </w:tcPr>
          <w:p w14:paraId="38AF9ABE" w14:textId="0AFC6C26" w:rsidR="00097B22" w:rsidRDefault="002953B9" w:rsidP="00097B22">
            <w:pPr>
              <w:ind w:firstLine="0"/>
            </w:pPr>
            <w:r>
              <w:t xml:space="preserve">0 </w:t>
            </w:r>
            <w:r>
              <w:rPr>
                <w:rFonts w:cs="Times New Roman"/>
              </w:rPr>
              <w:t>&gt;</w:t>
            </w:r>
            <w:r>
              <w:t xml:space="preserve"> R</w:t>
            </w:r>
            <w:r w:rsidRPr="00097B22">
              <w:rPr>
                <w:vertAlign w:val="superscript"/>
              </w:rPr>
              <w:t>2</w:t>
            </w:r>
            <w:r>
              <w:rPr>
                <w:rFonts w:cs="Times New Roman"/>
              </w:rPr>
              <w:t xml:space="preserve"> </w:t>
            </w:r>
            <w:r>
              <w:t>&lt; 0.5</w:t>
            </w:r>
          </w:p>
        </w:tc>
        <w:tc>
          <w:tcPr>
            <w:tcW w:w="3964" w:type="dxa"/>
          </w:tcPr>
          <w:p w14:paraId="43D03427" w14:textId="5E29FB0E" w:rsidR="00097B22" w:rsidRDefault="002953B9" w:rsidP="00097B22">
            <w:pPr>
              <w:ind w:firstLine="0"/>
            </w:pPr>
            <w:r>
              <w:t>Cukup</w:t>
            </w:r>
          </w:p>
        </w:tc>
      </w:tr>
      <w:tr w:rsidR="00097B22" w14:paraId="790CFAE0" w14:textId="77777777" w:rsidTr="00097B22">
        <w:tc>
          <w:tcPr>
            <w:tcW w:w="3964" w:type="dxa"/>
          </w:tcPr>
          <w:p w14:paraId="10E83633" w14:textId="6B384185" w:rsidR="00097B22" w:rsidRDefault="002953B9" w:rsidP="00097B22">
            <w:pPr>
              <w:ind w:firstLine="0"/>
            </w:pPr>
            <w:r>
              <w:t>0.5</w:t>
            </w:r>
            <w:r w:rsidR="00097B22">
              <w:t xml:space="preserve"> </w:t>
            </w:r>
            <w:r w:rsidR="00097B22">
              <w:rPr>
                <w:rFonts w:cs="Times New Roman"/>
              </w:rPr>
              <w:t>≥</w:t>
            </w:r>
            <w:r w:rsidR="00097B22">
              <w:t xml:space="preserve"> R</w:t>
            </w:r>
            <w:r w:rsidR="00097B22" w:rsidRPr="00097B22">
              <w:rPr>
                <w:vertAlign w:val="superscript"/>
              </w:rPr>
              <w:t>2</w:t>
            </w:r>
            <w:r w:rsidR="00097B22">
              <w:rPr>
                <w:rFonts w:cs="Times New Roman"/>
              </w:rPr>
              <w:t xml:space="preserve"> </w:t>
            </w:r>
            <w:r>
              <w:t>&lt; 1</w:t>
            </w:r>
          </w:p>
        </w:tc>
        <w:tc>
          <w:tcPr>
            <w:tcW w:w="3964" w:type="dxa"/>
          </w:tcPr>
          <w:p w14:paraId="377405BD" w14:textId="0C3AA59B" w:rsidR="00097B22" w:rsidRDefault="002953B9" w:rsidP="00097B22">
            <w:pPr>
              <w:ind w:firstLine="0"/>
            </w:pPr>
            <w:r>
              <w:t>Kuat</w:t>
            </w:r>
          </w:p>
        </w:tc>
      </w:tr>
      <w:tr w:rsidR="00097B22" w14:paraId="511B9AEC" w14:textId="77777777" w:rsidTr="00097B22">
        <w:tc>
          <w:tcPr>
            <w:tcW w:w="3964" w:type="dxa"/>
          </w:tcPr>
          <w:p w14:paraId="764148E7" w14:textId="17FB2BEA" w:rsidR="00097B22" w:rsidRPr="00097B22" w:rsidRDefault="00097B22" w:rsidP="00097B22">
            <w:pPr>
              <w:ind w:firstLine="0"/>
            </w:pPr>
            <w:r>
              <w:t>R</w:t>
            </w:r>
            <w:r w:rsidRPr="00097B22">
              <w:rPr>
                <w:vertAlign w:val="superscript"/>
              </w:rPr>
              <w:t>2</w:t>
            </w:r>
            <w:r>
              <w:t xml:space="preserve"> = 1</w:t>
            </w:r>
          </w:p>
        </w:tc>
        <w:tc>
          <w:tcPr>
            <w:tcW w:w="3964" w:type="dxa"/>
          </w:tcPr>
          <w:p w14:paraId="4196CBF7" w14:textId="6D4B5DC6" w:rsidR="00097B22" w:rsidRDefault="00097B22" w:rsidP="00097B22">
            <w:pPr>
              <w:ind w:firstLine="0"/>
            </w:pPr>
            <w:r>
              <w:t>Sempurna</w:t>
            </w:r>
          </w:p>
        </w:tc>
      </w:tr>
    </w:tbl>
    <w:p w14:paraId="08168A0F" w14:textId="77777777" w:rsidR="00097B22" w:rsidRPr="00327D61" w:rsidRDefault="00097B22" w:rsidP="007C79F7">
      <w:pPr>
        <w:ind w:firstLine="0"/>
      </w:pPr>
    </w:p>
    <w:p w14:paraId="121B2B76" w14:textId="78AA5643" w:rsidR="0006100A" w:rsidRPr="0006100A" w:rsidRDefault="00E04B51" w:rsidP="0006100A">
      <w:pPr>
        <w:pStyle w:val="221"/>
        <w:keepNext/>
      </w:pPr>
      <w:bookmarkStart w:id="49" w:name="_Toc59097187"/>
      <w:r>
        <w:rPr>
          <w:iCs/>
        </w:rPr>
        <w:t>MAPE (</w:t>
      </w:r>
      <w:r>
        <w:rPr>
          <w:i/>
          <w:iCs/>
        </w:rPr>
        <w:t>Mean Absolute Percentage Error)</w:t>
      </w:r>
      <w:bookmarkEnd w:id="49"/>
    </w:p>
    <w:p w14:paraId="375EF92D" w14:textId="37DB5654" w:rsidR="0006100A" w:rsidRDefault="0006100A" w:rsidP="00EE6BBE">
      <w:pPr>
        <w:rPr>
          <w:iCs/>
        </w:rPr>
      </w:pPr>
      <w:r w:rsidRPr="0006100A">
        <w:rPr>
          <w:iCs/>
        </w:rPr>
        <w:t xml:space="preserve">Dalam melakukan suatu peramalan maka hal yang harus diperhatikan adalah mengukur kesesuaian hasil peramalan dengan data yang </w:t>
      </w:r>
      <w:proofErr w:type="gramStart"/>
      <w:r w:rsidRPr="0006100A">
        <w:rPr>
          <w:iCs/>
        </w:rPr>
        <w:t>akan</w:t>
      </w:r>
      <w:proofErr w:type="gramEnd"/>
      <w:r w:rsidRPr="0006100A">
        <w:rPr>
          <w:iCs/>
        </w:rPr>
        <w:t xml:space="preserve"> digunakan. Dalam memilih suau metode untuk meramalkan sesuatu harus diperhatikan ketepatan pera- </w:t>
      </w:r>
      <w:proofErr w:type="gramStart"/>
      <w:r w:rsidRPr="0006100A">
        <w:rPr>
          <w:iCs/>
        </w:rPr>
        <w:t>malan</w:t>
      </w:r>
      <w:proofErr w:type="gramEnd"/>
      <w:r w:rsidRPr="0006100A">
        <w:rPr>
          <w:iCs/>
        </w:rPr>
        <w:t xml:space="preserve"> yang akan dijadikan dasar dalam memilih suatu metode peramalan yang akan digunakan. MAPE adalah salah satu metode yang digunakan untuk mengukur ketepatan suatu hasil peramalan</w:t>
      </w:r>
      <w:r w:rsidR="005215F0">
        <w:rPr>
          <w:iCs/>
        </w:rPr>
        <w:t xml:space="preserve"> </w:t>
      </w:r>
      <w:r w:rsidR="005215F0">
        <w:rPr>
          <w:iCs/>
        </w:rPr>
        <w:fldChar w:fldCharType="begin"/>
      </w:r>
      <w:r w:rsidR="005215F0">
        <w:rPr>
          <w:iCs/>
        </w:rPr>
        <w:instrText xml:space="preserve"> ADDIN ZOTERO_ITEM CSL_CITATION {"citationID":"14ITRJSM","properties":{"formattedCitation":"(Bossarito, 2018)","plainCitation":"(Bossarito, 2018)","noteIndex":0},"citationItems":[{"id":11,"uris":["http://zotero.org/users/local/sgEYEwDN/items/5SQTTUJC"],"uri":["http://zotero.org/users/local/sgEYEwDN/items/5SQTTUJC"],"itemData":{"id":11,"type":"article-journal","container-title":"Jurnal Pengembangan Teknologi Informasif dan Ilmu Komputer","issue":"11","title":"Prediksi Jumlah Kebutuhan Pemakaian Air Menggunakan Metode Expenential Smoothing","volume":"2","author":[{"family":"Bossarito","given":"Putro"}],"issued":{"date-parts":[["2018"]]}}}],"schema":"https://github.com/citation-style-language/schema/raw/master/csl-citation.json"} </w:instrText>
      </w:r>
      <w:r w:rsidR="005215F0">
        <w:rPr>
          <w:iCs/>
        </w:rPr>
        <w:fldChar w:fldCharType="separate"/>
      </w:r>
      <w:r w:rsidR="005215F0" w:rsidRPr="005215F0">
        <w:rPr>
          <w:rFonts w:cs="Times New Roman"/>
        </w:rPr>
        <w:t>(Bossarito, 2018)</w:t>
      </w:r>
      <w:r w:rsidR="005215F0">
        <w:rPr>
          <w:iCs/>
        </w:rPr>
        <w:fldChar w:fldCharType="end"/>
      </w:r>
      <w:r w:rsidR="005215F0">
        <w:rPr>
          <w:iCs/>
        </w:rPr>
        <w:t>. Metode i</w:t>
      </w:r>
      <w:r w:rsidRPr="0006100A">
        <w:rPr>
          <w:iCs/>
        </w:rPr>
        <w:t xml:space="preserve">ni </w:t>
      </w:r>
      <w:proofErr w:type="gramStart"/>
      <w:r w:rsidRPr="0006100A">
        <w:rPr>
          <w:iCs/>
        </w:rPr>
        <w:t>akan</w:t>
      </w:r>
      <w:proofErr w:type="gramEnd"/>
      <w:r w:rsidRPr="0006100A">
        <w:rPr>
          <w:iCs/>
        </w:rPr>
        <w:t xml:space="preserve"> mengukur selisih antara data asli dengan hasil peramalan dan kemudian melakukan perhitungan. Setelah mendapatkan selisihnya maka data yang ada </w:t>
      </w:r>
      <w:proofErr w:type="gramStart"/>
      <w:r w:rsidRPr="0006100A">
        <w:rPr>
          <w:iCs/>
        </w:rPr>
        <w:t>akan</w:t>
      </w:r>
      <w:proofErr w:type="gramEnd"/>
      <w:r w:rsidRPr="0006100A">
        <w:rPr>
          <w:iCs/>
        </w:rPr>
        <w:t xml:space="preserve"> di </w:t>
      </w:r>
      <w:r w:rsidRPr="0006100A">
        <w:rPr>
          <w:iCs/>
        </w:rPr>
        <w:lastRenderedPageBreak/>
        <w:t>absolutekan, dan akan dihitung nilai persentase selisih tersebut terhadap data asli. MAPE memiliki ukuran kinierja yang dap</w:t>
      </w:r>
      <w:r w:rsidR="00AA3D74">
        <w:rPr>
          <w:iCs/>
        </w:rPr>
        <w:t>at dijadikan dasar untuk menge</w:t>
      </w:r>
      <w:r w:rsidRPr="0006100A">
        <w:rPr>
          <w:iCs/>
        </w:rPr>
        <w:t xml:space="preserve">tahui apakah hasil prediksi memiliki kinierja yang baik atau tidak berdasarkan hasil persentase yang telah didapatkan (Andini dan Auristandi, 2016). Berikut ini adalah </w:t>
      </w:r>
      <w:r w:rsidR="005F2943">
        <w:rPr>
          <w:iCs/>
        </w:rPr>
        <w:t>persamaan yang digunakan dalam</w:t>
      </w:r>
      <w:r w:rsidRPr="0006100A">
        <w:rPr>
          <w:iCs/>
        </w:rPr>
        <w:t xml:space="preserve"> menghitung MA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5169"/>
        <w:gridCol w:w="1432"/>
      </w:tblGrid>
      <w:tr w:rsidR="00E22B45" w14:paraId="66914A1E" w14:textId="77777777" w:rsidTr="0050320D">
        <w:tc>
          <w:tcPr>
            <w:tcW w:w="1555" w:type="dxa"/>
          </w:tcPr>
          <w:p w14:paraId="740AB664" w14:textId="77777777" w:rsidR="00E22B45" w:rsidRDefault="00E22B45" w:rsidP="0050320D"/>
        </w:tc>
        <w:tc>
          <w:tcPr>
            <w:tcW w:w="5953" w:type="dxa"/>
          </w:tcPr>
          <w:p w14:paraId="5A041762" w14:textId="6D59F7A9" w:rsidR="00E22B45" w:rsidRDefault="00FE2C4D" w:rsidP="00FE2C4D">
            <m:oMathPara>
              <m:oMath>
                <m:r>
                  <w:rPr>
                    <w:rFonts w:ascii="Cambria Math" w:hAnsi="Cambria Math"/>
                  </w:rPr>
                  <m:t>PE=</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A</m:t>
                        </m:r>
                      </m:e>
                      <m:sub>
                        <m:r>
                          <w:rPr>
                            <w:rFonts w:ascii="Cambria Math" w:hAnsi="Cambria Math"/>
                          </w:rPr>
                          <m:t>i</m:t>
                        </m:r>
                      </m:sub>
                    </m:sSub>
                  </m:den>
                </m:f>
              </m:oMath>
            </m:oMathPara>
          </w:p>
        </w:tc>
        <w:tc>
          <w:tcPr>
            <w:tcW w:w="1509" w:type="dxa"/>
          </w:tcPr>
          <w:p w14:paraId="6A01EA95" w14:textId="77777777" w:rsidR="00E22B45" w:rsidRPr="00E22B45" w:rsidRDefault="00E22B45" w:rsidP="0050320D">
            <w:pPr>
              <w:rPr>
                <w:rFonts w:cs="Times New Roman"/>
              </w:rPr>
            </w:pPr>
            <w:r w:rsidRPr="00E22B45">
              <w:rPr>
                <w:rFonts w:cs="Times New Roman"/>
              </w:rPr>
              <w:t>(</w:t>
            </w:r>
            <w:r w:rsidRPr="00E22B45">
              <w:rPr>
                <w:rFonts w:cs="Times New Roman"/>
                <w:noProof/>
              </w:rPr>
              <w:fldChar w:fldCharType="begin"/>
            </w:r>
            <w:r w:rsidRPr="00E22B45">
              <w:rPr>
                <w:rFonts w:cs="Times New Roman"/>
                <w:noProof/>
              </w:rPr>
              <w:instrText xml:space="preserve"> SEQ  rumusnya \* MERGEFORMAT </w:instrText>
            </w:r>
            <w:r w:rsidRPr="00E22B45">
              <w:rPr>
                <w:rFonts w:cs="Times New Roman"/>
                <w:noProof/>
              </w:rPr>
              <w:fldChar w:fldCharType="separate"/>
            </w:r>
            <w:r w:rsidR="00401C47">
              <w:rPr>
                <w:rFonts w:cs="Times New Roman"/>
                <w:noProof/>
              </w:rPr>
              <w:t>10</w:t>
            </w:r>
            <w:r w:rsidRPr="00E22B45">
              <w:rPr>
                <w:rFonts w:cs="Times New Roman"/>
                <w:noProof/>
              </w:rPr>
              <w:fldChar w:fldCharType="end"/>
            </w:r>
            <w:r w:rsidRPr="00E22B45">
              <w:rPr>
                <w:rFonts w:cs="Times New Roman"/>
              </w:rPr>
              <w:t>)</w:t>
            </w:r>
          </w:p>
        </w:tc>
      </w:tr>
    </w:tbl>
    <w:p w14:paraId="6922B871" w14:textId="77777777" w:rsidR="00E22B45" w:rsidRDefault="00E22B45" w:rsidP="00EE6BBE">
      <w:pPr>
        <w:rPr>
          <w:i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26"/>
        <w:gridCol w:w="5183"/>
        <w:gridCol w:w="1429"/>
      </w:tblGrid>
      <w:tr w:rsidR="00D9102C" w14:paraId="769F5930" w14:textId="77777777" w:rsidTr="0050320D">
        <w:tc>
          <w:tcPr>
            <w:tcW w:w="1555" w:type="dxa"/>
          </w:tcPr>
          <w:p w14:paraId="62A54CC3" w14:textId="77777777" w:rsidR="00D9102C" w:rsidRDefault="00D9102C" w:rsidP="0050320D"/>
        </w:tc>
        <w:tc>
          <w:tcPr>
            <w:tcW w:w="5953" w:type="dxa"/>
          </w:tcPr>
          <w:p w14:paraId="7A7EC8FA" w14:textId="24D7E8D2" w:rsidR="00D9102C" w:rsidRDefault="00D9102C" w:rsidP="00FE2C4D">
            <m:oMathPara>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E</m:t>
                            </m:r>
                          </m:e>
                          <m:sub>
                            <m:r>
                              <w:rPr>
                                <w:rFonts w:ascii="Cambria Math" w:hAnsi="Cambria Math"/>
                              </w:rPr>
                              <m:t>i</m:t>
                            </m:r>
                          </m:sub>
                        </m:sSub>
                      </m:e>
                    </m:d>
                  </m:e>
                </m:nary>
              </m:oMath>
            </m:oMathPara>
          </w:p>
        </w:tc>
        <w:tc>
          <w:tcPr>
            <w:tcW w:w="1509" w:type="dxa"/>
          </w:tcPr>
          <w:p w14:paraId="6CF10D7D" w14:textId="77777777" w:rsidR="00D9102C" w:rsidRPr="00D9102C" w:rsidRDefault="00D9102C" w:rsidP="0050320D">
            <w:pPr>
              <w:rPr>
                <w:rFonts w:cs="Times New Roman"/>
              </w:rPr>
            </w:pPr>
            <w:r w:rsidRPr="00D9102C">
              <w:rPr>
                <w:rFonts w:cs="Times New Roman"/>
              </w:rPr>
              <w:t>(</w:t>
            </w:r>
            <w:r w:rsidRPr="00D9102C">
              <w:rPr>
                <w:rFonts w:cs="Times New Roman"/>
                <w:noProof/>
              </w:rPr>
              <w:fldChar w:fldCharType="begin"/>
            </w:r>
            <w:r w:rsidRPr="00D9102C">
              <w:rPr>
                <w:rFonts w:cs="Times New Roman"/>
                <w:noProof/>
              </w:rPr>
              <w:instrText xml:space="preserve"> SEQ  rumusnya \* MERGEFORMAT </w:instrText>
            </w:r>
            <w:r w:rsidRPr="00D9102C">
              <w:rPr>
                <w:rFonts w:cs="Times New Roman"/>
                <w:noProof/>
              </w:rPr>
              <w:fldChar w:fldCharType="separate"/>
            </w:r>
            <w:r w:rsidR="00401C47">
              <w:rPr>
                <w:rFonts w:cs="Times New Roman"/>
                <w:noProof/>
              </w:rPr>
              <w:t>11</w:t>
            </w:r>
            <w:r w:rsidRPr="00D9102C">
              <w:rPr>
                <w:rFonts w:cs="Times New Roman"/>
                <w:noProof/>
              </w:rPr>
              <w:fldChar w:fldCharType="end"/>
            </w:r>
            <w:r w:rsidRPr="00D9102C">
              <w:rPr>
                <w:rFonts w:cs="Times New Roman"/>
              </w:rPr>
              <w:t>)</w:t>
            </w:r>
          </w:p>
        </w:tc>
      </w:tr>
    </w:tbl>
    <w:p w14:paraId="25115E83" w14:textId="77777777" w:rsidR="00D9102C" w:rsidRPr="0006100A" w:rsidRDefault="00D9102C" w:rsidP="00D9102C">
      <w:pPr>
        <w:ind w:firstLine="0"/>
        <w:rPr>
          <w:iCs/>
        </w:rPr>
      </w:pPr>
    </w:p>
    <w:p w14:paraId="56283EB0" w14:textId="77AE1605" w:rsidR="00C67B21" w:rsidRDefault="00C67B21" w:rsidP="0006100A">
      <w:pPr>
        <w:ind w:firstLine="0"/>
      </w:pPr>
    </w:p>
    <w:p w14:paraId="176F5FD5" w14:textId="77777777" w:rsidR="00C67B21" w:rsidRDefault="00C67B21" w:rsidP="005F2943">
      <w:pPr>
        <w:tabs>
          <w:tab w:val="left" w:pos="1650"/>
        </w:tabs>
        <w:ind w:left="284" w:firstLine="0"/>
      </w:pPr>
      <w:proofErr w:type="gramStart"/>
      <w:r>
        <w:t>Keterangan :</w:t>
      </w:r>
      <w:proofErr w:type="gramEnd"/>
      <w:r>
        <w:t xml:space="preserve"> </w:t>
      </w:r>
    </w:p>
    <w:p w14:paraId="28FC18A3" w14:textId="2D1A1154" w:rsidR="00BD688C" w:rsidRPr="005F2943" w:rsidRDefault="005F2943" w:rsidP="00EB5FB0">
      <w:pPr>
        <w:pStyle w:val="ListParagraph"/>
        <w:numPr>
          <w:ilvl w:val="0"/>
          <w:numId w:val="23"/>
        </w:numPr>
        <w:rPr>
          <w:b w:val="0"/>
        </w:rPr>
      </w:pPr>
      <m:oMath>
        <m:r>
          <w:rPr>
            <w:rFonts w:ascii="Cambria Math" w:hAnsi="Cambria Math"/>
          </w:rPr>
          <m:t>PE</m:t>
        </m:r>
      </m:oMath>
      <w:r w:rsidR="00BD688C" w:rsidRPr="005F2943">
        <w:rPr>
          <w:b w:val="0"/>
        </w:rPr>
        <w:t xml:space="preserve"> adalah nilai presentase error</w:t>
      </w:r>
    </w:p>
    <w:p w14:paraId="7FA3D409" w14:textId="0A7E2F3B" w:rsidR="00BD688C" w:rsidRPr="005F2943" w:rsidRDefault="00541185" w:rsidP="00EB5FB0">
      <w:pPr>
        <w:pStyle w:val="ListParagraph"/>
        <w:numPr>
          <w:ilvl w:val="0"/>
          <w:numId w:val="23"/>
        </w:numPr>
        <w:rPr>
          <w:b w:val="0"/>
        </w:rPr>
      </w:pPr>
      <m:oMath>
        <m:sSub>
          <m:sSubPr>
            <m:ctrlPr>
              <w:rPr>
                <w:rFonts w:ascii="Cambria Math" w:hAnsi="Cambria Math"/>
                <w:b w:val="0"/>
                <w:i/>
              </w:rPr>
            </m:ctrlPr>
          </m:sSubPr>
          <m:e>
            <m:r>
              <w:rPr>
                <w:rFonts w:ascii="Cambria Math" w:hAnsi="Cambria Math"/>
              </w:rPr>
              <m:t>A</m:t>
            </m:r>
          </m:e>
          <m:sub>
            <m:r>
              <w:rPr>
                <w:rFonts w:ascii="Cambria Math" w:hAnsi="Cambria Math"/>
              </w:rPr>
              <m:t>i</m:t>
            </m:r>
          </m:sub>
        </m:sSub>
      </m:oMath>
      <w:r w:rsidR="00BD688C" w:rsidRPr="005F2943">
        <w:rPr>
          <w:rFonts w:eastAsiaTheme="minorEastAsia"/>
          <w:b w:val="0"/>
        </w:rPr>
        <w:t xml:space="preserve"> </w:t>
      </w:r>
      <w:r w:rsidR="00BD688C" w:rsidRPr="005F2943">
        <w:rPr>
          <w:b w:val="0"/>
        </w:rPr>
        <w:t>adalah data aktual pada periode ke –i</w:t>
      </w:r>
    </w:p>
    <w:p w14:paraId="216D727B" w14:textId="31476FCA" w:rsidR="00C67B21" w:rsidRPr="005F2943" w:rsidRDefault="00541185" w:rsidP="00EB5FB0">
      <w:pPr>
        <w:pStyle w:val="ListParagraph"/>
        <w:numPr>
          <w:ilvl w:val="0"/>
          <w:numId w:val="23"/>
        </w:numPr>
        <w:rPr>
          <w:b w:val="0"/>
        </w:rPr>
      </w:pPr>
      <m:oMath>
        <m:sSub>
          <m:sSubPr>
            <m:ctrlPr>
              <w:rPr>
                <w:rFonts w:ascii="Cambria Math" w:hAnsi="Cambria Math"/>
                <w:b w:val="0"/>
                <w:i/>
              </w:rPr>
            </m:ctrlPr>
          </m:sSubPr>
          <m:e>
            <m:r>
              <w:rPr>
                <w:rFonts w:ascii="Cambria Math" w:hAnsi="Cambria Math"/>
              </w:rPr>
              <m:t>F</m:t>
            </m:r>
          </m:e>
          <m:sub>
            <m:r>
              <w:rPr>
                <w:rFonts w:ascii="Cambria Math" w:hAnsi="Cambria Math"/>
              </w:rPr>
              <m:t>i</m:t>
            </m:r>
          </m:sub>
        </m:sSub>
      </m:oMath>
      <w:r w:rsidR="00C67B21" w:rsidRPr="005F2943">
        <w:rPr>
          <w:b w:val="0"/>
        </w:rPr>
        <w:t xml:space="preserve"> adalah </w:t>
      </w:r>
      <w:r w:rsidR="0006100A" w:rsidRPr="005F2943">
        <w:rPr>
          <w:b w:val="0"/>
        </w:rPr>
        <w:t>data aktual pada period ke –i</w:t>
      </w:r>
    </w:p>
    <w:p w14:paraId="1AC8649F" w14:textId="1BB3F0CD" w:rsidR="0006100A" w:rsidRPr="005F2943" w:rsidRDefault="005F2943" w:rsidP="00EB5FB0">
      <w:pPr>
        <w:pStyle w:val="ListParagraph"/>
        <w:numPr>
          <w:ilvl w:val="0"/>
          <w:numId w:val="23"/>
        </w:numPr>
        <w:rPr>
          <w:b w:val="0"/>
        </w:rPr>
      </w:pPr>
      <m:oMath>
        <m:r>
          <w:rPr>
            <w:rFonts w:ascii="Cambria Math" w:hAnsi="Cambria Math"/>
          </w:rPr>
          <m:t>n</m:t>
        </m:r>
      </m:oMath>
      <w:r w:rsidR="0006100A" w:rsidRPr="005F2943">
        <w:rPr>
          <w:b w:val="0"/>
        </w:rPr>
        <w:t xml:space="preserve"> adalah jumlah data</w:t>
      </w:r>
    </w:p>
    <w:p w14:paraId="5EDDADC8" w14:textId="77777777" w:rsidR="00C67B21" w:rsidRDefault="00C67B21" w:rsidP="008A52B2"/>
    <w:p w14:paraId="1385B867" w14:textId="5045CF41" w:rsidR="00BF1558" w:rsidRDefault="00BF1558" w:rsidP="00BF1558">
      <w:proofErr w:type="gramStart"/>
      <w:r>
        <w:t>Pengukuran  MAPE</w:t>
      </w:r>
      <w:proofErr w:type="gramEnd"/>
      <w:r>
        <w:t xml:space="preserve"> dalam melakukan analisa dapat dilihat pada tabel </w:t>
      </w:r>
      <w:r w:rsidR="005958D9">
        <w:fldChar w:fldCharType="begin"/>
      </w:r>
      <w:r w:rsidR="005958D9">
        <w:instrText xml:space="preserve"> REF tabel_mape \h </w:instrText>
      </w:r>
      <w:r w:rsidR="005958D9">
        <w:fldChar w:fldCharType="separate"/>
      </w:r>
      <w:r w:rsidR="00401C47">
        <w:t>2.</w:t>
      </w:r>
      <w:r w:rsidR="00401C47">
        <w:rPr>
          <w:noProof/>
        </w:rPr>
        <w:t>3</w:t>
      </w:r>
      <w:r w:rsidR="00401C47">
        <w:t xml:space="preserve"> </w:t>
      </w:r>
      <w:r w:rsidR="005958D9">
        <w:fldChar w:fldCharType="end"/>
      </w:r>
    </w:p>
    <w:p w14:paraId="793C53BA" w14:textId="08266D56" w:rsidR="006B4447" w:rsidRDefault="006B4447" w:rsidP="006B4447">
      <w:pPr>
        <w:pStyle w:val="ct"/>
      </w:pPr>
      <w:r>
        <w:t xml:space="preserve">Tabel </w:t>
      </w:r>
      <w:bookmarkStart w:id="50" w:name="tabel_mape"/>
      <w:r>
        <w:t>2.</w:t>
      </w:r>
      <w:r w:rsidR="0050320D">
        <w:rPr>
          <w:noProof/>
        </w:rPr>
        <w:fldChar w:fldCharType="begin"/>
      </w:r>
      <w:r w:rsidR="0050320D">
        <w:rPr>
          <w:noProof/>
        </w:rPr>
        <w:instrText xml:space="preserve"> SEQ tabel_2. \* ARABIC </w:instrText>
      </w:r>
      <w:r w:rsidR="0050320D">
        <w:rPr>
          <w:noProof/>
        </w:rPr>
        <w:fldChar w:fldCharType="separate"/>
      </w:r>
      <w:r w:rsidR="00401C47">
        <w:rPr>
          <w:noProof/>
        </w:rPr>
        <w:t>3</w:t>
      </w:r>
      <w:r w:rsidR="0050320D">
        <w:rPr>
          <w:noProof/>
        </w:rPr>
        <w:fldChar w:fldCharType="end"/>
      </w:r>
      <w:r>
        <w:t xml:space="preserve"> </w:t>
      </w:r>
      <w:bookmarkEnd w:id="50"/>
      <w:r>
        <w:t>akurasi nilai MAPE</w:t>
      </w:r>
    </w:p>
    <w:tbl>
      <w:tblPr>
        <w:tblStyle w:val="TableGrid"/>
        <w:tblW w:w="0" w:type="auto"/>
        <w:tblLook w:val="04A0" w:firstRow="1" w:lastRow="0" w:firstColumn="1" w:lastColumn="0" w:noHBand="0" w:noVBand="1"/>
      </w:tblPr>
      <w:tblGrid>
        <w:gridCol w:w="3964"/>
        <w:gridCol w:w="3964"/>
      </w:tblGrid>
      <w:tr w:rsidR="00BF1558" w14:paraId="79A33D30" w14:textId="77777777" w:rsidTr="00BF1558">
        <w:tc>
          <w:tcPr>
            <w:tcW w:w="3964" w:type="dxa"/>
          </w:tcPr>
          <w:p w14:paraId="503D2AE5" w14:textId="18502BF4" w:rsidR="00BF1558" w:rsidRDefault="00BF1558" w:rsidP="00BF1558">
            <w:pPr>
              <w:ind w:firstLine="0"/>
            </w:pPr>
            <w:r>
              <w:t>MAPE</w:t>
            </w:r>
          </w:p>
        </w:tc>
        <w:tc>
          <w:tcPr>
            <w:tcW w:w="3964" w:type="dxa"/>
          </w:tcPr>
          <w:p w14:paraId="55A36D41" w14:textId="278C09E6" w:rsidR="00BF1558" w:rsidRDefault="00BF1558" w:rsidP="00BF1558">
            <w:pPr>
              <w:ind w:firstLine="0"/>
            </w:pPr>
            <w:r>
              <w:t>Akurasi</w:t>
            </w:r>
          </w:p>
        </w:tc>
      </w:tr>
      <w:tr w:rsidR="00BF1558" w14:paraId="47CB2E3B" w14:textId="77777777" w:rsidTr="00BF1558">
        <w:tc>
          <w:tcPr>
            <w:tcW w:w="3964" w:type="dxa"/>
          </w:tcPr>
          <w:p w14:paraId="44811056" w14:textId="79DA6777" w:rsidR="00BF1558" w:rsidRDefault="00BF1558" w:rsidP="00BF1558">
            <w:pPr>
              <w:ind w:firstLine="0"/>
            </w:pPr>
            <w:r>
              <w:t>MAPE &lt; 10 %</w:t>
            </w:r>
          </w:p>
        </w:tc>
        <w:tc>
          <w:tcPr>
            <w:tcW w:w="3964" w:type="dxa"/>
          </w:tcPr>
          <w:p w14:paraId="265C8E48" w14:textId="79355528" w:rsidR="00BF1558" w:rsidRDefault="00A15F40" w:rsidP="00BF1558">
            <w:pPr>
              <w:ind w:firstLine="0"/>
            </w:pPr>
            <w:r>
              <w:t>Tinggi</w:t>
            </w:r>
          </w:p>
        </w:tc>
      </w:tr>
      <w:tr w:rsidR="00BF1558" w14:paraId="7BA6A9C3" w14:textId="77777777" w:rsidTr="00BF1558">
        <w:tc>
          <w:tcPr>
            <w:tcW w:w="3964" w:type="dxa"/>
          </w:tcPr>
          <w:p w14:paraId="4098E840" w14:textId="2CE62ABC" w:rsidR="00BF1558" w:rsidRDefault="00A15F40" w:rsidP="00BF1558">
            <w:pPr>
              <w:ind w:firstLine="0"/>
            </w:pPr>
            <w:r>
              <w:t xml:space="preserve">10 % </w:t>
            </w:r>
            <w:r>
              <w:rPr>
                <w:rFonts w:cs="Times New Roman"/>
              </w:rPr>
              <w:t>≥</w:t>
            </w:r>
            <w:r>
              <w:t xml:space="preserve"> </w:t>
            </w:r>
            <w:r w:rsidR="00BF1558">
              <w:t>MAPE</w:t>
            </w:r>
            <w:r>
              <w:t xml:space="preserve"> </w:t>
            </w:r>
            <w:r>
              <w:rPr>
                <w:rFonts w:cs="Times New Roman"/>
              </w:rPr>
              <w:t>≤ 50 %</w:t>
            </w:r>
          </w:p>
        </w:tc>
        <w:tc>
          <w:tcPr>
            <w:tcW w:w="3964" w:type="dxa"/>
          </w:tcPr>
          <w:p w14:paraId="4512C1EE" w14:textId="780FC953" w:rsidR="00BF1558" w:rsidRDefault="00A15F40" w:rsidP="00BF1558">
            <w:pPr>
              <w:ind w:firstLine="0"/>
            </w:pPr>
            <w:r>
              <w:t>Sedang</w:t>
            </w:r>
          </w:p>
        </w:tc>
      </w:tr>
      <w:tr w:rsidR="00BF1558" w14:paraId="29E77B60" w14:textId="77777777" w:rsidTr="00BF1558">
        <w:tc>
          <w:tcPr>
            <w:tcW w:w="3964" w:type="dxa"/>
          </w:tcPr>
          <w:p w14:paraId="4512D8B3" w14:textId="1DBD7A68" w:rsidR="00BF1558" w:rsidRDefault="00BF1558" w:rsidP="00BF1558">
            <w:pPr>
              <w:ind w:firstLine="0"/>
            </w:pPr>
            <w:r>
              <w:t>MAPE &gt; 50 %</w:t>
            </w:r>
          </w:p>
        </w:tc>
        <w:tc>
          <w:tcPr>
            <w:tcW w:w="3964" w:type="dxa"/>
          </w:tcPr>
          <w:p w14:paraId="7F102850" w14:textId="2D0FC07A" w:rsidR="00BF1558" w:rsidRDefault="00A15F40" w:rsidP="00BF1558">
            <w:pPr>
              <w:ind w:firstLine="0"/>
            </w:pPr>
            <w:r>
              <w:t>Rendah</w:t>
            </w:r>
          </w:p>
        </w:tc>
      </w:tr>
    </w:tbl>
    <w:p w14:paraId="00DDF9E5" w14:textId="77777777" w:rsidR="00BF1558" w:rsidRPr="008A52B2" w:rsidRDefault="00BF1558" w:rsidP="00BF1558">
      <w:pPr>
        <w:sectPr w:rsidR="00BF1558" w:rsidRPr="008A52B2" w:rsidSect="00FB1530">
          <w:headerReference w:type="default" r:id="rId12"/>
          <w:footerReference w:type="default" r:id="rId13"/>
          <w:pgSz w:w="11907" w:h="16840" w:code="9"/>
          <w:pgMar w:top="2268" w:right="1701" w:bottom="1701" w:left="2268" w:header="720" w:footer="720" w:gutter="0"/>
          <w:cols w:space="720"/>
          <w:docGrid w:linePitch="360"/>
        </w:sectPr>
      </w:pPr>
    </w:p>
    <w:p w14:paraId="47890308" w14:textId="77777777" w:rsidR="0054744C" w:rsidRDefault="00D6433E" w:rsidP="00FB16B7">
      <w:pPr>
        <w:pStyle w:val="BAB"/>
      </w:pPr>
      <w:bookmarkStart w:id="51" w:name="_Toc525893911"/>
      <w:bookmarkStart w:id="52" w:name="_Toc59097188"/>
      <w:r>
        <w:lastRenderedPageBreak/>
        <w:t>BAB III</w:t>
      </w:r>
      <w:r w:rsidR="00FA6EC6">
        <w:br/>
      </w:r>
      <w:r w:rsidR="00FB16B7">
        <w:t>ANALISA DAN PERANCANGAN</w:t>
      </w:r>
      <w:bookmarkEnd w:id="51"/>
      <w:bookmarkEnd w:id="52"/>
    </w:p>
    <w:p w14:paraId="6E4637D3" w14:textId="77777777" w:rsidR="00023AF8" w:rsidRDefault="00023AF8" w:rsidP="003120C7"/>
    <w:p w14:paraId="64F8E2DC" w14:textId="1D2A9873" w:rsidR="00404DFB" w:rsidRDefault="00404DFB" w:rsidP="00A4579F">
      <w:pPr>
        <w:pStyle w:val="31"/>
      </w:pPr>
      <w:bookmarkStart w:id="53" w:name="_Toc525893912"/>
      <w:bookmarkStart w:id="54" w:name="_Toc59097189"/>
      <w:r>
        <w:t>Analisa Kebutuhan</w:t>
      </w:r>
      <w:bookmarkEnd w:id="54"/>
    </w:p>
    <w:p w14:paraId="0EC4562C" w14:textId="46604F33" w:rsidR="00404DFB" w:rsidRDefault="00404DFB" w:rsidP="00404DFB">
      <w:pPr>
        <w:pStyle w:val="311"/>
      </w:pPr>
      <w:bookmarkStart w:id="55" w:name="_Toc59097190"/>
      <w:r>
        <w:t>Software</w:t>
      </w:r>
      <w:bookmarkEnd w:id="55"/>
    </w:p>
    <w:p w14:paraId="16E11650" w14:textId="07541878" w:rsidR="00635002" w:rsidRDefault="00635002" w:rsidP="00635002">
      <w:r>
        <w:t xml:space="preserve">Dalam pembuatan sistem, software yang digunakan adalah sebagai </w:t>
      </w:r>
      <w:proofErr w:type="gramStart"/>
      <w:r>
        <w:t>berikut :</w:t>
      </w:r>
      <w:proofErr w:type="gramEnd"/>
    </w:p>
    <w:p w14:paraId="403B6FFC" w14:textId="1B3CE31A" w:rsidR="00635002" w:rsidRPr="005F2943" w:rsidRDefault="00635002" w:rsidP="00EB5FB0">
      <w:pPr>
        <w:pStyle w:val="ListParagraph"/>
        <w:numPr>
          <w:ilvl w:val="4"/>
          <w:numId w:val="8"/>
        </w:numPr>
        <w:rPr>
          <w:b w:val="0"/>
        </w:rPr>
      </w:pPr>
      <w:r w:rsidRPr="005F2943">
        <w:rPr>
          <w:b w:val="0"/>
        </w:rPr>
        <w:t>Windows 10 Pro 64-bit (10.0, Build 19041)</w:t>
      </w:r>
    </w:p>
    <w:p w14:paraId="09E10BCE" w14:textId="170F2D9C" w:rsidR="00635002" w:rsidRPr="005F2943" w:rsidRDefault="00635002" w:rsidP="00EB5FB0">
      <w:pPr>
        <w:pStyle w:val="ListParagraph"/>
        <w:numPr>
          <w:ilvl w:val="4"/>
          <w:numId w:val="8"/>
        </w:numPr>
        <w:rPr>
          <w:b w:val="0"/>
        </w:rPr>
      </w:pPr>
      <w:r w:rsidRPr="005F2943">
        <w:rPr>
          <w:b w:val="0"/>
        </w:rPr>
        <w:t>Sublime text Version 3.2.2, Build 3211</w:t>
      </w:r>
    </w:p>
    <w:p w14:paraId="43D9D6B8" w14:textId="53452E5E" w:rsidR="00635002" w:rsidRPr="005F2943" w:rsidRDefault="00635002" w:rsidP="00EB5FB0">
      <w:pPr>
        <w:pStyle w:val="ListParagraph"/>
        <w:numPr>
          <w:ilvl w:val="4"/>
          <w:numId w:val="8"/>
        </w:numPr>
        <w:rPr>
          <w:b w:val="0"/>
        </w:rPr>
      </w:pPr>
      <w:r w:rsidRPr="005F2943">
        <w:rPr>
          <w:b w:val="0"/>
        </w:rPr>
        <w:t>Xampp v3.2.4</w:t>
      </w:r>
    </w:p>
    <w:p w14:paraId="0D1A916C" w14:textId="400BEAE6" w:rsidR="00655EE4" w:rsidRPr="005F2943" w:rsidRDefault="00655EE4" w:rsidP="00EB5FB0">
      <w:pPr>
        <w:pStyle w:val="ListParagraph"/>
        <w:numPr>
          <w:ilvl w:val="4"/>
          <w:numId w:val="8"/>
        </w:numPr>
        <w:rPr>
          <w:b w:val="0"/>
        </w:rPr>
      </w:pPr>
      <w:r w:rsidRPr="005F2943">
        <w:rPr>
          <w:b w:val="0"/>
        </w:rPr>
        <w:t>Chrome version 87.0.4280</w:t>
      </w:r>
    </w:p>
    <w:p w14:paraId="25C35FF6" w14:textId="381F3AAB" w:rsidR="00635002" w:rsidRPr="005F2943" w:rsidRDefault="00635002" w:rsidP="00EB5FB0">
      <w:pPr>
        <w:pStyle w:val="ListParagraph"/>
        <w:numPr>
          <w:ilvl w:val="4"/>
          <w:numId w:val="8"/>
        </w:numPr>
        <w:rPr>
          <w:b w:val="0"/>
        </w:rPr>
      </w:pPr>
      <w:r w:rsidRPr="005F2943">
        <w:rPr>
          <w:b w:val="0"/>
        </w:rPr>
        <w:t>Python 3.8.3</w:t>
      </w:r>
    </w:p>
    <w:p w14:paraId="211A78EE" w14:textId="77777777" w:rsidR="00635002" w:rsidRDefault="00635002" w:rsidP="009D3DAD"/>
    <w:p w14:paraId="2417F6B5" w14:textId="5B629AEF" w:rsidR="00404DFB" w:rsidRDefault="00404DFB" w:rsidP="00404DFB">
      <w:pPr>
        <w:pStyle w:val="311"/>
      </w:pPr>
      <w:bookmarkStart w:id="56" w:name="_Toc59097191"/>
      <w:r>
        <w:t>Hardware</w:t>
      </w:r>
      <w:bookmarkEnd w:id="56"/>
    </w:p>
    <w:p w14:paraId="4BBE3777" w14:textId="1E975512" w:rsidR="00404DFB" w:rsidRDefault="00404DFB" w:rsidP="00404DFB">
      <w:r>
        <w:t xml:space="preserve">Dalam pembuatan sistem, hardware yang digunakan adalah sebagai </w:t>
      </w:r>
      <w:proofErr w:type="gramStart"/>
      <w:r>
        <w:t>berikut :</w:t>
      </w:r>
      <w:proofErr w:type="gramEnd"/>
    </w:p>
    <w:p w14:paraId="663484FB" w14:textId="4CF309ED" w:rsidR="00404DFB" w:rsidRPr="005F2943" w:rsidRDefault="00404DFB" w:rsidP="00EB5FB0">
      <w:pPr>
        <w:pStyle w:val="ListParagraph"/>
        <w:numPr>
          <w:ilvl w:val="4"/>
          <w:numId w:val="8"/>
        </w:numPr>
        <w:rPr>
          <w:b w:val="0"/>
        </w:rPr>
      </w:pPr>
      <w:r w:rsidRPr="005F2943">
        <w:rPr>
          <w:b w:val="0"/>
        </w:rPr>
        <w:t>Intel(R) Core™ i3-2328M CPU @ 2.20GHz</w:t>
      </w:r>
    </w:p>
    <w:p w14:paraId="2EA754BA" w14:textId="66F6A06E" w:rsidR="00404DFB" w:rsidRPr="005F2943" w:rsidRDefault="00404DFB" w:rsidP="00EB5FB0">
      <w:pPr>
        <w:pStyle w:val="ListParagraph"/>
        <w:numPr>
          <w:ilvl w:val="4"/>
          <w:numId w:val="8"/>
        </w:numPr>
        <w:rPr>
          <w:b w:val="0"/>
        </w:rPr>
      </w:pPr>
      <w:r w:rsidRPr="005F2943">
        <w:rPr>
          <w:b w:val="0"/>
        </w:rPr>
        <w:t>RAM 2 GB</w:t>
      </w:r>
    </w:p>
    <w:p w14:paraId="766DA241" w14:textId="1A91CB64" w:rsidR="00404DFB" w:rsidRPr="005F2943" w:rsidRDefault="00404DFB" w:rsidP="00EB5FB0">
      <w:pPr>
        <w:pStyle w:val="ListParagraph"/>
        <w:numPr>
          <w:ilvl w:val="4"/>
          <w:numId w:val="8"/>
        </w:numPr>
        <w:rPr>
          <w:b w:val="0"/>
        </w:rPr>
      </w:pPr>
      <w:r w:rsidRPr="005F2943">
        <w:rPr>
          <w:b w:val="0"/>
        </w:rPr>
        <w:t>Harddisk 500 GB</w:t>
      </w:r>
    </w:p>
    <w:p w14:paraId="4DD0CA50" w14:textId="77777777" w:rsidR="006514CE" w:rsidRDefault="006514CE" w:rsidP="006514CE"/>
    <w:p w14:paraId="4BE2CA2E" w14:textId="77777777" w:rsidR="00F862BB" w:rsidRDefault="00F862BB" w:rsidP="00A4579F">
      <w:pPr>
        <w:pStyle w:val="31"/>
      </w:pPr>
      <w:bookmarkStart w:id="57" w:name="_Toc59097192"/>
      <w:r>
        <w:t>Metodologi Penelitian</w:t>
      </w:r>
      <w:bookmarkEnd w:id="53"/>
      <w:bookmarkEnd w:id="57"/>
    </w:p>
    <w:p w14:paraId="09A98D18" w14:textId="77777777" w:rsidR="0013777A" w:rsidRPr="007A5184" w:rsidRDefault="0013777A" w:rsidP="00A4579F">
      <w:pPr>
        <w:pStyle w:val="311"/>
      </w:pPr>
      <w:bookmarkStart w:id="58" w:name="_Toc525893913"/>
      <w:bookmarkStart w:id="59" w:name="_Toc59097193"/>
      <w:r w:rsidRPr="007A5184">
        <w:t>Pengumpulan Data</w:t>
      </w:r>
      <w:bookmarkEnd w:id="58"/>
      <w:bookmarkEnd w:id="59"/>
    </w:p>
    <w:p w14:paraId="48969860" w14:textId="77777777" w:rsidR="0013777A" w:rsidRDefault="0013777A" w:rsidP="00A4579F">
      <w:pPr>
        <w:pStyle w:val="3210"/>
      </w:pPr>
      <w:r>
        <w:t>Wawancara</w:t>
      </w:r>
    </w:p>
    <w:p w14:paraId="54607FBA" w14:textId="4B49F7D8" w:rsidR="0013777A" w:rsidRDefault="0013777A" w:rsidP="0013777A">
      <w:pPr>
        <w:rPr>
          <w:rFonts w:asciiTheme="majorBidi" w:hAnsiTheme="majorBidi" w:cstheme="majorBidi"/>
          <w:color w:val="000000"/>
          <w:szCs w:val="24"/>
        </w:rPr>
      </w:pPr>
      <w:r w:rsidRPr="00924DC8">
        <w:rPr>
          <w:rFonts w:asciiTheme="majorBidi" w:hAnsiTheme="majorBidi" w:cstheme="majorBidi"/>
          <w:color w:val="000000"/>
          <w:szCs w:val="24"/>
        </w:rPr>
        <w:t xml:space="preserve">Metode ini dilakukan dengan cara tanya jawab yang dilakukan oleh peneliti dengan mengajukan beberapa pertanyaan kepada </w:t>
      </w:r>
      <w:r w:rsidRPr="009D7809">
        <w:rPr>
          <w:rFonts w:asciiTheme="majorBidi" w:hAnsiTheme="majorBidi" w:cstheme="majorBidi"/>
          <w:color w:val="000000"/>
          <w:szCs w:val="24"/>
        </w:rPr>
        <w:t xml:space="preserve">staf pengurus </w:t>
      </w:r>
      <w:r w:rsidR="006743EB">
        <w:rPr>
          <w:rFonts w:asciiTheme="majorBidi" w:hAnsiTheme="majorBidi" w:cstheme="majorBidi"/>
          <w:color w:val="000000"/>
          <w:szCs w:val="24"/>
        </w:rPr>
        <w:t>Rumah Sakit Daerah Buton</w:t>
      </w:r>
      <w:r w:rsidRPr="00924DC8">
        <w:rPr>
          <w:rFonts w:asciiTheme="majorBidi" w:hAnsiTheme="majorBidi" w:cstheme="majorBidi"/>
          <w:color w:val="000000"/>
          <w:szCs w:val="24"/>
        </w:rPr>
        <w:t xml:space="preserve"> mengenai sistem </w:t>
      </w:r>
      <w:r w:rsidR="006743EB">
        <w:rPr>
          <w:rFonts w:asciiTheme="majorBidi" w:hAnsiTheme="majorBidi" w:cstheme="majorBidi"/>
          <w:color w:val="000000"/>
          <w:szCs w:val="24"/>
        </w:rPr>
        <w:t>pengololaan obat guna</w:t>
      </w:r>
      <w:r w:rsidRPr="00924DC8">
        <w:rPr>
          <w:rFonts w:asciiTheme="majorBidi" w:hAnsiTheme="majorBidi" w:cstheme="majorBidi"/>
          <w:color w:val="000000"/>
          <w:szCs w:val="24"/>
        </w:rPr>
        <w:t xml:space="preserve"> memperoleh data, sehingga pene</w:t>
      </w:r>
      <w:r w:rsidR="006743EB">
        <w:rPr>
          <w:rFonts w:asciiTheme="majorBidi" w:hAnsiTheme="majorBidi" w:cstheme="majorBidi"/>
          <w:color w:val="000000"/>
          <w:szCs w:val="24"/>
        </w:rPr>
        <w:t xml:space="preserve">liti bisa merancang sistem </w:t>
      </w:r>
      <w:r w:rsidRPr="00924DC8">
        <w:rPr>
          <w:rFonts w:asciiTheme="majorBidi" w:hAnsiTheme="majorBidi" w:cstheme="majorBidi"/>
          <w:color w:val="000000"/>
          <w:szCs w:val="24"/>
        </w:rPr>
        <w:t xml:space="preserve">dengan menjadikan data yang diperoleh dari </w:t>
      </w:r>
      <w:proofErr w:type="gramStart"/>
      <w:r w:rsidRPr="00C67FB6">
        <w:rPr>
          <w:rFonts w:asciiTheme="majorBidi" w:hAnsiTheme="majorBidi" w:cstheme="majorBidi"/>
          <w:color w:val="000000"/>
          <w:szCs w:val="24"/>
        </w:rPr>
        <w:t xml:space="preserve">staf </w:t>
      </w:r>
      <w:r w:rsidRPr="00924DC8">
        <w:rPr>
          <w:rFonts w:asciiTheme="majorBidi" w:hAnsiTheme="majorBidi" w:cstheme="majorBidi"/>
          <w:color w:val="000000"/>
          <w:szCs w:val="24"/>
        </w:rPr>
        <w:t xml:space="preserve"> </w:t>
      </w:r>
      <w:r w:rsidRPr="00C67FB6">
        <w:rPr>
          <w:rFonts w:asciiTheme="majorBidi" w:hAnsiTheme="majorBidi" w:cstheme="majorBidi"/>
          <w:color w:val="000000"/>
          <w:szCs w:val="24"/>
        </w:rPr>
        <w:t>tersebut</w:t>
      </w:r>
      <w:proofErr w:type="gramEnd"/>
      <w:r w:rsidRPr="00C67FB6">
        <w:rPr>
          <w:rFonts w:asciiTheme="majorBidi" w:hAnsiTheme="majorBidi" w:cstheme="majorBidi"/>
          <w:color w:val="000000"/>
          <w:szCs w:val="24"/>
        </w:rPr>
        <w:t xml:space="preserve"> </w:t>
      </w:r>
      <w:r w:rsidRPr="00924DC8">
        <w:rPr>
          <w:rFonts w:asciiTheme="majorBidi" w:hAnsiTheme="majorBidi" w:cstheme="majorBidi"/>
          <w:color w:val="000000"/>
          <w:szCs w:val="24"/>
        </w:rPr>
        <w:t>sebagai rujukan</w:t>
      </w:r>
    </w:p>
    <w:p w14:paraId="1510EF25" w14:textId="77777777" w:rsidR="0013777A" w:rsidRPr="005E44B3" w:rsidRDefault="0013777A" w:rsidP="0013777A">
      <w:pPr>
        <w:rPr>
          <w:rFonts w:asciiTheme="majorBidi" w:hAnsiTheme="majorBidi" w:cstheme="majorBidi"/>
          <w:color w:val="000000"/>
          <w:szCs w:val="24"/>
        </w:rPr>
      </w:pPr>
    </w:p>
    <w:p w14:paraId="45B3197C" w14:textId="77777777" w:rsidR="0013777A" w:rsidRDefault="0013777A" w:rsidP="00A4579F">
      <w:pPr>
        <w:pStyle w:val="3210"/>
      </w:pPr>
      <w:r>
        <w:t>Studi Pustaka</w:t>
      </w:r>
    </w:p>
    <w:p w14:paraId="02E588FC" w14:textId="77777777" w:rsidR="0013777A" w:rsidRDefault="0013777A" w:rsidP="0013777A">
      <w:r w:rsidRPr="000A0732">
        <w:t xml:space="preserve">Metode ini dilakukan dengan </w:t>
      </w:r>
      <w:proofErr w:type="gramStart"/>
      <w:r w:rsidRPr="000A0732">
        <w:t>cara</w:t>
      </w:r>
      <w:proofErr w:type="gramEnd"/>
      <w:r w:rsidRPr="000A0732">
        <w:t xml:space="preserve"> menggali in</w:t>
      </w:r>
      <w:r w:rsidRPr="00D62BBB">
        <w:rPr>
          <w:i/>
          <w:iCs/>
        </w:rPr>
        <w:t>form</w:t>
      </w:r>
      <w:r w:rsidRPr="000A0732">
        <w:t>asi dari berbagai buku-buku, artikel-artikel, catatan-catatan, literatur-literatur, laporan-laporan dan sebagainya yang berhubungan dengan penelitian yang dilakukan.</w:t>
      </w:r>
    </w:p>
    <w:p w14:paraId="3AC4E458" w14:textId="77777777" w:rsidR="0013777A" w:rsidRPr="000A0732" w:rsidRDefault="0013777A" w:rsidP="0013777A">
      <w:pPr>
        <w:shd w:val="clear" w:color="auto" w:fill="FFFFFF"/>
        <w:tabs>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val="0"/>
        <w:autoSpaceDN w:val="0"/>
        <w:adjustRightInd w:val="0"/>
        <w:ind w:left="425" w:hanging="425"/>
        <w:rPr>
          <w:rFonts w:asciiTheme="majorBidi" w:hAnsiTheme="majorBidi" w:cstheme="majorBidi"/>
          <w:color w:val="000000"/>
          <w:szCs w:val="24"/>
        </w:rPr>
      </w:pPr>
    </w:p>
    <w:p w14:paraId="2E78D1AC" w14:textId="77777777" w:rsidR="0013777A" w:rsidRPr="007A5184" w:rsidRDefault="0013777A" w:rsidP="00A4579F">
      <w:pPr>
        <w:pStyle w:val="311"/>
      </w:pPr>
      <w:bookmarkStart w:id="60" w:name="_Toc525893914"/>
      <w:bookmarkStart w:id="61" w:name="_Toc59097194"/>
      <w:r w:rsidRPr="007A5184">
        <w:t>Metode Pengembangan Sistem</w:t>
      </w:r>
      <w:bookmarkEnd w:id="60"/>
      <w:bookmarkEnd w:id="61"/>
    </w:p>
    <w:p w14:paraId="6C108BD3" w14:textId="77777777" w:rsidR="0013777A" w:rsidRPr="003F4AF1" w:rsidRDefault="0013777A" w:rsidP="0013777A">
      <w:r>
        <w:t xml:space="preserve">Di dalam pengembangan sistem, peneliti menggunakan model </w:t>
      </w:r>
      <w:r>
        <w:rPr>
          <w:i/>
          <w:iCs/>
        </w:rPr>
        <w:t xml:space="preserve">waterfall modified, </w:t>
      </w:r>
      <w:r>
        <w:t>yang terdiri dari beberapa bagian diantaranya:</w:t>
      </w:r>
    </w:p>
    <w:p w14:paraId="51D0FD69" w14:textId="77777777" w:rsidR="0013777A" w:rsidRDefault="0013777A" w:rsidP="00A4579F">
      <w:pPr>
        <w:pStyle w:val="3210"/>
      </w:pPr>
      <w:r>
        <w:t>Analisa Sistem</w:t>
      </w:r>
    </w:p>
    <w:p w14:paraId="7E6151E7" w14:textId="2920C984" w:rsidR="0013777A" w:rsidRDefault="0013777A" w:rsidP="00B240AB">
      <w:r w:rsidRPr="00924DC8">
        <w:t>Pada kegiatan ini, peneliti mengidentifikasi masalah-masalah yang berkaitan dengan pembuatan sistem.</w:t>
      </w:r>
    </w:p>
    <w:p w14:paraId="769014DC" w14:textId="77777777" w:rsidR="0013777A" w:rsidRDefault="0013777A" w:rsidP="00A4579F">
      <w:pPr>
        <w:pStyle w:val="3210"/>
      </w:pPr>
      <w:r>
        <w:t>Desain</w:t>
      </w:r>
    </w:p>
    <w:p w14:paraId="356E3FE1" w14:textId="43D19E24" w:rsidR="00B240AB" w:rsidRDefault="0013777A" w:rsidP="00D446D7">
      <w:r>
        <w:t xml:space="preserve">Pada kegiatan ini, peneliti </w:t>
      </w:r>
      <w:proofErr w:type="gramStart"/>
      <w:r>
        <w:t>akan</w:t>
      </w:r>
      <w:proofErr w:type="gramEnd"/>
      <w:r>
        <w:t xml:space="preserve"> </w:t>
      </w:r>
      <w:r w:rsidRPr="00924DC8">
        <w:t>mendesain</w:t>
      </w:r>
      <w:r>
        <w:t xml:space="preserve"> sebuah permodel sistem yang sesuai dengan analisa yang telah </w:t>
      </w:r>
      <w:r w:rsidR="00657855">
        <w:t>dilakukan</w:t>
      </w:r>
      <w:r>
        <w:t xml:space="preserve">. Dan selain itu, di kegiatan ini peneliti juga </w:t>
      </w:r>
      <w:proofErr w:type="gramStart"/>
      <w:r>
        <w:t>akan</w:t>
      </w:r>
      <w:proofErr w:type="gramEnd"/>
      <w:r>
        <w:t xml:space="preserve"> mendesain sebuah </w:t>
      </w:r>
      <w:r w:rsidR="005B47BA" w:rsidRPr="005B47BA">
        <w:rPr>
          <w:i/>
          <w:iCs/>
        </w:rPr>
        <w:t>user</w:t>
      </w:r>
      <w:r>
        <w:rPr>
          <w:i/>
          <w:iCs/>
        </w:rPr>
        <w:t xml:space="preserve"> interface </w:t>
      </w:r>
      <w:r>
        <w:t xml:space="preserve">yang </w:t>
      </w:r>
      <w:r w:rsidR="00657855">
        <w:t>digunakan</w:t>
      </w:r>
      <w:r>
        <w:t xml:space="preserve"> untuk tampilan pengimplementasian sistem.</w:t>
      </w:r>
    </w:p>
    <w:p w14:paraId="3FB87171" w14:textId="77777777" w:rsidR="00D446D7" w:rsidRDefault="00D446D7" w:rsidP="00D446D7">
      <w:pPr>
        <w:ind w:firstLine="0"/>
        <w:sectPr w:rsidR="00D446D7" w:rsidSect="00FB1530">
          <w:headerReference w:type="default" r:id="rId14"/>
          <w:footerReference w:type="default" r:id="rId15"/>
          <w:pgSz w:w="11907" w:h="16840" w:code="9"/>
          <w:pgMar w:top="2268" w:right="1701" w:bottom="1701" w:left="2268" w:header="720" w:footer="720" w:gutter="0"/>
          <w:cols w:space="720"/>
          <w:docGrid w:linePitch="360"/>
        </w:sectPr>
      </w:pPr>
    </w:p>
    <w:p w14:paraId="6944AF53" w14:textId="77777777" w:rsidR="0013777A" w:rsidRDefault="0013777A" w:rsidP="00A4579F">
      <w:pPr>
        <w:pStyle w:val="3210"/>
      </w:pPr>
      <w:r>
        <w:lastRenderedPageBreak/>
        <w:t>Pengkodean</w:t>
      </w:r>
    </w:p>
    <w:p w14:paraId="24CE261D" w14:textId="0D29644E" w:rsidR="0013777A" w:rsidRDefault="0013777A" w:rsidP="00B240AB">
      <w:r w:rsidRPr="00924DC8">
        <w:t xml:space="preserve">Pada kegiatan ini, peneliti melakukan penulisan </w:t>
      </w:r>
      <w:r w:rsidRPr="00924DC8">
        <w:rPr>
          <w:i/>
        </w:rPr>
        <w:t>script</w:t>
      </w:r>
      <w:r>
        <w:rPr>
          <w:i/>
        </w:rPr>
        <w:t xml:space="preserve">. </w:t>
      </w:r>
      <w:r>
        <w:rPr>
          <w:iCs/>
        </w:rPr>
        <w:t>Adapun</w:t>
      </w:r>
      <w:r>
        <w:rPr>
          <w:i/>
        </w:rPr>
        <w:t xml:space="preserve"> Script </w:t>
      </w:r>
      <w:r>
        <w:rPr>
          <w:iCs/>
        </w:rPr>
        <w:t xml:space="preserve">yang di pakai di antaranya adalah mysql, html, </w:t>
      </w:r>
      <w:r w:rsidR="003772CC">
        <w:rPr>
          <w:iCs/>
        </w:rPr>
        <w:t>pyton</w:t>
      </w:r>
      <w:r>
        <w:rPr>
          <w:iCs/>
        </w:rPr>
        <w:t>, javascript</w:t>
      </w:r>
      <w:r w:rsidRPr="00924DC8">
        <w:t xml:space="preserve"> ke dalam sebuah s</w:t>
      </w:r>
      <w:r w:rsidRPr="00924DC8">
        <w:rPr>
          <w:i/>
        </w:rPr>
        <w:t xml:space="preserve">oftware programming </w:t>
      </w:r>
      <w:r w:rsidRPr="00924DC8">
        <w:t>untuk menghasilkan sistem yang telah di</w:t>
      </w:r>
      <w:r>
        <w:t xml:space="preserve"> </w:t>
      </w:r>
      <w:r w:rsidRPr="00924DC8">
        <w:t>desain</w:t>
      </w:r>
      <w:r w:rsidR="00B240AB">
        <w:t>.</w:t>
      </w:r>
    </w:p>
    <w:p w14:paraId="1398FCA1" w14:textId="77777777" w:rsidR="0013777A" w:rsidRDefault="0013777A" w:rsidP="00A4579F">
      <w:pPr>
        <w:pStyle w:val="3210"/>
      </w:pPr>
      <w:r>
        <w:t>Pengujian Sistem</w:t>
      </w:r>
    </w:p>
    <w:p w14:paraId="4DB24A8C" w14:textId="6F207B03" w:rsidR="00F862BB" w:rsidRDefault="0013777A" w:rsidP="0013777A">
      <w:r w:rsidRPr="00924DC8">
        <w:t>Pada kegiatan ini, peneliti melakukan pengujian terhadap sistem dan mengimplementasikan sistem yang telah dibuat</w:t>
      </w:r>
    </w:p>
    <w:p w14:paraId="47E871E1" w14:textId="77777777" w:rsidR="001355CE" w:rsidRDefault="001355CE" w:rsidP="0013777A"/>
    <w:p w14:paraId="16D88567" w14:textId="77777777" w:rsidR="00400065" w:rsidRPr="00D630B1" w:rsidRDefault="0071478F" w:rsidP="00A4579F">
      <w:pPr>
        <w:pStyle w:val="31"/>
      </w:pPr>
      <w:bookmarkStart w:id="62" w:name="_Toc525893915"/>
      <w:bookmarkStart w:id="63" w:name="_Toc59097195"/>
      <w:r w:rsidRPr="00D630B1">
        <w:t>Deskripsi Tugas Akhir</w:t>
      </w:r>
      <w:bookmarkEnd w:id="62"/>
      <w:bookmarkEnd w:id="63"/>
    </w:p>
    <w:p w14:paraId="32E6B619" w14:textId="21A29B0A" w:rsidR="003E1728" w:rsidRPr="00B777A8" w:rsidRDefault="00023AF8" w:rsidP="001F358C">
      <w:r>
        <w:t xml:space="preserve">Dalam tugas akhir ini, </w:t>
      </w:r>
      <w:proofErr w:type="gramStart"/>
      <w:r>
        <w:t>akan</w:t>
      </w:r>
      <w:proofErr w:type="gramEnd"/>
      <w:r>
        <w:t xml:space="preserve"> menghasilkan sebuah sistem </w:t>
      </w:r>
      <w:r w:rsidR="001F358C">
        <w:t>pengolahan data pembelian obat</w:t>
      </w:r>
      <w:r>
        <w:t xml:space="preserve"> yang di peruntukan kepada</w:t>
      </w:r>
      <w:r w:rsidR="005401AF">
        <w:t xml:space="preserve"> </w:t>
      </w:r>
      <w:r w:rsidR="001F358C">
        <w:t>apoteker</w:t>
      </w:r>
      <w:r>
        <w:t xml:space="preserve"> </w:t>
      </w:r>
      <w:r w:rsidR="001F358C">
        <w:t>Rumah Sakit Daerah Buton</w:t>
      </w:r>
      <w:r>
        <w:t xml:space="preserve">. Di dalam sistem </w:t>
      </w:r>
      <w:r w:rsidR="001F358C">
        <w:t>pengolahana obat</w:t>
      </w:r>
      <w:r>
        <w:t xml:space="preserve"> ini, </w:t>
      </w:r>
      <w:r w:rsidR="00447ACC">
        <w:t xml:space="preserve">data </w:t>
      </w:r>
      <w:r>
        <w:t xml:space="preserve">yang </w:t>
      </w:r>
      <w:r w:rsidR="00657855">
        <w:t>digunakan</w:t>
      </w:r>
      <w:r w:rsidR="00447ACC">
        <w:t xml:space="preserve"> adalah</w:t>
      </w:r>
      <w:r w:rsidR="001F358C">
        <w:t xml:space="preserve"> data transaksi obat dari bulan Januari – bulan Desember 2019. Dalam melakukan pengolahan data, sistem menggunakan 2 algoritma yakni algoritma apriori dan algoritma regresi linar, seperti yang di tujukan pada gambar </w:t>
      </w:r>
      <w:r w:rsidR="001F358C">
        <w:fldChar w:fldCharType="begin"/>
      </w:r>
      <w:r w:rsidR="001F358C">
        <w:instrText xml:space="preserve"> REF desain_sistem \h </w:instrText>
      </w:r>
      <w:r w:rsidR="001F358C">
        <w:fldChar w:fldCharType="separate"/>
      </w:r>
      <w:r w:rsidR="00401C47">
        <w:t>3.</w:t>
      </w:r>
      <w:r w:rsidR="00401C47">
        <w:rPr>
          <w:noProof/>
        </w:rPr>
        <w:t>1</w:t>
      </w:r>
      <w:r w:rsidR="00401C47">
        <w:t xml:space="preserve"> </w:t>
      </w:r>
      <w:r w:rsidR="001F358C">
        <w:fldChar w:fldCharType="end"/>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941"/>
        <w:gridCol w:w="3987"/>
      </w:tblGrid>
      <w:tr w:rsidR="00324F18" w14:paraId="266E12F7" w14:textId="77777777" w:rsidTr="00324F18">
        <w:tc>
          <w:tcPr>
            <w:tcW w:w="4508" w:type="dxa"/>
          </w:tcPr>
          <w:p w14:paraId="031E45A9" w14:textId="77777777" w:rsidR="00324F18" w:rsidRDefault="00324F18" w:rsidP="00324F18">
            <w:pPr>
              <w:spacing w:line="360" w:lineRule="auto"/>
              <w:jc w:val="center"/>
              <w:rPr>
                <w:noProof/>
              </w:rPr>
            </w:pPr>
            <w:r>
              <w:rPr>
                <w:noProof/>
              </w:rPr>
              <w:lastRenderedPageBreak/>
              <w:t>Regresi Linear</w:t>
            </w:r>
            <w:r>
              <w:rPr>
                <w:noProof/>
              </w:rPr>
              <w:drawing>
                <wp:inline distT="0" distB="0" distL="0" distR="0" wp14:anchorId="67DA494C" wp14:editId="3C3AD1F6">
                  <wp:extent cx="2230755" cy="5332021"/>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36152" cy="5344920"/>
                          </a:xfrm>
                          <a:prstGeom prst="rect">
                            <a:avLst/>
                          </a:prstGeom>
                          <a:noFill/>
                        </pic:spPr>
                      </pic:pic>
                    </a:graphicData>
                  </a:graphic>
                </wp:inline>
              </w:drawing>
            </w:r>
          </w:p>
        </w:tc>
        <w:tc>
          <w:tcPr>
            <w:tcW w:w="4509" w:type="dxa"/>
          </w:tcPr>
          <w:p w14:paraId="3B630E48" w14:textId="77777777" w:rsidR="00324F18" w:rsidRDefault="00324F18" w:rsidP="00324F18">
            <w:pPr>
              <w:spacing w:line="360" w:lineRule="auto"/>
              <w:jc w:val="center"/>
              <w:rPr>
                <w:noProof/>
              </w:rPr>
            </w:pPr>
            <w:r>
              <w:rPr>
                <w:noProof/>
              </w:rPr>
              <w:t>Apriori</w:t>
            </w:r>
          </w:p>
          <w:p w14:paraId="6227A83D" w14:textId="77777777" w:rsidR="00324F18" w:rsidRDefault="00324F18" w:rsidP="00324F18">
            <w:pPr>
              <w:jc w:val="center"/>
              <w:rPr>
                <w:noProof/>
              </w:rPr>
            </w:pPr>
            <w:r w:rsidRPr="009522B3">
              <w:rPr>
                <w:noProof/>
              </w:rPr>
              <w:drawing>
                <wp:inline distT="0" distB="0" distL="0" distR="0" wp14:anchorId="37958CAE" wp14:editId="7F42BF88">
                  <wp:extent cx="2000529" cy="518232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00529" cy="5182323"/>
                          </a:xfrm>
                          <a:prstGeom prst="rect">
                            <a:avLst/>
                          </a:prstGeom>
                        </pic:spPr>
                      </pic:pic>
                    </a:graphicData>
                  </a:graphic>
                </wp:inline>
              </w:drawing>
            </w:r>
          </w:p>
        </w:tc>
      </w:tr>
    </w:tbl>
    <w:p w14:paraId="2D0A7DA3" w14:textId="3EBAB9D2" w:rsidR="006A4430" w:rsidRDefault="006A4430" w:rsidP="00AA07F7">
      <w:pPr>
        <w:pStyle w:val="posisigambar"/>
      </w:pPr>
    </w:p>
    <w:p w14:paraId="1303FC2A" w14:textId="4E994BC8" w:rsidR="001D4BF0" w:rsidRPr="00772E6B" w:rsidRDefault="00AA07F7" w:rsidP="004879E1">
      <w:pPr>
        <w:pStyle w:val="Caption"/>
      </w:pPr>
      <w:bookmarkStart w:id="64" w:name="flowchart"/>
      <w:bookmarkStart w:id="65" w:name="_Toc525893932"/>
      <w:bookmarkStart w:id="66" w:name="_Toc58906465"/>
      <w:r>
        <w:t xml:space="preserve">Gambar </w:t>
      </w:r>
      <w:bookmarkStart w:id="67" w:name="short_gambar_flowchart_1"/>
      <w:bookmarkStart w:id="68" w:name="desain_sistem"/>
      <w:r w:rsidR="00F8074A">
        <w:t>3.</w:t>
      </w:r>
      <w:r w:rsidR="00AF6DC1">
        <w:rPr>
          <w:noProof/>
        </w:rPr>
        <w:fldChar w:fldCharType="begin"/>
      </w:r>
      <w:r w:rsidR="00AF6DC1">
        <w:rPr>
          <w:noProof/>
        </w:rPr>
        <w:instrText xml:space="preserve"> SEQ Gambar_3. \* ARABIC </w:instrText>
      </w:r>
      <w:r w:rsidR="00AF6DC1">
        <w:rPr>
          <w:noProof/>
        </w:rPr>
        <w:fldChar w:fldCharType="separate"/>
      </w:r>
      <w:r w:rsidR="00401C47">
        <w:rPr>
          <w:noProof/>
        </w:rPr>
        <w:t>1</w:t>
      </w:r>
      <w:r w:rsidR="00AF6DC1">
        <w:rPr>
          <w:noProof/>
        </w:rPr>
        <w:fldChar w:fldCharType="end"/>
      </w:r>
      <w:bookmarkEnd w:id="64"/>
      <w:bookmarkEnd w:id="67"/>
      <w:r>
        <w:t xml:space="preserve"> </w:t>
      </w:r>
      <w:bookmarkEnd w:id="65"/>
      <w:bookmarkEnd w:id="68"/>
      <w:r w:rsidR="00772E6B">
        <w:rPr>
          <w:iCs/>
        </w:rPr>
        <w:t>desain sistem</w:t>
      </w:r>
      <w:bookmarkEnd w:id="66"/>
    </w:p>
    <w:p w14:paraId="3DEE4B72" w14:textId="39BF6495" w:rsidR="00C24033" w:rsidRDefault="00AA07F7" w:rsidP="0070709E">
      <w:r>
        <w:fldChar w:fldCharType="begin"/>
      </w:r>
      <w:r>
        <w:instrText xml:space="preserve"> REF flowchart \h </w:instrText>
      </w:r>
      <w:r>
        <w:fldChar w:fldCharType="separate"/>
      </w:r>
      <w:r w:rsidR="00401C47">
        <w:t>Gambar 3.</w:t>
      </w:r>
      <w:r w:rsidR="00401C47">
        <w:rPr>
          <w:noProof/>
        </w:rPr>
        <w:t>1</w:t>
      </w:r>
      <w:r>
        <w:fldChar w:fldCharType="end"/>
      </w:r>
      <w:r>
        <w:t xml:space="preserve"> </w:t>
      </w:r>
      <w:r w:rsidR="00C67E3D">
        <w:t>menjelaskan proses</w:t>
      </w:r>
      <w:r w:rsidR="003F11ED">
        <w:t xml:space="preserve"> pengolahan data pembelian obat yang </w:t>
      </w:r>
      <w:proofErr w:type="gramStart"/>
      <w:r w:rsidR="003F11ED">
        <w:t>akan</w:t>
      </w:r>
      <w:proofErr w:type="gramEnd"/>
      <w:r w:rsidR="003F11ED">
        <w:t xml:space="preserve"> di lakukan dalam sistem. Dalam pengolahan data, sistem menggunakan 2 algoritma yaitu algoritma apriori dan algoritma regresi linear.</w:t>
      </w:r>
      <w:r w:rsidR="00C35807">
        <w:t xml:space="preserve"> K</w:t>
      </w:r>
      <w:r w:rsidR="003F11ED">
        <w:t>e</w:t>
      </w:r>
      <w:r w:rsidR="00C35807">
        <w:t xml:space="preserve"> </w:t>
      </w:r>
      <w:r w:rsidR="003F11ED">
        <w:t xml:space="preserve">2 </w:t>
      </w:r>
      <w:r w:rsidR="00C35807">
        <w:t>algoritma itu digunakan dengan maksud dan tujuan yang berbeda</w:t>
      </w:r>
      <w:r w:rsidR="003F11ED">
        <w:t xml:space="preserve">, </w:t>
      </w:r>
      <w:r w:rsidR="00C35807">
        <w:t>dimana algoritma apriori digunakan untuk mengetahun informasi pola pembelian obat pada Rumah Sakit Daerah Buton, dan algoritma regresi linear digunakan untuk</w:t>
      </w:r>
      <w:r w:rsidR="003F11ED">
        <w:t xml:space="preserve"> </w:t>
      </w:r>
      <w:r w:rsidR="00C35807">
        <w:t>memprediksi pembelian obat di Rumah Sakit Daerah Buton.</w:t>
      </w:r>
      <w:r w:rsidR="005D0406">
        <w:t xml:space="preserve"> Untuk proses algoritma regresi linear, diawali dengan proses </w:t>
      </w:r>
      <w:r w:rsidR="005D0406">
        <w:lastRenderedPageBreak/>
        <w:t xml:space="preserve">pengimputan data, selanjutnya data tersebut </w:t>
      </w:r>
      <w:proofErr w:type="gramStart"/>
      <w:r w:rsidR="005D0406">
        <w:t>akan</w:t>
      </w:r>
      <w:proofErr w:type="gramEnd"/>
      <w:r w:rsidR="005D0406">
        <w:t xml:space="preserve"> dilakukan proses </w:t>
      </w:r>
      <w:r w:rsidR="005D0406">
        <w:rPr>
          <w:i/>
        </w:rPr>
        <w:t>cleaning</w:t>
      </w:r>
      <w:r w:rsidR="005D0406">
        <w:t xml:space="preserve">, atau lebih sering disebut dengan prosers </w:t>
      </w:r>
      <w:r w:rsidR="005D0406">
        <w:rPr>
          <w:i/>
        </w:rPr>
        <w:t>prepro</w:t>
      </w:r>
      <w:r w:rsidR="005375D0">
        <w:rPr>
          <w:i/>
        </w:rPr>
        <w:t xml:space="preserve">cessing </w:t>
      </w:r>
      <w:r w:rsidR="005375D0">
        <w:t xml:space="preserve">data. Setelah proses </w:t>
      </w:r>
      <w:r w:rsidR="005375D0">
        <w:rPr>
          <w:i/>
        </w:rPr>
        <w:t>preprocessing</w:t>
      </w:r>
      <w:r w:rsidR="005375D0">
        <w:t xml:space="preserve"> data selesai, selanjutnya dilakukan proses perhitungan nilai x</w:t>
      </w:r>
      <w:proofErr w:type="gramStart"/>
      <w:r w:rsidR="005375D0">
        <w:t>,y</w:t>
      </w:r>
      <w:proofErr w:type="gramEnd"/>
      <w:r w:rsidR="005375D0">
        <w:t xml:space="preserve">(waktu periode dan produksi), setelah itu dilakukan proses menghitung nilia a,b yaitu nilai koefisien dan nilai konstanta. Setelah nilai koefisien dan konstanta ditemukan, selanjutnya </w:t>
      </w:r>
      <w:proofErr w:type="gramStart"/>
      <w:r w:rsidR="005375D0">
        <w:t>akan</w:t>
      </w:r>
      <w:proofErr w:type="gramEnd"/>
      <w:r w:rsidR="005375D0">
        <w:t xml:space="preserve"> dilakukan proses perhitugan nilai y atau nilai regresinya. Hasil dari nilai regresi inilah yang selanjutnya </w:t>
      </w:r>
      <w:proofErr w:type="gramStart"/>
      <w:r w:rsidR="005375D0">
        <w:t>akan</w:t>
      </w:r>
      <w:proofErr w:type="gramEnd"/>
      <w:r w:rsidR="005375D0">
        <w:t xml:space="preserve"> ditampilkan sebagai hasil prediksi untuk pembelian obat pada Rumah Sakit Daerah Buton. Dan untuk proses algoritma apriori, diawali dengan</w:t>
      </w:r>
      <w:r w:rsidR="00A858C4">
        <w:t xml:space="preserve"> proses pengimputan data, setelah itu dilakukan proses </w:t>
      </w:r>
      <w:r w:rsidR="00A858C4">
        <w:rPr>
          <w:i/>
        </w:rPr>
        <w:t xml:space="preserve">cleaning </w:t>
      </w:r>
      <w:r w:rsidR="00A858C4">
        <w:t xml:space="preserve">atau </w:t>
      </w:r>
      <w:r w:rsidR="00A858C4">
        <w:rPr>
          <w:i/>
        </w:rPr>
        <w:t>preprocessing</w:t>
      </w:r>
      <w:r w:rsidR="00A858C4">
        <w:t xml:space="preserve">. </w:t>
      </w:r>
      <w:r w:rsidR="0070709E">
        <w:t xml:space="preserve">Setelah </w:t>
      </w:r>
      <w:r w:rsidR="0070709E">
        <w:rPr>
          <w:i/>
        </w:rPr>
        <w:t xml:space="preserve">preprocessing </w:t>
      </w:r>
      <w:r w:rsidR="0070709E">
        <w:t xml:space="preserve">selesai dilakukan, selanjutnya dilakukan proses pengolahan data menggunakan algoritma apriori dengan menggunakan </w:t>
      </w:r>
      <w:r w:rsidR="00081311">
        <w:t>persamaan</w:t>
      </w:r>
      <w:r w:rsidR="0070709E">
        <w:t xml:space="preserve"> </w:t>
      </w:r>
      <w:r w:rsidR="0070709E">
        <w:softHyphen/>
      </w:r>
      <w:r w:rsidR="00081311">
        <w:fldChar w:fldCharType="begin"/>
      </w:r>
      <w:r w:rsidR="00081311">
        <w:instrText xml:space="preserve"> REF rumus_support_apriori \h </w:instrText>
      </w:r>
      <w:r w:rsidR="00081311">
        <w:fldChar w:fldCharType="separate"/>
      </w:r>
      <w:r w:rsidR="00401C47">
        <w:rPr>
          <w:rFonts w:cs="Times New Roman"/>
          <w:noProof/>
        </w:rPr>
        <w:t>4</w:t>
      </w:r>
      <w:r w:rsidR="00081311">
        <w:fldChar w:fldCharType="end"/>
      </w:r>
      <w:r w:rsidR="00081311">
        <w:t xml:space="preserve"> dan persamaan </w:t>
      </w:r>
      <w:r w:rsidR="00081311">
        <w:fldChar w:fldCharType="begin"/>
      </w:r>
      <w:r w:rsidR="00081311">
        <w:instrText xml:space="preserve"> REF rumus_confidence_apriori \h </w:instrText>
      </w:r>
      <w:r w:rsidR="00081311">
        <w:fldChar w:fldCharType="separate"/>
      </w:r>
      <w:r w:rsidR="00401C47">
        <w:rPr>
          <w:rFonts w:cs="Times New Roman"/>
          <w:noProof/>
        </w:rPr>
        <w:t>5</w:t>
      </w:r>
      <w:r w:rsidR="00081311">
        <w:fldChar w:fldCharType="end"/>
      </w:r>
      <w:r w:rsidR="00081311">
        <w:t xml:space="preserve"> </w:t>
      </w:r>
      <w:r w:rsidR="0070709E" w:rsidRPr="0070709E">
        <w:rPr>
          <w:highlight w:val="yellow"/>
        </w:rPr>
        <w:softHyphen/>
      </w:r>
      <w:r w:rsidR="0070709E">
        <w:t xml:space="preserve">. Hasil yang diperolah dari perhitungan algorima apriori ini yang selanjutnya </w:t>
      </w:r>
      <w:proofErr w:type="gramStart"/>
      <w:r w:rsidR="0070709E">
        <w:t>akan</w:t>
      </w:r>
      <w:proofErr w:type="gramEnd"/>
      <w:r w:rsidR="0070709E">
        <w:t xml:space="preserve"> ditampilkan sebagain pola pembelian obat pada Rumah Sakit Daerah Buton.</w:t>
      </w:r>
    </w:p>
    <w:p w14:paraId="65560092" w14:textId="77777777" w:rsidR="00B35D11" w:rsidRPr="0086544E" w:rsidRDefault="00B35D11" w:rsidP="004565D5">
      <w:pPr>
        <w:ind w:firstLine="0"/>
      </w:pPr>
    </w:p>
    <w:p w14:paraId="13BF1227" w14:textId="15DDCD39" w:rsidR="00400065" w:rsidRDefault="00EB381D" w:rsidP="00A4579F">
      <w:pPr>
        <w:pStyle w:val="31"/>
      </w:pPr>
      <w:bookmarkStart w:id="69" w:name="_Toc525893917"/>
      <w:bookmarkStart w:id="70" w:name="_Toc59097196"/>
      <w:r>
        <w:t>Diagram</w:t>
      </w:r>
      <w:r w:rsidR="00400065">
        <w:t xml:space="preserve"> Perancangan</w:t>
      </w:r>
      <w:bookmarkEnd w:id="69"/>
      <w:bookmarkEnd w:id="70"/>
    </w:p>
    <w:p w14:paraId="24280E14" w14:textId="7AE270B0" w:rsidR="00963BF0" w:rsidRPr="00CC2A3C" w:rsidRDefault="00964F0A" w:rsidP="00A4579F">
      <w:pPr>
        <w:pStyle w:val="311"/>
      </w:pPr>
      <w:bookmarkStart w:id="71" w:name="_Toc525893918"/>
      <w:bookmarkStart w:id="72" w:name="_Toc59097197"/>
      <w:r w:rsidRPr="00CC2A3C">
        <w:rPr>
          <w:i/>
          <w:iCs/>
        </w:rPr>
        <w:t>Use case</w:t>
      </w:r>
      <w:r w:rsidR="00501012" w:rsidRPr="00CC2A3C">
        <w:t xml:space="preserve"> </w:t>
      </w:r>
      <w:r w:rsidR="00EB381D" w:rsidRPr="00CC2A3C">
        <w:t>Diagram</w:t>
      </w:r>
      <w:bookmarkEnd w:id="71"/>
      <w:bookmarkEnd w:id="72"/>
    </w:p>
    <w:p w14:paraId="2E9B9578" w14:textId="38E51EC8" w:rsidR="0083253B" w:rsidRDefault="00E3703C" w:rsidP="00984BFB">
      <w:pPr>
        <w:pStyle w:val="ininormar"/>
      </w:pPr>
      <w:r>
        <w:t xml:space="preserve">Untuk </w:t>
      </w:r>
      <w:r w:rsidR="00964F0A" w:rsidRPr="00964F0A">
        <w:rPr>
          <w:i/>
          <w:iCs/>
        </w:rPr>
        <w:t>use case</w:t>
      </w:r>
      <w:r w:rsidR="00A424C0">
        <w:rPr>
          <w:i/>
          <w:iCs/>
        </w:rPr>
        <w:t xml:space="preserve"> </w:t>
      </w:r>
      <w:r w:rsidR="00EB381D" w:rsidRPr="00DE2567">
        <w:t>diagram</w:t>
      </w:r>
      <w:r w:rsidR="00A424C0">
        <w:rPr>
          <w:i/>
          <w:iCs/>
        </w:rPr>
        <w:t xml:space="preserve"> </w:t>
      </w:r>
      <w:r w:rsidR="00A424C0">
        <w:t xml:space="preserve">yang </w:t>
      </w:r>
      <w:proofErr w:type="gramStart"/>
      <w:r w:rsidR="00A424C0">
        <w:t>a</w:t>
      </w:r>
      <w:r>
        <w:t>kan</w:t>
      </w:r>
      <w:proofErr w:type="gramEnd"/>
      <w:r>
        <w:t xml:space="preserve"> diterap</w:t>
      </w:r>
      <w:r w:rsidR="007C2E8B">
        <w:t>kan da</w:t>
      </w:r>
      <w:r>
        <w:t xml:space="preserve">lam sistem dapat dilihat pada </w:t>
      </w:r>
      <w:r>
        <w:fldChar w:fldCharType="begin"/>
      </w:r>
      <w:r>
        <w:instrText xml:space="preserve"> REF ng_3_2 \h </w:instrText>
      </w:r>
      <w:r>
        <w:fldChar w:fldCharType="separate"/>
      </w:r>
      <w:r w:rsidR="00401C47">
        <w:t>3.</w:t>
      </w:r>
      <w:r w:rsidR="00401C47">
        <w:rPr>
          <w:noProof/>
        </w:rPr>
        <w:t>2</w:t>
      </w:r>
      <w:r>
        <w:fldChar w:fldCharType="end"/>
      </w:r>
      <w:r>
        <w:t>.</w:t>
      </w:r>
    </w:p>
    <w:p w14:paraId="411E02E8" w14:textId="77777777" w:rsidR="00EF49D6" w:rsidRDefault="00EF49D6" w:rsidP="00DA49F4">
      <w:pPr>
        <w:pStyle w:val="posisigambar"/>
      </w:pPr>
    </w:p>
    <w:p w14:paraId="4A5389A6" w14:textId="47FE149D" w:rsidR="00984BFB" w:rsidRDefault="00EF49D6" w:rsidP="00DA49F4">
      <w:pPr>
        <w:pStyle w:val="posisigambar"/>
      </w:pPr>
      <w:r w:rsidRPr="00EF49D6">
        <w:drawing>
          <wp:inline distT="0" distB="0" distL="0" distR="0" wp14:anchorId="2F700698" wp14:editId="1DFB2D1B">
            <wp:extent cx="5040630" cy="2599741"/>
            <wp:effectExtent l="0" t="0" r="7620" b="0"/>
            <wp:docPr id="3" name="Picture 3" descr="D:\TESIS\diagram\startuml\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ESIS\diagram\startuml\usecas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40630" cy="2599741"/>
                    </a:xfrm>
                    <a:prstGeom prst="rect">
                      <a:avLst/>
                    </a:prstGeom>
                    <a:noFill/>
                    <a:ln>
                      <a:noFill/>
                    </a:ln>
                  </pic:spPr>
                </pic:pic>
              </a:graphicData>
            </a:graphic>
          </wp:inline>
        </w:drawing>
      </w:r>
    </w:p>
    <w:p w14:paraId="21C1EB58" w14:textId="04787789" w:rsidR="00A424C0" w:rsidRDefault="00A424C0" w:rsidP="004879E1">
      <w:pPr>
        <w:pStyle w:val="cg"/>
        <w:rPr>
          <w:i/>
          <w:iCs/>
        </w:rPr>
      </w:pPr>
      <w:bookmarkStart w:id="73" w:name="_Toc525893935"/>
      <w:bookmarkStart w:id="74" w:name="_Toc58906466"/>
      <w:r>
        <w:t xml:space="preserve">Gambar </w:t>
      </w:r>
      <w:bookmarkStart w:id="75" w:name="ng_3_2"/>
      <w:r w:rsidR="009F3F14">
        <w:t>3.</w:t>
      </w:r>
      <w:r w:rsidR="00AF6DC1">
        <w:rPr>
          <w:noProof/>
        </w:rPr>
        <w:fldChar w:fldCharType="begin"/>
      </w:r>
      <w:r w:rsidR="00AF6DC1">
        <w:rPr>
          <w:noProof/>
        </w:rPr>
        <w:instrText xml:space="preserve"> SEQ Gambar_3. \* ARABIC </w:instrText>
      </w:r>
      <w:r w:rsidR="00AF6DC1">
        <w:rPr>
          <w:noProof/>
        </w:rPr>
        <w:fldChar w:fldCharType="separate"/>
      </w:r>
      <w:r w:rsidR="00401C47">
        <w:rPr>
          <w:noProof/>
        </w:rPr>
        <w:t>2</w:t>
      </w:r>
      <w:r w:rsidR="00AF6DC1">
        <w:rPr>
          <w:noProof/>
        </w:rPr>
        <w:fldChar w:fldCharType="end"/>
      </w:r>
      <w:bookmarkEnd w:id="75"/>
      <w:r>
        <w:t xml:space="preserve"> </w:t>
      </w:r>
      <w:r w:rsidR="00424F98">
        <w:rPr>
          <w:i/>
          <w:iCs/>
        </w:rPr>
        <w:t>use</w:t>
      </w:r>
      <w:r w:rsidR="00964F0A" w:rsidRPr="00964F0A">
        <w:rPr>
          <w:i/>
          <w:iCs/>
        </w:rPr>
        <w:t>case</w:t>
      </w:r>
      <w:r>
        <w:rPr>
          <w:i/>
          <w:iCs/>
        </w:rPr>
        <w:t xml:space="preserve"> </w:t>
      </w:r>
      <w:r w:rsidR="00EB381D" w:rsidRPr="00EB381D">
        <w:t>diagram</w:t>
      </w:r>
      <w:bookmarkEnd w:id="73"/>
      <w:bookmarkEnd w:id="74"/>
    </w:p>
    <w:p w14:paraId="63AD1218" w14:textId="7E846AED" w:rsidR="00BD5548" w:rsidRDefault="0004132E" w:rsidP="00A20824">
      <w:r>
        <w:lastRenderedPageBreak/>
        <w:t xml:space="preserve">Pada </w:t>
      </w:r>
      <w:r w:rsidR="00DC796E">
        <w:t>Gambar</w:t>
      </w:r>
      <w:r>
        <w:t xml:space="preserve"> </w:t>
      </w:r>
      <w:r>
        <w:fldChar w:fldCharType="begin"/>
      </w:r>
      <w:r>
        <w:instrText xml:space="preserve"> REF ng_3_2 \h </w:instrText>
      </w:r>
      <w:r>
        <w:fldChar w:fldCharType="separate"/>
      </w:r>
      <w:r w:rsidR="00401C47">
        <w:t>3.</w:t>
      </w:r>
      <w:r w:rsidR="00401C47">
        <w:rPr>
          <w:noProof/>
        </w:rPr>
        <w:t>2</w:t>
      </w:r>
      <w:r>
        <w:fldChar w:fldCharType="end"/>
      </w:r>
      <w:r>
        <w:t xml:space="preserve"> merupakan </w:t>
      </w:r>
      <w:r w:rsidR="00424F98">
        <w:rPr>
          <w:i/>
          <w:iCs/>
        </w:rPr>
        <w:t>use</w:t>
      </w:r>
      <w:r w:rsidR="00964F0A" w:rsidRPr="00964F0A">
        <w:rPr>
          <w:i/>
          <w:iCs/>
        </w:rPr>
        <w:t>case</w:t>
      </w:r>
      <w:r>
        <w:rPr>
          <w:i/>
          <w:iCs/>
        </w:rPr>
        <w:t xml:space="preserve"> </w:t>
      </w:r>
      <w:r w:rsidR="00EB381D" w:rsidRPr="00EB381D">
        <w:t>diagram</w:t>
      </w:r>
      <w:r>
        <w:rPr>
          <w:i/>
          <w:iCs/>
        </w:rPr>
        <w:t xml:space="preserve"> </w:t>
      </w:r>
      <w:r>
        <w:t xml:space="preserve">yang </w:t>
      </w:r>
      <w:proofErr w:type="gramStart"/>
      <w:r>
        <w:t>akan</w:t>
      </w:r>
      <w:proofErr w:type="gramEnd"/>
      <w:r>
        <w:t xml:space="preserve"> </w:t>
      </w:r>
      <w:r w:rsidR="00E3703C">
        <w:t>diterapkan</w:t>
      </w:r>
      <w:r>
        <w:t xml:space="preserve"> pada sistem </w:t>
      </w:r>
      <w:r w:rsidR="00424F98">
        <w:t>pengelolaan obat</w:t>
      </w:r>
      <w:r>
        <w:t>.</w:t>
      </w:r>
      <w:r w:rsidR="00B34CB5">
        <w:t xml:space="preserve"> </w:t>
      </w:r>
      <w:r w:rsidR="00424F98">
        <w:t xml:space="preserve">Dalam </w:t>
      </w:r>
      <w:r w:rsidR="00424F98">
        <w:rPr>
          <w:i/>
        </w:rPr>
        <w:t xml:space="preserve">usecase </w:t>
      </w:r>
      <w:r w:rsidR="00424F98">
        <w:t xml:space="preserve">hanya terdapat satu </w:t>
      </w:r>
      <w:r w:rsidR="003F5DC7">
        <w:t>aktor</w:t>
      </w:r>
      <w:r w:rsidR="00424F98">
        <w:t xml:space="preserve"> yaitu Apoteker. Aktor ini </w:t>
      </w:r>
      <w:r w:rsidR="003F5DC7">
        <w:t xml:space="preserve">memiliki beberapa peran diantaranya mengelola data transaksi obat, </w:t>
      </w:r>
      <w:r w:rsidR="006A29B4">
        <w:t xml:space="preserve">seperti menghapus, mengubah, ataupun menambah </w:t>
      </w:r>
      <w:r w:rsidR="003F5DC7">
        <w:t>data trasansi</w:t>
      </w:r>
      <w:r w:rsidR="006A29B4">
        <w:t xml:space="preserve"> baru</w:t>
      </w:r>
      <w:r w:rsidR="00B93842">
        <w:t xml:space="preserve"> dalam sistem</w:t>
      </w:r>
      <w:r w:rsidR="006A29B4">
        <w:t>.</w:t>
      </w:r>
      <w:r w:rsidR="003F5DC7">
        <w:t xml:space="preserve"> Selain peran sebegai pengelola, apoteker juga berperan sebagai aktor yang melihat pola pembelian obat (sebagai hasil dari perhitungan algoritma apriori) dan juga meliahat prediksi pengeluan obat (yang diperoleh dari hasil perhitungan algoritma regresi linear). Untak dapat melakukan peran – peran tersebuat, Apoteker diwajibkan harus login </w:t>
      </w:r>
    </w:p>
    <w:p w14:paraId="019C16C9" w14:textId="77777777" w:rsidR="000313ED" w:rsidRPr="0004132E" w:rsidRDefault="000313ED" w:rsidP="000313ED"/>
    <w:p w14:paraId="5C22DE5B" w14:textId="720616F0" w:rsidR="00501012" w:rsidRPr="00CC2A3C" w:rsidRDefault="00964F0A" w:rsidP="00A4579F">
      <w:pPr>
        <w:pStyle w:val="311"/>
      </w:pPr>
      <w:bookmarkStart w:id="76" w:name="_Toc525893919"/>
      <w:bookmarkStart w:id="77" w:name="_Toc59097198"/>
      <w:r w:rsidRPr="00CC2A3C">
        <w:rPr>
          <w:i/>
          <w:iCs/>
        </w:rPr>
        <w:t>Sequence</w:t>
      </w:r>
      <w:r w:rsidR="00501012" w:rsidRPr="00CC2A3C">
        <w:t xml:space="preserve"> </w:t>
      </w:r>
      <w:r w:rsidR="00EB381D" w:rsidRPr="00CC2A3C">
        <w:t>Diagram</w:t>
      </w:r>
      <w:bookmarkEnd w:id="76"/>
      <w:bookmarkEnd w:id="77"/>
    </w:p>
    <w:p w14:paraId="40B931E2" w14:textId="3D4603D5" w:rsidR="003B775E" w:rsidRDefault="003B775E" w:rsidP="003B775E">
      <w:r>
        <w:t xml:space="preserve">Terdapat beberapa </w:t>
      </w:r>
      <w:r w:rsidR="00964F0A" w:rsidRPr="00964F0A">
        <w:rPr>
          <w:i/>
          <w:iCs/>
        </w:rPr>
        <w:t>sequence</w:t>
      </w:r>
      <w:r>
        <w:rPr>
          <w:i/>
          <w:iCs/>
        </w:rPr>
        <w:t xml:space="preserve"> </w:t>
      </w:r>
      <w:r w:rsidR="00EB381D" w:rsidRPr="00F341CE">
        <w:t>diagram</w:t>
      </w:r>
      <w:r>
        <w:rPr>
          <w:i/>
          <w:iCs/>
        </w:rPr>
        <w:t xml:space="preserve"> </w:t>
      </w:r>
      <w:r w:rsidR="00026694">
        <w:t>yang di ada dalam sistem</w:t>
      </w:r>
      <w:r>
        <w:t>, diantaranya</w:t>
      </w:r>
      <w:r w:rsidR="00026694">
        <w:t xml:space="preserve"> adalah sebagai </w:t>
      </w:r>
      <w:proofErr w:type="gramStart"/>
      <w:r w:rsidR="00026694">
        <w:t>berikut</w:t>
      </w:r>
      <w:r>
        <w:t xml:space="preserve"> :</w:t>
      </w:r>
      <w:proofErr w:type="gramEnd"/>
    </w:p>
    <w:p w14:paraId="09A29004" w14:textId="3691AC14" w:rsidR="00964F0A" w:rsidRDefault="00964F0A" w:rsidP="00A4579F">
      <w:pPr>
        <w:pStyle w:val="3210"/>
      </w:pPr>
      <w:r w:rsidRPr="00096C19">
        <w:rPr>
          <w:i/>
          <w:iCs/>
        </w:rPr>
        <w:t>Sequence</w:t>
      </w:r>
      <w:r>
        <w:t xml:space="preserve"> </w:t>
      </w:r>
      <w:r w:rsidR="00EB381D">
        <w:t>Diagram</w:t>
      </w:r>
      <w:r w:rsidR="00935BFC">
        <w:t xml:space="preserve"> </w:t>
      </w:r>
      <w:r w:rsidR="000362DE" w:rsidRPr="00096C19">
        <w:rPr>
          <w:i/>
          <w:iCs/>
        </w:rPr>
        <w:t>Login</w:t>
      </w:r>
      <w:r w:rsidR="00935BFC">
        <w:t xml:space="preserve"> Admin</w:t>
      </w:r>
      <w:r w:rsidR="000203F5">
        <w:t xml:space="preserve"> (Apoteker)</w:t>
      </w:r>
    </w:p>
    <w:p w14:paraId="7257BF11" w14:textId="23843F2A" w:rsidR="00B11576" w:rsidRPr="00B11576" w:rsidRDefault="00B11576" w:rsidP="00B11576">
      <w:r>
        <w:t xml:space="preserve">Proses </w:t>
      </w:r>
      <w:r>
        <w:rPr>
          <w:i/>
          <w:iCs/>
        </w:rPr>
        <w:t xml:space="preserve">sequence </w:t>
      </w:r>
      <w:r>
        <w:t xml:space="preserve">diagram untuk </w:t>
      </w:r>
      <w:r>
        <w:rPr>
          <w:i/>
          <w:iCs/>
        </w:rPr>
        <w:t xml:space="preserve">login </w:t>
      </w:r>
      <w:r>
        <w:t>admin</w:t>
      </w:r>
      <w:r w:rsidR="00C31ADE">
        <w:t xml:space="preserve"> dapat dilihat pada</w:t>
      </w:r>
      <w:r>
        <w:t xml:space="preserve"> </w:t>
      </w:r>
      <w:r w:rsidR="00552843">
        <w:fldChar w:fldCharType="begin"/>
      </w:r>
      <w:r w:rsidR="00552843">
        <w:instrText xml:space="preserve"> REF g_sequence_diagram_login_admin \h </w:instrText>
      </w:r>
      <w:r w:rsidR="00552843">
        <w:fldChar w:fldCharType="separate"/>
      </w:r>
      <w:r w:rsidR="00401C47">
        <w:t>Gambar 3.</w:t>
      </w:r>
      <w:r w:rsidR="00401C47">
        <w:rPr>
          <w:noProof/>
        </w:rPr>
        <w:t>3</w:t>
      </w:r>
      <w:r w:rsidR="00552843">
        <w:fldChar w:fldCharType="end"/>
      </w:r>
      <w:r w:rsidR="00552843">
        <w:t>.</w:t>
      </w:r>
    </w:p>
    <w:p w14:paraId="7EA4FE60" w14:textId="43A325AB" w:rsidR="00576C51" w:rsidRDefault="002B399E" w:rsidP="00576C51">
      <w:pPr>
        <w:pStyle w:val="posisigambar"/>
      </w:pPr>
      <w:r w:rsidRPr="002B399E">
        <w:drawing>
          <wp:inline distT="0" distB="0" distL="0" distR="0" wp14:anchorId="6BA9B66A" wp14:editId="134B1CF9">
            <wp:extent cx="5040630" cy="2112010"/>
            <wp:effectExtent l="0" t="0" r="762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630" cy="2112010"/>
                    </a:xfrm>
                    <a:prstGeom prst="rect">
                      <a:avLst/>
                    </a:prstGeom>
                  </pic:spPr>
                </pic:pic>
              </a:graphicData>
            </a:graphic>
          </wp:inline>
        </w:drawing>
      </w:r>
    </w:p>
    <w:p w14:paraId="6FC176E0" w14:textId="1EC865EC" w:rsidR="00576C51" w:rsidRDefault="00576C51" w:rsidP="00576C51">
      <w:pPr>
        <w:pStyle w:val="Caption"/>
      </w:pPr>
      <w:bookmarkStart w:id="78" w:name="g_sequence_diagram_login_admin"/>
      <w:bookmarkStart w:id="79" w:name="_Toc525893939"/>
      <w:bookmarkStart w:id="80" w:name="_Toc58906467"/>
      <w:r>
        <w:t xml:space="preserve">Gambar </w:t>
      </w:r>
      <w:bookmarkStart w:id="81" w:name="sequence_diagram_login_admin"/>
      <w:r>
        <w:t>3.</w:t>
      </w:r>
      <w:r w:rsidR="00AF6DC1">
        <w:rPr>
          <w:noProof/>
        </w:rPr>
        <w:fldChar w:fldCharType="begin"/>
      </w:r>
      <w:r w:rsidR="00AF6DC1">
        <w:rPr>
          <w:noProof/>
        </w:rPr>
        <w:instrText xml:space="preserve"> SEQ Gambar_3. \* ARABIC </w:instrText>
      </w:r>
      <w:r w:rsidR="00AF6DC1">
        <w:rPr>
          <w:noProof/>
        </w:rPr>
        <w:fldChar w:fldCharType="separate"/>
      </w:r>
      <w:r w:rsidR="00401C47">
        <w:rPr>
          <w:noProof/>
        </w:rPr>
        <w:t>3</w:t>
      </w:r>
      <w:r w:rsidR="00AF6DC1">
        <w:rPr>
          <w:noProof/>
        </w:rPr>
        <w:fldChar w:fldCharType="end"/>
      </w:r>
      <w:bookmarkEnd w:id="78"/>
      <w:bookmarkEnd w:id="81"/>
      <w:r>
        <w:t xml:space="preserve"> </w:t>
      </w:r>
      <w:r>
        <w:rPr>
          <w:i/>
          <w:iCs/>
        </w:rPr>
        <w:t xml:space="preserve">sequence </w:t>
      </w:r>
      <w:r w:rsidR="00EB381D">
        <w:t>diagram</w:t>
      </w:r>
      <w:r>
        <w:t xml:space="preserve"> </w:t>
      </w:r>
      <w:r w:rsidR="000362DE" w:rsidRPr="000362DE">
        <w:rPr>
          <w:i/>
          <w:iCs/>
        </w:rPr>
        <w:t>login</w:t>
      </w:r>
      <w:r>
        <w:t xml:space="preserve"> admin</w:t>
      </w:r>
      <w:bookmarkEnd w:id="79"/>
      <w:bookmarkEnd w:id="80"/>
    </w:p>
    <w:p w14:paraId="2692F063" w14:textId="45160C06" w:rsidR="003E1728" w:rsidRDefault="00DB553B" w:rsidP="00EB6A78">
      <w:r>
        <w:t xml:space="preserve">Gambar </w:t>
      </w:r>
      <w:r>
        <w:fldChar w:fldCharType="begin"/>
      </w:r>
      <w:r>
        <w:instrText xml:space="preserve"> REF sequence_diagram_login_admin \h </w:instrText>
      </w:r>
      <w:r>
        <w:fldChar w:fldCharType="separate"/>
      </w:r>
      <w:r w:rsidR="00401C47">
        <w:t>3.</w:t>
      </w:r>
      <w:r w:rsidR="00401C47">
        <w:rPr>
          <w:noProof/>
        </w:rPr>
        <w:t>3</w:t>
      </w:r>
      <w:r>
        <w:fldChar w:fldCharType="end"/>
      </w:r>
      <w:r>
        <w:t xml:space="preserve"> menjelaskan</w:t>
      </w:r>
      <w:r w:rsidR="007039C9">
        <w:t xml:space="preserve"> bagaimana </w:t>
      </w:r>
      <w:r w:rsidR="007039C9" w:rsidRPr="00964F0A">
        <w:rPr>
          <w:i/>
          <w:iCs/>
        </w:rPr>
        <w:t>sequence</w:t>
      </w:r>
      <w:r w:rsidR="007039C9">
        <w:rPr>
          <w:i/>
          <w:iCs/>
        </w:rPr>
        <w:t xml:space="preserve"> </w:t>
      </w:r>
      <w:r w:rsidR="007039C9" w:rsidRPr="006D4E95">
        <w:t>diagram</w:t>
      </w:r>
      <w:r w:rsidR="007039C9">
        <w:rPr>
          <w:i/>
          <w:iCs/>
        </w:rPr>
        <w:t xml:space="preserve"> </w:t>
      </w:r>
      <w:r w:rsidR="007039C9" w:rsidRPr="000362DE">
        <w:rPr>
          <w:i/>
          <w:iCs/>
        </w:rPr>
        <w:t>login</w:t>
      </w:r>
      <w:r w:rsidR="007039C9">
        <w:rPr>
          <w:i/>
          <w:iCs/>
        </w:rPr>
        <w:t xml:space="preserve"> </w:t>
      </w:r>
      <w:r w:rsidR="007039C9">
        <w:t>admin</w:t>
      </w:r>
      <w:r w:rsidR="00026694">
        <w:t xml:space="preserve"> (apoteker),</w:t>
      </w:r>
      <w:r w:rsidR="007039C9">
        <w:t xml:space="preserve"> </w:t>
      </w:r>
      <w:r w:rsidR="00026694">
        <w:t xml:space="preserve">yang diawali dengan admin (apoteker) memasukkan username dan password didalam form login di halaman login, selanjutnya data yang diinputkan tersebut akan dilakukan validasi di controller, apabila terjadi kesalahan, sistem akan mengirimkan sebuah pesan error didalam halaman login, dan apabila tidak terjadi kesalahan, akan dilakukuan proses pencocokan data yang diinputkan dengan data </w:t>
      </w:r>
      <w:r w:rsidR="00026694">
        <w:lastRenderedPageBreak/>
        <w:t xml:space="preserve">yang ada di database admin. Jika data yang diinputkan tidak tersedia didalam database admin, maka sistem </w:t>
      </w:r>
      <w:proofErr w:type="gramStart"/>
      <w:r w:rsidR="00026694">
        <w:t>akan</w:t>
      </w:r>
      <w:proofErr w:type="gramEnd"/>
      <w:r w:rsidR="00026694">
        <w:t xml:space="preserve"> menampilkan error didalam halaman login, tetapi jika tersedia, maka sistem akan menampilkan halaman dashboard admin.</w:t>
      </w:r>
    </w:p>
    <w:p w14:paraId="79D80CCE" w14:textId="77777777" w:rsidR="00EB6A78" w:rsidRDefault="00EB6A78" w:rsidP="00EB6A78"/>
    <w:p w14:paraId="0DF91FCA" w14:textId="71DC3E9D" w:rsidR="00E05BD3" w:rsidRDefault="00964F0A" w:rsidP="00A4579F">
      <w:pPr>
        <w:pStyle w:val="3210"/>
      </w:pPr>
      <w:r w:rsidRPr="00964F0A">
        <w:rPr>
          <w:i/>
          <w:iCs/>
        </w:rPr>
        <w:t>Sequence</w:t>
      </w:r>
      <w:r w:rsidR="00354A2D">
        <w:t xml:space="preserve"> </w:t>
      </w:r>
      <w:r w:rsidR="00EB381D">
        <w:t>Diagram</w:t>
      </w:r>
      <w:r w:rsidR="008C0E4D">
        <w:t xml:space="preserve"> Input Data Transaksi Obat</w:t>
      </w:r>
    </w:p>
    <w:p w14:paraId="5209A4EB" w14:textId="4E1AE16B" w:rsidR="00552843" w:rsidRPr="00552843" w:rsidRDefault="00552843" w:rsidP="00552843">
      <w:r>
        <w:t xml:space="preserve">Proses </w:t>
      </w:r>
      <w:r>
        <w:rPr>
          <w:i/>
          <w:iCs/>
        </w:rPr>
        <w:t xml:space="preserve">sequence </w:t>
      </w:r>
      <w:r>
        <w:t xml:space="preserve">diagram </w:t>
      </w:r>
      <w:r w:rsidR="00E67088">
        <w:t>pengimputan data transaksi obat</w:t>
      </w:r>
      <w:r w:rsidR="00C31ADE">
        <w:t xml:space="preserve"> dapat dilihat pada</w:t>
      </w:r>
      <w:r>
        <w:t xml:space="preserve"> </w:t>
      </w:r>
      <w:r>
        <w:fldChar w:fldCharType="begin"/>
      </w:r>
      <w:r>
        <w:instrText xml:space="preserve"> REF s_g_5 \h </w:instrText>
      </w:r>
      <w:r>
        <w:fldChar w:fldCharType="separate"/>
      </w:r>
      <w:r w:rsidR="00401C47">
        <w:t>Gambar 3.</w:t>
      </w:r>
      <w:r w:rsidR="00401C47">
        <w:rPr>
          <w:noProof/>
        </w:rPr>
        <w:t>4</w:t>
      </w:r>
      <w:r>
        <w:fldChar w:fldCharType="end"/>
      </w:r>
    </w:p>
    <w:p w14:paraId="056DE768" w14:textId="72A09FA4" w:rsidR="001E62B8" w:rsidRDefault="002A68C6" w:rsidP="00CF076D">
      <w:pPr>
        <w:pStyle w:val="posisigambar"/>
      </w:pPr>
      <w:r w:rsidRPr="002A68C6">
        <w:drawing>
          <wp:inline distT="0" distB="0" distL="0" distR="0" wp14:anchorId="097AFBB0" wp14:editId="08DBC852">
            <wp:extent cx="5040630" cy="2212975"/>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0630" cy="2212975"/>
                    </a:xfrm>
                    <a:prstGeom prst="rect">
                      <a:avLst/>
                    </a:prstGeom>
                  </pic:spPr>
                </pic:pic>
              </a:graphicData>
            </a:graphic>
          </wp:inline>
        </w:drawing>
      </w:r>
    </w:p>
    <w:p w14:paraId="29454680" w14:textId="328F3C7A" w:rsidR="000D68BC" w:rsidRDefault="00A21376" w:rsidP="004879E1">
      <w:pPr>
        <w:pStyle w:val="Caption"/>
      </w:pPr>
      <w:bookmarkStart w:id="82" w:name="s_g_5"/>
      <w:bookmarkStart w:id="83" w:name="_Toc525893940"/>
      <w:bookmarkStart w:id="84" w:name="_Toc58906468"/>
      <w:r>
        <w:t>Gambar 3.</w:t>
      </w:r>
      <w:r w:rsidR="00AF6DC1">
        <w:rPr>
          <w:noProof/>
        </w:rPr>
        <w:fldChar w:fldCharType="begin"/>
      </w:r>
      <w:r w:rsidR="00AF6DC1">
        <w:rPr>
          <w:noProof/>
        </w:rPr>
        <w:instrText xml:space="preserve"> SEQ Gambar_3. \* ARABIC </w:instrText>
      </w:r>
      <w:r w:rsidR="00AF6DC1">
        <w:rPr>
          <w:noProof/>
        </w:rPr>
        <w:fldChar w:fldCharType="separate"/>
      </w:r>
      <w:r w:rsidR="00401C47">
        <w:rPr>
          <w:noProof/>
        </w:rPr>
        <w:t>4</w:t>
      </w:r>
      <w:r w:rsidR="00AF6DC1">
        <w:rPr>
          <w:noProof/>
        </w:rPr>
        <w:fldChar w:fldCharType="end"/>
      </w:r>
      <w:bookmarkEnd w:id="82"/>
      <w:r w:rsidR="000D68BC">
        <w:t xml:space="preserve"> </w:t>
      </w:r>
      <w:r w:rsidR="00964F0A" w:rsidRPr="00964F0A">
        <w:rPr>
          <w:i/>
          <w:iCs/>
        </w:rPr>
        <w:t>sequence</w:t>
      </w:r>
      <w:r w:rsidR="000D68BC">
        <w:rPr>
          <w:i/>
          <w:iCs/>
        </w:rPr>
        <w:t xml:space="preserve"> </w:t>
      </w:r>
      <w:r w:rsidR="006D4E95" w:rsidRPr="006D4E95">
        <w:t>diagram</w:t>
      </w:r>
      <w:r w:rsidR="000D68BC">
        <w:rPr>
          <w:i/>
          <w:iCs/>
        </w:rPr>
        <w:t xml:space="preserve"> </w:t>
      </w:r>
      <w:r w:rsidR="000D68BC">
        <w:t>tambah buku</w:t>
      </w:r>
      <w:bookmarkEnd w:id="83"/>
      <w:bookmarkEnd w:id="84"/>
    </w:p>
    <w:p w14:paraId="61AE663A" w14:textId="5DD71001" w:rsidR="00037939" w:rsidRDefault="007E6E2B" w:rsidP="002E59F8">
      <w:pPr>
        <w:tabs>
          <w:tab w:val="left" w:pos="3000"/>
        </w:tabs>
      </w:pPr>
      <w:r>
        <w:fldChar w:fldCharType="begin"/>
      </w:r>
      <w:r>
        <w:instrText xml:space="preserve"> REF s_g_5 \h </w:instrText>
      </w:r>
      <w:r>
        <w:fldChar w:fldCharType="separate"/>
      </w:r>
      <w:r w:rsidR="00401C47">
        <w:t>Gambar 3.</w:t>
      </w:r>
      <w:r w:rsidR="00401C47">
        <w:rPr>
          <w:noProof/>
        </w:rPr>
        <w:t>4</w:t>
      </w:r>
      <w:r>
        <w:fldChar w:fldCharType="end"/>
      </w:r>
      <w:r>
        <w:t xml:space="preserve"> menjelaskan proses </w:t>
      </w:r>
      <w:r w:rsidR="00964F0A" w:rsidRPr="00964F0A">
        <w:rPr>
          <w:i/>
          <w:iCs/>
        </w:rPr>
        <w:t>sequence</w:t>
      </w:r>
      <w:r>
        <w:rPr>
          <w:i/>
          <w:iCs/>
        </w:rPr>
        <w:t xml:space="preserve"> </w:t>
      </w:r>
      <w:r w:rsidR="002E59F8">
        <w:t>menginput data transaksi obat</w:t>
      </w:r>
      <w:r>
        <w:t xml:space="preserve">. </w:t>
      </w:r>
      <w:r w:rsidR="002E59F8">
        <w:t xml:space="preserve">Proses penginputan data transaksi obat yang diawali dengan Apoteker menginputkan atau mengisi form inputan yang ada dalam halaman input data, selanjutnya dilakukan proses validasi, apabila proses validasi gagal, maka pesan error akan tampil, tetapi bila proses validasi sukses, maka dilakukan proses penyimpanan data kedalam database. Setelah proses penyimpanan data berhasil, selanjutnya sistem </w:t>
      </w:r>
      <w:proofErr w:type="gramStart"/>
      <w:r w:rsidR="002E59F8">
        <w:t>akan</w:t>
      </w:r>
      <w:proofErr w:type="gramEnd"/>
      <w:r w:rsidR="002E59F8">
        <w:t xml:space="preserve"> mengarahkan ke halaman data. </w:t>
      </w:r>
    </w:p>
    <w:p w14:paraId="5EDAAE43" w14:textId="77777777" w:rsidR="000E38A9" w:rsidRDefault="000E38A9" w:rsidP="000E38A9">
      <w:pPr>
        <w:tabs>
          <w:tab w:val="left" w:pos="3000"/>
        </w:tabs>
        <w:ind w:firstLine="0"/>
      </w:pPr>
    </w:p>
    <w:p w14:paraId="35F3C3B1" w14:textId="69D01339" w:rsidR="009F2E5D" w:rsidRDefault="00964F0A" w:rsidP="00A4579F">
      <w:pPr>
        <w:pStyle w:val="3210"/>
      </w:pPr>
      <w:r w:rsidRPr="00964F0A">
        <w:rPr>
          <w:i/>
          <w:iCs/>
        </w:rPr>
        <w:t>Sequence</w:t>
      </w:r>
      <w:r w:rsidR="00354A2D">
        <w:t xml:space="preserve"> </w:t>
      </w:r>
      <w:r w:rsidR="00EB381D">
        <w:t>Diagram</w:t>
      </w:r>
      <w:r w:rsidR="00354A2D">
        <w:t xml:space="preserve"> </w:t>
      </w:r>
      <w:r w:rsidR="00C9459E">
        <w:t>Update Data Transaksi Obat</w:t>
      </w:r>
    </w:p>
    <w:p w14:paraId="16936F76" w14:textId="13FA6B7C" w:rsidR="002C3DD7" w:rsidRPr="002C3DD7" w:rsidRDefault="002C3DD7" w:rsidP="002C3DD7">
      <w:r>
        <w:t xml:space="preserve">Proses </w:t>
      </w:r>
      <w:r>
        <w:rPr>
          <w:i/>
          <w:iCs/>
        </w:rPr>
        <w:t xml:space="preserve">sequence </w:t>
      </w:r>
      <w:r>
        <w:t>diagram</w:t>
      </w:r>
      <w:r w:rsidR="000A2856">
        <w:t xml:space="preserve"> untuk mengedit data transaksi obat dapat dilihat </w:t>
      </w:r>
      <w:proofErr w:type="gramStart"/>
      <w:r w:rsidR="000A2856">
        <w:t xml:space="preserve">pada  </w:t>
      </w:r>
      <w:proofErr w:type="gramEnd"/>
      <w:r>
        <w:fldChar w:fldCharType="begin"/>
      </w:r>
      <w:r>
        <w:instrText xml:space="preserve"> REF s_g_6 \h </w:instrText>
      </w:r>
      <w:r>
        <w:fldChar w:fldCharType="separate"/>
      </w:r>
      <w:r w:rsidR="00401C47">
        <w:t>Gambar 3.</w:t>
      </w:r>
      <w:r w:rsidR="00401C47">
        <w:rPr>
          <w:noProof/>
        </w:rPr>
        <w:t>5</w:t>
      </w:r>
      <w:r>
        <w:fldChar w:fldCharType="end"/>
      </w:r>
    </w:p>
    <w:p w14:paraId="63A727DA" w14:textId="4C8E8C7E" w:rsidR="001311D8" w:rsidRDefault="00C9459E" w:rsidP="009F2E5D">
      <w:pPr>
        <w:pStyle w:val="posisigambar"/>
      </w:pPr>
      <w:r w:rsidRPr="00C9459E">
        <w:lastRenderedPageBreak/>
        <w:drawing>
          <wp:inline distT="0" distB="0" distL="0" distR="0" wp14:anchorId="7619F5BA" wp14:editId="4DF8602D">
            <wp:extent cx="5040630" cy="242189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0630" cy="2421890"/>
                    </a:xfrm>
                    <a:prstGeom prst="rect">
                      <a:avLst/>
                    </a:prstGeom>
                  </pic:spPr>
                </pic:pic>
              </a:graphicData>
            </a:graphic>
          </wp:inline>
        </w:drawing>
      </w:r>
    </w:p>
    <w:p w14:paraId="1EB0CC23" w14:textId="77777777" w:rsidR="00AD198E" w:rsidRDefault="00A21376" w:rsidP="004879E1">
      <w:pPr>
        <w:pStyle w:val="Caption"/>
      </w:pPr>
      <w:bookmarkStart w:id="85" w:name="s_g_6"/>
      <w:bookmarkStart w:id="86" w:name="_Toc525893942"/>
      <w:bookmarkStart w:id="87" w:name="_Toc58906469"/>
      <w:r>
        <w:t>Gambar 3.</w:t>
      </w:r>
      <w:r w:rsidR="00AF6DC1">
        <w:rPr>
          <w:noProof/>
        </w:rPr>
        <w:fldChar w:fldCharType="begin"/>
      </w:r>
      <w:r w:rsidR="00AF6DC1">
        <w:rPr>
          <w:noProof/>
        </w:rPr>
        <w:instrText xml:space="preserve"> SEQ Gambar_3. \* ARABIC </w:instrText>
      </w:r>
      <w:r w:rsidR="00AF6DC1">
        <w:rPr>
          <w:noProof/>
        </w:rPr>
        <w:fldChar w:fldCharType="separate"/>
      </w:r>
      <w:r w:rsidR="00401C47">
        <w:rPr>
          <w:noProof/>
        </w:rPr>
        <w:t>5</w:t>
      </w:r>
      <w:r w:rsidR="00AF6DC1">
        <w:rPr>
          <w:noProof/>
        </w:rPr>
        <w:fldChar w:fldCharType="end"/>
      </w:r>
      <w:bookmarkEnd w:id="85"/>
      <w:r w:rsidR="00AD198E">
        <w:t xml:space="preserve"> </w:t>
      </w:r>
      <w:r w:rsidR="00AD198E">
        <w:fldChar w:fldCharType="begin"/>
      </w:r>
      <w:r w:rsidR="00AD198E">
        <w:instrText xml:space="preserve"> REF kt_sequence_d \h </w:instrText>
      </w:r>
      <w:r w:rsidR="00AD198E">
        <w:fldChar w:fldCharType="end"/>
      </w:r>
      <w:r w:rsidR="00AD198E">
        <w:t xml:space="preserve"> edit buku</w:t>
      </w:r>
      <w:bookmarkEnd w:id="86"/>
      <w:bookmarkEnd w:id="87"/>
    </w:p>
    <w:p w14:paraId="20D792F4" w14:textId="49C47576" w:rsidR="00E737F7" w:rsidRDefault="00FE326D" w:rsidP="000A2856">
      <w:r>
        <w:fldChar w:fldCharType="begin"/>
      </w:r>
      <w:r>
        <w:instrText xml:space="preserve"> REF s_g_6 \h </w:instrText>
      </w:r>
      <w:r>
        <w:fldChar w:fldCharType="separate"/>
      </w:r>
      <w:r w:rsidR="00401C47">
        <w:t>Gambar 3.</w:t>
      </w:r>
      <w:r w:rsidR="00401C47">
        <w:rPr>
          <w:noProof/>
        </w:rPr>
        <w:t>5</w:t>
      </w:r>
      <w:r>
        <w:fldChar w:fldCharType="end"/>
      </w:r>
      <w:r>
        <w:t xml:space="preserve"> menjelaskan tentang</w:t>
      </w:r>
      <w:r w:rsidR="00E737F7">
        <w:t xml:space="preserve"> proses</w:t>
      </w:r>
      <w:r>
        <w:t xml:space="preserve"> </w:t>
      </w:r>
      <w:r w:rsidR="00964F0A" w:rsidRPr="00964F0A">
        <w:rPr>
          <w:i/>
          <w:iCs/>
        </w:rPr>
        <w:t>sequence</w:t>
      </w:r>
      <w:r>
        <w:rPr>
          <w:i/>
          <w:iCs/>
        </w:rPr>
        <w:t xml:space="preserve"> </w:t>
      </w:r>
      <w:r w:rsidR="006D4E95" w:rsidRPr="006D4E95">
        <w:t>diagram</w:t>
      </w:r>
      <w:r>
        <w:rPr>
          <w:i/>
          <w:iCs/>
        </w:rPr>
        <w:t xml:space="preserve"> </w:t>
      </w:r>
      <w:r>
        <w:t xml:space="preserve">edit </w:t>
      </w:r>
      <w:r w:rsidR="000A2856">
        <w:t>data transaksi obat</w:t>
      </w:r>
      <w:r w:rsidR="00E737F7">
        <w:t xml:space="preserve"> yang </w:t>
      </w:r>
      <w:r w:rsidR="00657855">
        <w:t>dilakukan</w:t>
      </w:r>
      <w:r w:rsidR="00E737F7">
        <w:t xml:space="preserve"> oleh </w:t>
      </w:r>
      <w:r w:rsidR="000A2856">
        <w:t>Apoteker</w:t>
      </w:r>
      <w:r>
        <w:t>.</w:t>
      </w:r>
      <w:r w:rsidR="00A45557">
        <w:t xml:space="preserve"> </w:t>
      </w:r>
      <w:r w:rsidR="000A2856">
        <w:t xml:space="preserve">Proses pengeditan data diawali dengan Apoteker mengisi atau mengubah data yang ada dalam form update data dihalaman update data, setelah itu dilakukan proses validasi terhadap data yang diinputkan, jika terjadi kesalahan, maka sistem akan menampilkan pesan error, tetapi jik tidak terjadi kesalahan, maka sistem akan melakukan proses update data berdasarkan id yang telah dicocokan. Setelah proses update data didatabase selesai, maka sistem </w:t>
      </w:r>
      <w:proofErr w:type="gramStart"/>
      <w:r w:rsidR="000A2856">
        <w:t>akan</w:t>
      </w:r>
      <w:proofErr w:type="gramEnd"/>
      <w:r w:rsidR="000A2856">
        <w:t xml:space="preserve"> mengarah</w:t>
      </w:r>
      <w:r w:rsidR="00914F7F">
        <w:t>kan</w:t>
      </w:r>
      <w:r w:rsidR="000A2856">
        <w:t xml:space="preserve"> kembali ke halaman data.</w:t>
      </w:r>
    </w:p>
    <w:p w14:paraId="3E13C886" w14:textId="77777777" w:rsidR="0026309F" w:rsidRPr="00A45557" w:rsidRDefault="0026309F" w:rsidP="0026309F"/>
    <w:p w14:paraId="515C2FD0" w14:textId="6DD2223F" w:rsidR="00354A2D" w:rsidRDefault="00964F0A" w:rsidP="00A4579F">
      <w:pPr>
        <w:pStyle w:val="3210"/>
      </w:pPr>
      <w:r w:rsidRPr="00964F0A">
        <w:rPr>
          <w:i/>
          <w:iCs/>
        </w:rPr>
        <w:t>Sequence</w:t>
      </w:r>
      <w:r w:rsidR="00354A2D">
        <w:t xml:space="preserve"> </w:t>
      </w:r>
      <w:r w:rsidR="00EB381D">
        <w:t>Diagram</w:t>
      </w:r>
      <w:r w:rsidR="00354A2D">
        <w:t xml:space="preserve"> Hapus</w:t>
      </w:r>
      <w:r w:rsidR="00647CF8">
        <w:t xml:space="preserve"> </w:t>
      </w:r>
      <w:r w:rsidR="00C9459E">
        <w:t>Data Transaksi Obat</w:t>
      </w:r>
    </w:p>
    <w:p w14:paraId="073E3701" w14:textId="497AEE81" w:rsidR="002C3DD7" w:rsidRPr="002C3DD7" w:rsidRDefault="002C3DD7" w:rsidP="002C3DD7">
      <w:r>
        <w:t xml:space="preserve">Proses </w:t>
      </w:r>
      <w:r>
        <w:rPr>
          <w:i/>
          <w:iCs/>
        </w:rPr>
        <w:t xml:space="preserve">sequence </w:t>
      </w:r>
      <w:r>
        <w:t xml:space="preserve">diagram hapus </w:t>
      </w:r>
      <w:r w:rsidR="00A7694F">
        <w:t>data transaksi obat</w:t>
      </w:r>
      <w:r w:rsidR="00C31ADE">
        <w:t xml:space="preserve"> dapat dilihat pada</w:t>
      </w:r>
      <w:r>
        <w:t xml:space="preserve"> </w:t>
      </w:r>
      <w:r>
        <w:fldChar w:fldCharType="begin"/>
      </w:r>
      <w:r>
        <w:instrText xml:space="preserve"> REF s_g_7 \h </w:instrText>
      </w:r>
      <w:r>
        <w:fldChar w:fldCharType="separate"/>
      </w:r>
      <w:r w:rsidR="00401C47">
        <w:t>Gambar 3.</w:t>
      </w:r>
      <w:r w:rsidR="00401C47">
        <w:rPr>
          <w:noProof/>
        </w:rPr>
        <w:t>6</w:t>
      </w:r>
      <w:r>
        <w:fldChar w:fldCharType="end"/>
      </w:r>
      <w:r>
        <w:t>.</w:t>
      </w:r>
    </w:p>
    <w:p w14:paraId="58A3207E" w14:textId="71A89BA9" w:rsidR="006651C0" w:rsidRDefault="00B55492" w:rsidP="006651C0">
      <w:pPr>
        <w:pStyle w:val="posisigambar"/>
      </w:pPr>
      <w:r w:rsidRPr="00B55492">
        <w:lastRenderedPageBreak/>
        <w:drawing>
          <wp:inline distT="0" distB="0" distL="0" distR="0" wp14:anchorId="0AD64993" wp14:editId="646E2C5B">
            <wp:extent cx="5040630" cy="2279650"/>
            <wp:effectExtent l="0" t="0" r="762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0630" cy="2279650"/>
                    </a:xfrm>
                    <a:prstGeom prst="rect">
                      <a:avLst/>
                    </a:prstGeom>
                  </pic:spPr>
                </pic:pic>
              </a:graphicData>
            </a:graphic>
          </wp:inline>
        </w:drawing>
      </w:r>
    </w:p>
    <w:p w14:paraId="05226B20" w14:textId="472DF23C" w:rsidR="009B2BD2" w:rsidRDefault="00A21376" w:rsidP="004879E1">
      <w:pPr>
        <w:pStyle w:val="Caption"/>
      </w:pPr>
      <w:bookmarkStart w:id="88" w:name="s_g_7"/>
      <w:bookmarkStart w:id="89" w:name="_Toc525893943"/>
      <w:bookmarkStart w:id="90" w:name="_Toc58906470"/>
      <w:r>
        <w:t>Gambar 3.</w:t>
      </w:r>
      <w:r w:rsidR="00AF6DC1">
        <w:rPr>
          <w:noProof/>
        </w:rPr>
        <w:fldChar w:fldCharType="begin"/>
      </w:r>
      <w:r w:rsidR="00AF6DC1">
        <w:rPr>
          <w:noProof/>
        </w:rPr>
        <w:instrText xml:space="preserve"> SEQ Gambar_3. \* ARABIC </w:instrText>
      </w:r>
      <w:r w:rsidR="00AF6DC1">
        <w:rPr>
          <w:noProof/>
        </w:rPr>
        <w:fldChar w:fldCharType="separate"/>
      </w:r>
      <w:r w:rsidR="00401C47">
        <w:rPr>
          <w:noProof/>
        </w:rPr>
        <w:t>6</w:t>
      </w:r>
      <w:r w:rsidR="00AF6DC1">
        <w:rPr>
          <w:noProof/>
        </w:rPr>
        <w:fldChar w:fldCharType="end"/>
      </w:r>
      <w:bookmarkStart w:id="91" w:name="kt_sequence_d"/>
      <w:bookmarkEnd w:id="88"/>
      <w:bookmarkEnd w:id="91"/>
      <w:r w:rsidR="00AA6353">
        <w:t xml:space="preserve"> </w:t>
      </w:r>
      <w:r w:rsidR="00964F0A" w:rsidRPr="00964F0A">
        <w:rPr>
          <w:i/>
          <w:iCs/>
        </w:rPr>
        <w:t>sequence</w:t>
      </w:r>
      <w:r w:rsidR="007A0FFB">
        <w:rPr>
          <w:i/>
          <w:iCs/>
        </w:rPr>
        <w:t xml:space="preserve"> </w:t>
      </w:r>
      <w:r w:rsidR="006D4E95" w:rsidRPr="006D4E95">
        <w:t>diagram</w:t>
      </w:r>
      <w:r w:rsidR="007A0FFB">
        <w:rPr>
          <w:i/>
          <w:iCs/>
        </w:rPr>
        <w:t xml:space="preserve"> </w:t>
      </w:r>
      <w:r w:rsidR="00AA6353">
        <w:fldChar w:fldCharType="begin"/>
      </w:r>
      <w:r w:rsidR="00AA6353">
        <w:instrText xml:space="preserve"> REF kt_sequence_d \h </w:instrText>
      </w:r>
      <w:r w:rsidR="00AA6353">
        <w:fldChar w:fldCharType="end"/>
      </w:r>
      <w:r w:rsidR="00AA6353">
        <w:t xml:space="preserve"> hapus buku</w:t>
      </w:r>
      <w:bookmarkEnd w:id="89"/>
      <w:bookmarkEnd w:id="90"/>
    </w:p>
    <w:p w14:paraId="14746CF1" w14:textId="0D0F0371" w:rsidR="00DA2436" w:rsidRDefault="009B2BD2" w:rsidP="00A7694F">
      <w:r>
        <w:fldChar w:fldCharType="begin"/>
      </w:r>
      <w:r>
        <w:instrText xml:space="preserve"> REF s_g_7 \h </w:instrText>
      </w:r>
      <w:r>
        <w:fldChar w:fldCharType="separate"/>
      </w:r>
      <w:r w:rsidR="00401C47">
        <w:t>Gambar 3.</w:t>
      </w:r>
      <w:r w:rsidR="00401C47">
        <w:rPr>
          <w:noProof/>
        </w:rPr>
        <w:t>6</w:t>
      </w:r>
      <w:r>
        <w:fldChar w:fldCharType="end"/>
      </w:r>
      <w:r>
        <w:t xml:space="preserve"> menjelaskan tentang </w:t>
      </w:r>
      <w:r w:rsidR="00964F0A" w:rsidRPr="00964F0A">
        <w:rPr>
          <w:i/>
          <w:iCs/>
        </w:rPr>
        <w:t>sequence</w:t>
      </w:r>
      <w:r>
        <w:rPr>
          <w:i/>
          <w:iCs/>
        </w:rPr>
        <w:t xml:space="preserve"> </w:t>
      </w:r>
      <w:r w:rsidR="006D4E95" w:rsidRPr="006D4E95">
        <w:t>diagram</w:t>
      </w:r>
      <w:r>
        <w:rPr>
          <w:i/>
          <w:iCs/>
        </w:rPr>
        <w:t xml:space="preserve"> </w:t>
      </w:r>
      <w:r>
        <w:t xml:space="preserve">hapus </w:t>
      </w:r>
      <w:r w:rsidR="00A7694F">
        <w:t>data transaksi obat berdasarkan id data transaksi obat</w:t>
      </w:r>
      <w:r>
        <w:t>.</w:t>
      </w:r>
      <w:r w:rsidR="00A7694F">
        <w:t xml:space="preserve"> Proses penghapusan data diawali dengan Apoteker mengklik atau menekan tombol delete yang disediakan pada halaman data. Setelah itu sistem </w:t>
      </w:r>
      <w:proofErr w:type="gramStart"/>
      <w:r w:rsidR="00A7694F">
        <w:t>akan</w:t>
      </w:r>
      <w:proofErr w:type="gramEnd"/>
      <w:r w:rsidR="00A7694F">
        <w:t xml:space="preserve"> melakukan proses penghapusan data dengan mencocokan id data yang ingin dihapus dengan id data yang ada didalam database. Setelah proses pencocokan selesai, data tersebut </w:t>
      </w:r>
      <w:proofErr w:type="gramStart"/>
      <w:r w:rsidR="00A7694F">
        <w:t>akan</w:t>
      </w:r>
      <w:proofErr w:type="gramEnd"/>
      <w:r w:rsidR="00A7694F">
        <w:t xml:space="preserve"> dihapus dari database dan selanjutnya sistem akan </w:t>
      </w:r>
      <w:r w:rsidR="00B15D3D">
        <w:t>menampilkan</w:t>
      </w:r>
      <w:r w:rsidR="00A7694F">
        <w:t xml:space="preserve"> kembali </w:t>
      </w:r>
      <w:r w:rsidR="00B15D3D">
        <w:t>halaman</w:t>
      </w:r>
      <w:r w:rsidR="00A7694F">
        <w:t xml:space="preserve"> data.</w:t>
      </w:r>
    </w:p>
    <w:p w14:paraId="51840383" w14:textId="77777777" w:rsidR="00A21376" w:rsidRPr="0009032A" w:rsidRDefault="00A21376" w:rsidP="0009032A"/>
    <w:p w14:paraId="6E0EB4DE" w14:textId="362D9FD7" w:rsidR="00054813" w:rsidRPr="00CC2A3C" w:rsidRDefault="00054813" w:rsidP="00A4579F">
      <w:pPr>
        <w:pStyle w:val="311"/>
      </w:pPr>
      <w:bookmarkStart w:id="92" w:name="_Toc525893921"/>
      <w:bookmarkStart w:id="93" w:name="_Toc59097199"/>
      <w:r w:rsidRPr="00CC2A3C">
        <w:t xml:space="preserve">Desain Tabel </w:t>
      </w:r>
      <w:r w:rsidR="00427FB7" w:rsidRPr="00CC2A3C">
        <w:rPr>
          <w:i/>
          <w:iCs/>
        </w:rPr>
        <w:t>Database</w:t>
      </w:r>
      <w:bookmarkEnd w:id="92"/>
      <w:bookmarkEnd w:id="93"/>
    </w:p>
    <w:p w14:paraId="453DABA0" w14:textId="1E35FB96" w:rsidR="00EB6B68" w:rsidRDefault="00EB6B68" w:rsidP="004700DD">
      <w:r>
        <w:t>Berikut adalah tabel</w:t>
      </w:r>
      <w:r w:rsidR="004700DD">
        <w:t xml:space="preserve"> – tabel</w:t>
      </w:r>
      <w:r>
        <w:t xml:space="preserve"> </w:t>
      </w:r>
      <w:r w:rsidR="002C3DD7">
        <w:rPr>
          <w:i/>
          <w:iCs/>
        </w:rPr>
        <w:t>d</w:t>
      </w:r>
      <w:r w:rsidR="00427FB7" w:rsidRPr="00427FB7">
        <w:rPr>
          <w:i/>
          <w:iCs/>
        </w:rPr>
        <w:t>atabase</w:t>
      </w:r>
      <w:r>
        <w:t xml:space="preserve"> yang ada di dalam sistem</w:t>
      </w:r>
      <w:r w:rsidR="004700DD">
        <w:t>:</w:t>
      </w:r>
      <w:r>
        <w:t xml:space="preserve"> </w:t>
      </w:r>
    </w:p>
    <w:p w14:paraId="69EDE014" w14:textId="24AF5337" w:rsidR="00717F96" w:rsidRDefault="004700DD" w:rsidP="00A4579F">
      <w:pPr>
        <w:pStyle w:val="3210"/>
      </w:pPr>
      <w:r>
        <w:t xml:space="preserve">Tabel </w:t>
      </w:r>
      <w:r w:rsidR="00B11656">
        <w:t>users</w:t>
      </w:r>
    </w:p>
    <w:p w14:paraId="65BA5FFE" w14:textId="40AB2D4A" w:rsidR="0046556F" w:rsidRDefault="0046556F" w:rsidP="00B15438">
      <w:r>
        <w:t xml:space="preserve">Tabel </w:t>
      </w:r>
      <w:proofErr w:type="gramStart"/>
      <w:r w:rsidR="00B11656">
        <w:t>users</w:t>
      </w:r>
      <w:proofErr w:type="gramEnd"/>
      <w:r>
        <w:t xml:space="preserve"> merupakan tabel yang </w:t>
      </w:r>
      <w:r w:rsidR="00657855">
        <w:t>digunakan</w:t>
      </w:r>
      <w:r>
        <w:t xml:space="preserve"> untuk menyimpan data </w:t>
      </w:r>
      <w:r w:rsidR="00D02E04">
        <w:t>aktor yakni data apoteker</w:t>
      </w:r>
      <w:r w:rsidR="003E049B">
        <w:t xml:space="preserve"> yang nantinya </w:t>
      </w:r>
      <w:r w:rsidR="00657855">
        <w:t>digunakan</w:t>
      </w:r>
      <w:r w:rsidR="003E049B">
        <w:t xml:space="preserve"> sebagai akun untuk </w:t>
      </w:r>
      <w:r w:rsidR="000362DE" w:rsidRPr="000362DE">
        <w:rPr>
          <w:i/>
          <w:iCs/>
        </w:rPr>
        <w:t>login</w:t>
      </w:r>
      <w:r w:rsidR="003E049B">
        <w:t xml:space="preserve"> ke dalam sistem</w:t>
      </w:r>
      <w:r w:rsidR="00080B82">
        <w:t xml:space="preserve">. Adapun yang menjadi </w:t>
      </w:r>
      <w:r w:rsidR="00080B82">
        <w:rPr>
          <w:i/>
          <w:iCs/>
        </w:rPr>
        <w:t xml:space="preserve">primary </w:t>
      </w:r>
      <w:r w:rsidR="00080B82">
        <w:t>di dalam tabel adalah “id”,</w:t>
      </w:r>
      <w:r w:rsidR="001177A0">
        <w:t xml:space="preserve"> dan </w:t>
      </w:r>
      <w:r w:rsidR="001177A0">
        <w:rPr>
          <w:i/>
          <w:iCs/>
        </w:rPr>
        <w:t xml:space="preserve">field </w:t>
      </w:r>
      <w:r w:rsidR="001177A0">
        <w:t xml:space="preserve">yang </w:t>
      </w:r>
      <w:r w:rsidR="00657855">
        <w:t>digunakan</w:t>
      </w:r>
      <w:r w:rsidR="001177A0">
        <w:t xml:space="preserve"> untuk mengisi </w:t>
      </w:r>
      <w:r w:rsidR="00D62BBB" w:rsidRPr="00D62BBB">
        <w:rPr>
          <w:i/>
          <w:iCs/>
        </w:rPr>
        <w:t>form</w:t>
      </w:r>
      <w:r w:rsidR="001177A0">
        <w:t xml:space="preserve"> </w:t>
      </w:r>
      <w:r w:rsidR="000362DE" w:rsidRPr="000362DE">
        <w:rPr>
          <w:i/>
          <w:iCs/>
        </w:rPr>
        <w:t>login</w:t>
      </w:r>
      <w:r w:rsidR="001177A0">
        <w:t xml:space="preserve"> adalah “email” dan “password”.</w:t>
      </w:r>
      <w:r w:rsidR="00080B82">
        <w:t xml:space="preserve"> </w:t>
      </w:r>
      <w:r w:rsidR="00B15438">
        <w:t>Untuk lebih jelasnya</w:t>
      </w:r>
      <w:r w:rsidR="00C31ADE">
        <w:t xml:space="preserve"> dapat dilihat pada</w:t>
      </w:r>
      <w:r w:rsidR="00B15438">
        <w:t xml:space="preserve"> </w:t>
      </w:r>
      <w:r w:rsidR="00B15438">
        <w:fldChar w:fldCharType="begin"/>
      </w:r>
      <w:r w:rsidR="00B15438">
        <w:instrText xml:space="preserve"> REF tabel_database_admins \h </w:instrText>
      </w:r>
      <w:r w:rsidR="00B15438">
        <w:fldChar w:fldCharType="separate"/>
      </w:r>
      <w:r w:rsidR="00401C47">
        <w:t>Tabel 3.</w:t>
      </w:r>
      <w:r w:rsidR="00401C47">
        <w:rPr>
          <w:noProof/>
        </w:rPr>
        <w:t>1</w:t>
      </w:r>
      <w:r w:rsidR="00B15438">
        <w:fldChar w:fldCharType="end"/>
      </w:r>
      <w:r w:rsidR="00B15438">
        <w:t>.</w:t>
      </w:r>
    </w:p>
    <w:p w14:paraId="36D421C4" w14:textId="30E140F7" w:rsidR="005435C9" w:rsidRPr="005435C9" w:rsidRDefault="005435C9" w:rsidP="005435C9">
      <w:pPr>
        <w:pStyle w:val="ct"/>
      </w:pPr>
      <w:bookmarkStart w:id="94" w:name="tabel_database_admins"/>
      <w:bookmarkStart w:id="95" w:name="_Toc58906480"/>
      <w:r>
        <w:t>Tabel 3.</w:t>
      </w:r>
      <w:r w:rsidR="00AF6DC1">
        <w:rPr>
          <w:noProof/>
        </w:rPr>
        <w:fldChar w:fldCharType="begin"/>
      </w:r>
      <w:r w:rsidR="00AF6DC1">
        <w:rPr>
          <w:noProof/>
        </w:rPr>
        <w:instrText xml:space="preserve"> SEQ Tabel_3. \* ARABIC </w:instrText>
      </w:r>
      <w:r w:rsidR="00AF6DC1">
        <w:rPr>
          <w:noProof/>
        </w:rPr>
        <w:fldChar w:fldCharType="separate"/>
      </w:r>
      <w:r w:rsidR="00401C47">
        <w:rPr>
          <w:noProof/>
        </w:rPr>
        <w:t>1</w:t>
      </w:r>
      <w:r w:rsidR="00AF6DC1">
        <w:rPr>
          <w:noProof/>
        </w:rPr>
        <w:fldChar w:fldCharType="end"/>
      </w:r>
      <w:bookmarkEnd w:id="94"/>
      <w:r>
        <w:t xml:space="preserve"> </w:t>
      </w:r>
      <w:r>
        <w:rPr>
          <w:i/>
          <w:iCs/>
        </w:rPr>
        <w:t xml:space="preserve">database </w:t>
      </w:r>
      <w:r>
        <w:t>admin</w:t>
      </w:r>
      <w:bookmarkEnd w:id="95"/>
    </w:p>
    <w:tbl>
      <w:tblPr>
        <w:tblStyle w:val="TableGrid"/>
        <w:tblpPr w:leftFromText="180" w:rightFromText="180" w:vertAnchor="text" w:tblpY="1"/>
        <w:tblOverlap w:val="never"/>
        <w:tblW w:w="0" w:type="auto"/>
        <w:tblLook w:val="04A0" w:firstRow="1" w:lastRow="0" w:firstColumn="1" w:lastColumn="0" w:noHBand="0" w:noVBand="1"/>
      </w:tblPr>
      <w:tblGrid>
        <w:gridCol w:w="2976"/>
        <w:gridCol w:w="1982"/>
        <w:gridCol w:w="1982"/>
      </w:tblGrid>
      <w:tr w:rsidR="00F5734A" w14:paraId="6B62C589" w14:textId="77777777" w:rsidTr="00F5734A">
        <w:tc>
          <w:tcPr>
            <w:tcW w:w="2976" w:type="dxa"/>
          </w:tcPr>
          <w:p w14:paraId="0B0458F6" w14:textId="47D2AC91" w:rsidR="00F5734A" w:rsidRPr="00F5734A" w:rsidRDefault="00F5734A" w:rsidP="00F5734A">
            <w:pPr>
              <w:ind w:firstLine="0"/>
              <w:rPr>
                <w:i/>
                <w:iCs/>
              </w:rPr>
            </w:pPr>
            <w:r>
              <w:rPr>
                <w:i/>
                <w:iCs/>
              </w:rPr>
              <w:t>Field</w:t>
            </w:r>
          </w:p>
        </w:tc>
        <w:tc>
          <w:tcPr>
            <w:tcW w:w="1982" w:type="dxa"/>
          </w:tcPr>
          <w:p w14:paraId="40D599ED" w14:textId="02D9329F" w:rsidR="00F5734A" w:rsidRPr="00F5734A" w:rsidRDefault="00F5734A" w:rsidP="00F5734A">
            <w:pPr>
              <w:ind w:firstLine="0"/>
              <w:rPr>
                <w:i/>
                <w:iCs/>
              </w:rPr>
            </w:pPr>
            <w:r w:rsidRPr="00F5734A">
              <w:rPr>
                <w:i/>
                <w:iCs/>
              </w:rPr>
              <w:t>Type</w:t>
            </w:r>
          </w:p>
        </w:tc>
        <w:tc>
          <w:tcPr>
            <w:tcW w:w="1982" w:type="dxa"/>
          </w:tcPr>
          <w:p w14:paraId="5D7EFAA7" w14:textId="38BDF8CC" w:rsidR="00F5734A" w:rsidRDefault="00F5734A" w:rsidP="00F5734A">
            <w:pPr>
              <w:ind w:firstLine="0"/>
            </w:pPr>
            <w:r>
              <w:t>Keterangan</w:t>
            </w:r>
          </w:p>
        </w:tc>
      </w:tr>
      <w:tr w:rsidR="00F5734A" w14:paraId="6EA51197" w14:textId="77777777" w:rsidTr="00F5734A">
        <w:tc>
          <w:tcPr>
            <w:tcW w:w="2976" w:type="dxa"/>
          </w:tcPr>
          <w:p w14:paraId="26F7BF2D" w14:textId="2F75E9FB" w:rsidR="00F5734A" w:rsidRDefault="001355CE" w:rsidP="00F5734A">
            <w:pPr>
              <w:ind w:firstLine="0"/>
            </w:pPr>
            <w:r w:rsidRPr="00F5734A">
              <w:t>I</w:t>
            </w:r>
            <w:r w:rsidR="00F5734A" w:rsidRPr="00F5734A">
              <w:t>d</w:t>
            </w:r>
          </w:p>
        </w:tc>
        <w:tc>
          <w:tcPr>
            <w:tcW w:w="1982" w:type="dxa"/>
          </w:tcPr>
          <w:p w14:paraId="096DDBA5" w14:textId="3E92A08F" w:rsidR="00F5734A" w:rsidRPr="002021FE" w:rsidRDefault="008F1391" w:rsidP="00F5734A">
            <w:pPr>
              <w:ind w:firstLine="0"/>
              <w:rPr>
                <w:i/>
                <w:iCs/>
              </w:rPr>
            </w:pPr>
            <w:bookmarkStart w:id="96" w:name="int"/>
            <w:r w:rsidRPr="002021FE">
              <w:rPr>
                <w:i/>
                <w:iCs/>
              </w:rPr>
              <w:t>int</w:t>
            </w:r>
            <w:r w:rsidR="002021FE" w:rsidRPr="002021FE">
              <w:rPr>
                <w:i/>
                <w:iCs/>
              </w:rPr>
              <w:t>eger</w:t>
            </w:r>
            <w:r w:rsidR="00C22E61">
              <w:rPr>
                <w:i/>
                <w:iCs/>
              </w:rPr>
              <w:t>(7</w:t>
            </w:r>
            <w:r w:rsidRPr="002021FE">
              <w:rPr>
                <w:i/>
                <w:iCs/>
              </w:rPr>
              <w:t>)</w:t>
            </w:r>
            <w:bookmarkEnd w:id="96"/>
          </w:p>
        </w:tc>
        <w:tc>
          <w:tcPr>
            <w:tcW w:w="1982" w:type="dxa"/>
          </w:tcPr>
          <w:p w14:paraId="5690088E" w14:textId="0B2A3C30" w:rsidR="00F5734A" w:rsidRPr="00F5734A" w:rsidRDefault="00F5734A" w:rsidP="00F5734A">
            <w:pPr>
              <w:ind w:firstLine="0"/>
              <w:rPr>
                <w:i/>
                <w:iCs/>
              </w:rPr>
            </w:pPr>
            <w:r>
              <w:rPr>
                <w:i/>
                <w:iCs/>
              </w:rPr>
              <w:t>Primary Key</w:t>
            </w:r>
          </w:p>
        </w:tc>
      </w:tr>
      <w:tr w:rsidR="00F5734A" w14:paraId="0644A0F9" w14:textId="77777777" w:rsidTr="00F5734A">
        <w:tc>
          <w:tcPr>
            <w:tcW w:w="2976" w:type="dxa"/>
          </w:tcPr>
          <w:p w14:paraId="7409BDD4" w14:textId="04E080C2" w:rsidR="00F5734A" w:rsidRPr="00F5734A" w:rsidRDefault="00955B52" w:rsidP="00F5734A">
            <w:pPr>
              <w:ind w:firstLine="0"/>
            </w:pPr>
            <w:r>
              <w:rPr>
                <w:i/>
                <w:iCs/>
              </w:rPr>
              <w:t>U</w:t>
            </w:r>
            <w:r w:rsidR="001355CE">
              <w:rPr>
                <w:i/>
                <w:iCs/>
              </w:rPr>
              <w:t>sername</w:t>
            </w:r>
          </w:p>
        </w:tc>
        <w:tc>
          <w:tcPr>
            <w:tcW w:w="1982" w:type="dxa"/>
          </w:tcPr>
          <w:p w14:paraId="34C452B8" w14:textId="7FD44603" w:rsidR="00F5734A" w:rsidRPr="002021FE" w:rsidRDefault="00575E41" w:rsidP="00F5734A">
            <w:pPr>
              <w:ind w:firstLine="0"/>
              <w:rPr>
                <w:i/>
                <w:iCs/>
              </w:rPr>
            </w:pPr>
            <w:bookmarkStart w:id="97" w:name="varchar"/>
            <w:r w:rsidRPr="002021FE">
              <w:rPr>
                <w:i/>
                <w:iCs/>
              </w:rPr>
              <w:t>varchar(</w:t>
            </w:r>
            <w:r w:rsidR="001355CE">
              <w:rPr>
                <w:i/>
                <w:iCs/>
              </w:rPr>
              <w:t>150</w:t>
            </w:r>
            <w:r w:rsidR="008F1391" w:rsidRPr="002021FE">
              <w:rPr>
                <w:i/>
                <w:iCs/>
              </w:rPr>
              <w:t>)</w:t>
            </w:r>
            <w:bookmarkEnd w:id="97"/>
            <w:r w:rsidR="008F1391" w:rsidRPr="002021FE">
              <w:rPr>
                <w:i/>
                <w:iCs/>
              </w:rPr>
              <w:tab/>
            </w:r>
          </w:p>
        </w:tc>
        <w:tc>
          <w:tcPr>
            <w:tcW w:w="1982" w:type="dxa"/>
          </w:tcPr>
          <w:p w14:paraId="6AA63B7A" w14:textId="77777777" w:rsidR="00F5734A" w:rsidRDefault="00F5734A" w:rsidP="00F5734A">
            <w:pPr>
              <w:ind w:firstLine="0"/>
            </w:pPr>
          </w:p>
        </w:tc>
      </w:tr>
      <w:tr w:rsidR="00F5734A" w14:paraId="0BE41CF4" w14:textId="77777777" w:rsidTr="00F5734A">
        <w:tc>
          <w:tcPr>
            <w:tcW w:w="2976" w:type="dxa"/>
          </w:tcPr>
          <w:p w14:paraId="75ACBE4B" w14:textId="3E0A62B4" w:rsidR="00F5734A" w:rsidRPr="00F5734A" w:rsidRDefault="00955B52" w:rsidP="00F5734A">
            <w:pPr>
              <w:ind w:firstLine="0"/>
            </w:pPr>
            <w:r w:rsidRPr="00F5734A">
              <w:t>E</w:t>
            </w:r>
            <w:r w:rsidR="00F5734A" w:rsidRPr="00F5734A">
              <w:t>mail</w:t>
            </w:r>
          </w:p>
        </w:tc>
        <w:tc>
          <w:tcPr>
            <w:tcW w:w="1982" w:type="dxa"/>
          </w:tcPr>
          <w:p w14:paraId="7F0D331C" w14:textId="357976CE" w:rsidR="00F5734A" w:rsidRDefault="00575E41" w:rsidP="00F5734A">
            <w:pPr>
              <w:ind w:firstLine="0"/>
            </w:pPr>
            <w:r>
              <w:fldChar w:fldCharType="begin"/>
            </w:r>
            <w:r>
              <w:instrText xml:space="preserve"> REF varchar \h </w:instrText>
            </w:r>
            <w:r>
              <w:fldChar w:fldCharType="separate"/>
            </w:r>
            <w:r w:rsidR="00401C47" w:rsidRPr="002021FE">
              <w:rPr>
                <w:i/>
                <w:iCs/>
              </w:rPr>
              <w:t>varchar(</w:t>
            </w:r>
            <w:r w:rsidR="00401C47">
              <w:rPr>
                <w:i/>
                <w:iCs/>
              </w:rPr>
              <w:t>150</w:t>
            </w:r>
            <w:r w:rsidR="00401C47" w:rsidRPr="002021FE">
              <w:rPr>
                <w:i/>
                <w:iCs/>
              </w:rPr>
              <w:t>)</w:t>
            </w:r>
            <w:r>
              <w:fldChar w:fldCharType="end"/>
            </w:r>
          </w:p>
        </w:tc>
        <w:tc>
          <w:tcPr>
            <w:tcW w:w="1982" w:type="dxa"/>
          </w:tcPr>
          <w:p w14:paraId="386EC0B8" w14:textId="77777777" w:rsidR="00F5734A" w:rsidRDefault="00F5734A" w:rsidP="00F5734A">
            <w:pPr>
              <w:ind w:firstLine="0"/>
            </w:pPr>
          </w:p>
        </w:tc>
      </w:tr>
      <w:tr w:rsidR="00F5734A" w14:paraId="3853BB0C" w14:textId="77777777" w:rsidTr="00F5734A">
        <w:tc>
          <w:tcPr>
            <w:tcW w:w="2976" w:type="dxa"/>
          </w:tcPr>
          <w:p w14:paraId="48B71055" w14:textId="31C9B5AF" w:rsidR="00F5734A" w:rsidRPr="00F5734A" w:rsidRDefault="00952816" w:rsidP="00F5734A">
            <w:pPr>
              <w:ind w:firstLine="0"/>
            </w:pPr>
            <w:r>
              <w:t>P</w:t>
            </w:r>
            <w:r w:rsidR="00F5734A">
              <w:t>assword</w:t>
            </w:r>
          </w:p>
        </w:tc>
        <w:tc>
          <w:tcPr>
            <w:tcW w:w="1982" w:type="dxa"/>
          </w:tcPr>
          <w:p w14:paraId="31FA684B" w14:textId="609775CC" w:rsidR="00F5734A" w:rsidRDefault="002E07A1" w:rsidP="00F5734A">
            <w:pPr>
              <w:ind w:firstLine="0"/>
            </w:pPr>
            <w:r>
              <w:fldChar w:fldCharType="begin"/>
            </w:r>
            <w:r>
              <w:instrText xml:space="preserve"> REF varchar \h </w:instrText>
            </w:r>
            <w:r>
              <w:fldChar w:fldCharType="separate"/>
            </w:r>
            <w:r w:rsidR="00401C47" w:rsidRPr="002021FE">
              <w:rPr>
                <w:i/>
                <w:iCs/>
              </w:rPr>
              <w:t>varchar(</w:t>
            </w:r>
            <w:r w:rsidR="00401C47">
              <w:rPr>
                <w:i/>
                <w:iCs/>
              </w:rPr>
              <w:t>150</w:t>
            </w:r>
            <w:r w:rsidR="00401C47" w:rsidRPr="002021FE">
              <w:rPr>
                <w:i/>
                <w:iCs/>
              </w:rPr>
              <w:t>)</w:t>
            </w:r>
            <w:r>
              <w:fldChar w:fldCharType="end"/>
            </w:r>
          </w:p>
        </w:tc>
        <w:tc>
          <w:tcPr>
            <w:tcW w:w="1982" w:type="dxa"/>
          </w:tcPr>
          <w:p w14:paraId="6E7FCFCC" w14:textId="77777777" w:rsidR="00F5734A" w:rsidRDefault="00F5734A" w:rsidP="00F5734A">
            <w:pPr>
              <w:ind w:firstLine="0"/>
            </w:pPr>
          </w:p>
        </w:tc>
      </w:tr>
    </w:tbl>
    <w:p w14:paraId="3A016F5C" w14:textId="481FB73F" w:rsidR="00F92A6D" w:rsidRDefault="00F5734A" w:rsidP="005435C9">
      <w:r>
        <w:br w:type="textWrapping" w:clear="all"/>
      </w:r>
    </w:p>
    <w:p w14:paraId="54650A5D" w14:textId="09364C61" w:rsidR="0046556F" w:rsidRPr="00096C19" w:rsidRDefault="00955B52" w:rsidP="00A4579F">
      <w:pPr>
        <w:pStyle w:val="3210"/>
        <w:rPr>
          <w:i/>
          <w:iCs/>
        </w:rPr>
      </w:pPr>
      <w:r>
        <w:lastRenderedPageBreak/>
        <w:t xml:space="preserve">Tabel </w:t>
      </w:r>
      <w:r w:rsidR="00B11656">
        <w:t>transaksi_obat</w:t>
      </w:r>
    </w:p>
    <w:p w14:paraId="434B6B40" w14:textId="38FA9CD0" w:rsidR="00D77B21" w:rsidRDefault="00080B82" w:rsidP="00B23DA5">
      <w:r>
        <w:t xml:space="preserve">Tabel </w:t>
      </w:r>
      <w:r w:rsidR="00B11656">
        <w:rPr>
          <w:iCs/>
        </w:rPr>
        <w:t>transaksi_</w:t>
      </w:r>
      <w:r w:rsidR="00D02E04">
        <w:rPr>
          <w:iCs/>
        </w:rPr>
        <w:t>obat</w:t>
      </w:r>
      <w:r>
        <w:t xml:space="preserve"> merupakan </w:t>
      </w:r>
      <w:r w:rsidR="00AA390B">
        <w:t xml:space="preserve">tabel yang </w:t>
      </w:r>
      <w:r w:rsidR="00657855">
        <w:t>digunakan</w:t>
      </w:r>
      <w:r w:rsidR="00AA390B">
        <w:t xml:space="preserve"> untuk menyimpan data </w:t>
      </w:r>
      <w:r w:rsidR="00D02E04">
        <w:t xml:space="preserve">transaksi </w:t>
      </w:r>
      <w:proofErr w:type="gramStart"/>
      <w:r w:rsidR="00D02E04">
        <w:t>obat(</w:t>
      </w:r>
      <w:proofErr w:type="gramEnd"/>
      <w:r w:rsidR="00D02E04">
        <w:t>data yang akan diolah dengan algoritma apriori dan algoritma regresi linear untuk menemukan pola pembelian serta prediksi pengeluar</w:t>
      </w:r>
      <w:r w:rsidR="00B11656">
        <w:t>an</w:t>
      </w:r>
      <w:r w:rsidR="00D02E04">
        <w:t xml:space="preserve"> obat). D</w:t>
      </w:r>
      <w:r w:rsidR="00B11656">
        <w:t xml:space="preserve">i dalam tabel transaksi obat terdapat </w:t>
      </w:r>
      <w:r w:rsidR="00D418F3">
        <w:t xml:space="preserve">beberapa </w:t>
      </w:r>
      <w:r w:rsidR="00D418F3">
        <w:rPr>
          <w:i/>
          <w:iCs/>
        </w:rPr>
        <w:t xml:space="preserve">field </w:t>
      </w:r>
      <w:r w:rsidR="00D418F3" w:rsidRPr="009B0C11">
        <w:t xml:space="preserve">diantaranya </w:t>
      </w:r>
      <w:proofErr w:type="gramStart"/>
      <w:r w:rsidR="00D418F3" w:rsidRPr="009B0C11">
        <w:t>id(</w:t>
      </w:r>
      <w:proofErr w:type="gramEnd"/>
      <w:r w:rsidR="00D418F3" w:rsidRPr="009B0C11">
        <w:t xml:space="preserve">sebagai </w:t>
      </w:r>
      <w:r w:rsidR="00D418F3" w:rsidRPr="009B0C11">
        <w:rPr>
          <w:i/>
          <w:iCs/>
        </w:rPr>
        <w:t xml:space="preserve">primary </w:t>
      </w:r>
      <w:r w:rsidR="00D418F3" w:rsidRPr="009B0C11">
        <w:t xml:space="preserve">) </w:t>
      </w:r>
      <w:r w:rsidR="000D4354" w:rsidRPr="009B0C11">
        <w:t>,</w:t>
      </w:r>
      <w:r w:rsidR="00B23DA5">
        <w:t xml:space="preserve"> nama dengan tipe data </w:t>
      </w:r>
      <w:r w:rsidR="00B23DA5">
        <w:rPr>
          <w:i/>
        </w:rPr>
        <w:t xml:space="preserve">varchar </w:t>
      </w:r>
      <w:r w:rsidR="00B23DA5">
        <w:t xml:space="preserve">dengan panjang maksimum 200 karakter, jumlah_keluar yang bertipe </w:t>
      </w:r>
      <w:r w:rsidR="00B23DA5">
        <w:rPr>
          <w:i/>
        </w:rPr>
        <w:t>integer</w:t>
      </w:r>
      <w:r w:rsidR="00B23DA5">
        <w:t xml:space="preserve">, dan terakhir </w:t>
      </w:r>
      <w:r w:rsidR="00B23DA5">
        <w:rPr>
          <w:i/>
        </w:rPr>
        <w:t xml:space="preserve">field </w:t>
      </w:r>
      <w:r w:rsidR="00B23DA5">
        <w:t xml:space="preserve">waktu dengan tipe data </w:t>
      </w:r>
      <w:r w:rsidR="00B23DA5">
        <w:rPr>
          <w:i/>
        </w:rPr>
        <w:t>integer</w:t>
      </w:r>
      <w:r w:rsidR="00B23DA5">
        <w:t>.</w:t>
      </w:r>
      <w:r w:rsidR="000D4354" w:rsidRPr="009B0C11">
        <w:t xml:space="preserve"> </w:t>
      </w:r>
      <w:r w:rsidR="00B23DA5">
        <w:t xml:space="preserve"> </w:t>
      </w:r>
      <w:r w:rsidR="00B15438">
        <w:t xml:space="preserve">Untuk lebih </w:t>
      </w:r>
      <w:r w:rsidR="00B23DA5">
        <w:t>legkapnya</w:t>
      </w:r>
      <w:r w:rsidR="00C31ADE">
        <w:t xml:space="preserve"> dapat dilihat pada</w:t>
      </w:r>
      <w:r w:rsidR="00B15438">
        <w:t xml:space="preserve"> </w:t>
      </w:r>
      <w:r w:rsidR="00B15438">
        <w:fldChar w:fldCharType="begin"/>
      </w:r>
      <w:r w:rsidR="00B15438">
        <w:instrText xml:space="preserve"> REF t_database_users \h </w:instrText>
      </w:r>
      <w:r w:rsidR="00B15438">
        <w:fldChar w:fldCharType="separate"/>
      </w:r>
      <w:r w:rsidR="00401C47">
        <w:t>Tabel 3.</w:t>
      </w:r>
      <w:r w:rsidR="00401C47">
        <w:rPr>
          <w:noProof/>
        </w:rPr>
        <w:t>2</w:t>
      </w:r>
      <w:r w:rsidR="00B15438">
        <w:fldChar w:fldCharType="end"/>
      </w:r>
      <w:r w:rsidR="00B15438">
        <w:t>.</w:t>
      </w:r>
    </w:p>
    <w:p w14:paraId="36298558" w14:textId="1B0C7D5C" w:rsidR="00436F03" w:rsidRPr="00436F03" w:rsidRDefault="00436F03" w:rsidP="00436F03">
      <w:pPr>
        <w:pStyle w:val="ct"/>
      </w:pPr>
      <w:bookmarkStart w:id="98" w:name="t_database_users"/>
      <w:bookmarkStart w:id="99" w:name="_Toc58906481"/>
      <w:r>
        <w:t>Tabel 3.</w:t>
      </w:r>
      <w:r w:rsidR="00AF6DC1">
        <w:rPr>
          <w:noProof/>
        </w:rPr>
        <w:fldChar w:fldCharType="begin"/>
      </w:r>
      <w:r w:rsidR="00AF6DC1">
        <w:rPr>
          <w:noProof/>
        </w:rPr>
        <w:instrText xml:space="preserve"> SEQ Tabel_3. \* ARABIC </w:instrText>
      </w:r>
      <w:r w:rsidR="00AF6DC1">
        <w:rPr>
          <w:noProof/>
        </w:rPr>
        <w:fldChar w:fldCharType="separate"/>
      </w:r>
      <w:r w:rsidR="00401C47">
        <w:rPr>
          <w:noProof/>
        </w:rPr>
        <w:t>2</w:t>
      </w:r>
      <w:r w:rsidR="00AF6DC1">
        <w:rPr>
          <w:noProof/>
        </w:rPr>
        <w:fldChar w:fldCharType="end"/>
      </w:r>
      <w:bookmarkEnd w:id="98"/>
      <w:r>
        <w:t xml:space="preserve"> </w:t>
      </w:r>
      <w:r>
        <w:rPr>
          <w:i/>
          <w:iCs/>
        </w:rPr>
        <w:t xml:space="preserve">database </w:t>
      </w:r>
      <w:r w:rsidR="00B11656">
        <w:rPr>
          <w:i/>
          <w:iCs/>
        </w:rPr>
        <w:t>transaksi obat</w:t>
      </w:r>
      <w:bookmarkEnd w:id="99"/>
    </w:p>
    <w:tbl>
      <w:tblPr>
        <w:tblStyle w:val="TableGrid"/>
        <w:tblpPr w:leftFromText="180" w:rightFromText="180" w:vertAnchor="text" w:tblpY="1"/>
        <w:tblOverlap w:val="never"/>
        <w:tblW w:w="0" w:type="auto"/>
        <w:tblLook w:val="04A0" w:firstRow="1" w:lastRow="0" w:firstColumn="1" w:lastColumn="0" w:noHBand="0" w:noVBand="1"/>
      </w:tblPr>
      <w:tblGrid>
        <w:gridCol w:w="2313"/>
        <w:gridCol w:w="2313"/>
        <w:gridCol w:w="2882"/>
      </w:tblGrid>
      <w:tr w:rsidR="00436F03" w14:paraId="7B9A872C" w14:textId="77777777" w:rsidTr="00177749">
        <w:trPr>
          <w:trHeight w:val="276"/>
        </w:trPr>
        <w:tc>
          <w:tcPr>
            <w:tcW w:w="2313" w:type="dxa"/>
          </w:tcPr>
          <w:p w14:paraId="12DE1349" w14:textId="77777777" w:rsidR="00436F03" w:rsidRPr="00F5734A" w:rsidRDefault="00436F03" w:rsidP="00256788">
            <w:pPr>
              <w:ind w:firstLine="0"/>
              <w:rPr>
                <w:i/>
                <w:iCs/>
              </w:rPr>
            </w:pPr>
            <w:r>
              <w:rPr>
                <w:i/>
                <w:iCs/>
              </w:rPr>
              <w:t>Field</w:t>
            </w:r>
          </w:p>
        </w:tc>
        <w:tc>
          <w:tcPr>
            <w:tcW w:w="2313" w:type="dxa"/>
          </w:tcPr>
          <w:p w14:paraId="6C968D17" w14:textId="77777777" w:rsidR="00436F03" w:rsidRPr="00F5734A" w:rsidRDefault="00436F03" w:rsidP="00256788">
            <w:pPr>
              <w:ind w:firstLine="0"/>
              <w:rPr>
                <w:i/>
                <w:iCs/>
              </w:rPr>
            </w:pPr>
            <w:r w:rsidRPr="00F5734A">
              <w:rPr>
                <w:i/>
                <w:iCs/>
              </w:rPr>
              <w:t>Type</w:t>
            </w:r>
          </w:p>
        </w:tc>
        <w:tc>
          <w:tcPr>
            <w:tcW w:w="2882" w:type="dxa"/>
          </w:tcPr>
          <w:p w14:paraId="66AFA6AF" w14:textId="77777777" w:rsidR="00436F03" w:rsidRDefault="00436F03" w:rsidP="00256788">
            <w:pPr>
              <w:ind w:firstLine="0"/>
            </w:pPr>
            <w:r>
              <w:t>Keterangan</w:t>
            </w:r>
          </w:p>
        </w:tc>
      </w:tr>
      <w:tr w:rsidR="00436F03" w14:paraId="620731DC" w14:textId="77777777" w:rsidTr="00177749">
        <w:trPr>
          <w:trHeight w:val="276"/>
        </w:trPr>
        <w:tc>
          <w:tcPr>
            <w:tcW w:w="2313" w:type="dxa"/>
          </w:tcPr>
          <w:p w14:paraId="7240AFFF" w14:textId="5F0FF13C" w:rsidR="00436F03" w:rsidRDefault="00955B52" w:rsidP="00256788">
            <w:pPr>
              <w:ind w:firstLine="0"/>
            </w:pPr>
            <w:r w:rsidRPr="00F5734A">
              <w:t>I</w:t>
            </w:r>
            <w:r w:rsidR="00436F03" w:rsidRPr="00F5734A">
              <w:t>d</w:t>
            </w:r>
          </w:p>
        </w:tc>
        <w:tc>
          <w:tcPr>
            <w:tcW w:w="2313" w:type="dxa"/>
          </w:tcPr>
          <w:p w14:paraId="36ACC425" w14:textId="0E266E2B" w:rsidR="00436F03" w:rsidRDefault="00024A3A" w:rsidP="00256788">
            <w:pPr>
              <w:ind w:firstLine="0"/>
            </w:pPr>
            <w:r>
              <w:fldChar w:fldCharType="begin"/>
            </w:r>
            <w:r>
              <w:instrText xml:space="preserve"> REF int \h </w:instrText>
            </w:r>
            <w:r>
              <w:fldChar w:fldCharType="separate"/>
            </w:r>
            <w:r w:rsidR="00401C47" w:rsidRPr="002021FE">
              <w:rPr>
                <w:i/>
                <w:iCs/>
              </w:rPr>
              <w:t>integer</w:t>
            </w:r>
            <w:r w:rsidR="00401C47">
              <w:rPr>
                <w:i/>
                <w:iCs/>
              </w:rPr>
              <w:t>(7</w:t>
            </w:r>
            <w:r w:rsidR="00401C47" w:rsidRPr="002021FE">
              <w:rPr>
                <w:i/>
                <w:iCs/>
              </w:rPr>
              <w:t>)</w:t>
            </w:r>
            <w:r>
              <w:fldChar w:fldCharType="end"/>
            </w:r>
          </w:p>
        </w:tc>
        <w:tc>
          <w:tcPr>
            <w:tcW w:w="2882" w:type="dxa"/>
          </w:tcPr>
          <w:p w14:paraId="1CED98AF" w14:textId="77777777" w:rsidR="00436F03" w:rsidRPr="00F5734A" w:rsidRDefault="00436F03" w:rsidP="00256788">
            <w:pPr>
              <w:ind w:firstLine="0"/>
              <w:rPr>
                <w:i/>
                <w:iCs/>
              </w:rPr>
            </w:pPr>
            <w:r>
              <w:rPr>
                <w:i/>
                <w:iCs/>
              </w:rPr>
              <w:t>Primary Key</w:t>
            </w:r>
          </w:p>
        </w:tc>
      </w:tr>
      <w:tr w:rsidR="00436F03" w14:paraId="55A1A569" w14:textId="77777777" w:rsidTr="00177749">
        <w:trPr>
          <w:trHeight w:val="276"/>
        </w:trPr>
        <w:tc>
          <w:tcPr>
            <w:tcW w:w="2313" w:type="dxa"/>
          </w:tcPr>
          <w:p w14:paraId="4910BF48" w14:textId="6E9C8C4D" w:rsidR="00436F03" w:rsidRPr="00955B52" w:rsidRDefault="00D02E04" w:rsidP="00256788">
            <w:pPr>
              <w:ind w:firstLine="0"/>
            </w:pPr>
            <w:r>
              <w:rPr>
                <w:iCs/>
              </w:rPr>
              <w:t>N</w:t>
            </w:r>
            <w:r w:rsidR="00955B52">
              <w:rPr>
                <w:iCs/>
              </w:rPr>
              <w:t>ama</w:t>
            </w:r>
          </w:p>
        </w:tc>
        <w:tc>
          <w:tcPr>
            <w:tcW w:w="2313" w:type="dxa"/>
          </w:tcPr>
          <w:p w14:paraId="2286F863" w14:textId="24186066" w:rsidR="00436F03" w:rsidRDefault="00024A3A" w:rsidP="00256788">
            <w:pPr>
              <w:ind w:firstLine="0"/>
            </w:pPr>
            <w:r>
              <w:fldChar w:fldCharType="begin"/>
            </w:r>
            <w:r>
              <w:instrText xml:space="preserve"> REF varchar \h </w:instrText>
            </w:r>
            <w:r>
              <w:fldChar w:fldCharType="separate"/>
            </w:r>
            <w:r w:rsidR="00401C47" w:rsidRPr="002021FE">
              <w:rPr>
                <w:i/>
                <w:iCs/>
              </w:rPr>
              <w:t>varchar(</w:t>
            </w:r>
            <w:r w:rsidR="00401C47">
              <w:rPr>
                <w:i/>
                <w:iCs/>
              </w:rPr>
              <w:t>150</w:t>
            </w:r>
            <w:r w:rsidR="00401C47" w:rsidRPr="002021FE">
              <w:rPr>
                <w:i/>
                <w:iCs/>
              </w:rPr>
              <w:t>)</w:t>
            </w:r>
            <w:r>
              <w:fldChar w:fldCharType="end"/>
            </w:r>
          </w:p>
        </w:tc>
        <w:tc>
          <w:tcPr>
            <w:tcW w:w="2882" w:type="dxa"/>
          </w:tcPr>
          <w:p w14:paraId="2EF3AF87" w14:textId="77777777" w:rsidR="00436F03" w:rsidRDefault="00436F03" w:rsidP="00256788">
            <w:pPr>
              <w:ind w:firstLine="0"/>
            </w:pPr>
          </w:p>
        </w:tc>
      </w:tr>
      <w:tr w:rsidR="00611791" w14:paraId="77BE8B27" w14:textId="77777777" w:rsidTr="00177749">
        <w:trPr>
          <w:trHeight w:val="276"/>
        </w:trPr>
        <w:tc>
          <w:tcPr>
            <w:tcW w:w="2313" w:type="dxa"/>
          </w:tcPr>
          <w:p w14:paraId="245B20FB" w14:textId="19F45ACE" w:rsidR="00611791" w:rsidRPr="00F5734A" w:rsidRDefault="00955B52" w:rsidP="00256788">
            <w:pPr>
              <w:ind w:firstLine="0"/>
            </w:pPr>
            <w:r>
              <w:t>jumlah_keluar</w:t>
            </w:r>
          </w:p>
        </w:tc>
        <w:tc>
          <w:tcPr>
            <w:tcW w:w="2313" w:type="dxa"/>
          </w:tcPr>
          <w:p w14:paraId="570D04D0" w14:textId="5C5B2D9B" w:rsidR="00611791" w:rsidRPr="008F1391" w:rsidRDefault="00024A3A" w:rsidP="00256788">
            <w:pPr>
              <w:ind w:firstLine="0"/>
            </w:pPr>
            <w:r>
              <w:fldChar w:fldCharType="begin"/>
            </w:r>
            <w:r>
              <w:instrText xml:space="preserve"> REF varchar \h </w:instrText>
            </w:r>
            <w:r>
              <w:fldChar w:fldCharType="separate"/>
            </w:r>
            <w:r w:rsidR="00401C47" w:rsidRPr="002021FE">
              <w:rPr>
                <w:i/>
                <w:iCs/>
              </w:rPr>
              <w:t>varchar(</w:t>
            </w:r>
            <w:r w:rsidR="00401C47">
              <w:rPr>
                <w:i/>
                <w:iCs/>
              </w:rPr>
              <w:t>150</w:t>
            </w:r>
            <w:r w:rsidR="00401C47" w:rsidRPr="002021FE">
              <w:rPr>
                <w:i/>
                <w:iCs/>
              </w:rPr>
              <w:t>)</w:t>
            </w:r>
            <w:r>
              <w:fldChar w:fldCharType="end"/>
            </w:r>
          </w:p>
        </w:tc>
        <w:tc>
          <w:tcPr>
            <w:tcW w:w="2882" w:type="dxa"/>
          </w:tcPr>
          <w:p w14:paraId="297E9248" w14:textId="77777777" w:rsidR="00611791" w:rsidRDefault="00611791" w:rsidP="00256788">
            <w:pPr>
              <w:ind w:firstLine="0"/>
            </w:pPr>
          </w:p>
        </w:tc>
      </w:tr>
      <w:tr w:rsidR="00611791" w14:paraId="457105B5" w14:textId="77777777" w:rsidTr="00177749">
        <w:trPr>
          <w:trHeight w:val="276"/>
        </w:trPr>
        <w:tc>
          <w:tcPr>
            <w:tcW w:w="2313" w:type="dxa"/>
          </w:tcPr>
          <w:p w14:paraId="1746FA99" w14:textId="09162FE5" w:rsidR="00611791" w:rsidRPr="009A4F61" w:rsidRDefault="009B0C11" w:rsidP="00256788">
            <w:pPr>
              <w:ind w:firstLine="0"/>
            </w:pPr>
            <w:r w:rsidRPr="009A4F61">
              <w:rPr>
                <w:iCs/>
              </w:rPr>
              <w:t>W</w:t>
            </w:r>
            <w:r w:rsidR="009A4F61" w:rsidRPr="009A4F61">
              <w:rPr>
                <w:iCs/>
              </w:rPr>
              <w:t>aktu</w:t>
            </w:r>
          </w:p>
        </w:tc>
        <w:tc>
          <w:tcPr>
            <w:tcW w:w="2313" w:type="dxa"/>
          </w:tcPr>
          <w:p w14:paraId="19088844" w14:textId="1A3DEB00" w:rsidR="00611791" w:rsidRPr="009A4F61" w:rsidRDefault="00024A3A" w:rsidP="009A4F61">
            <w:pPr>
              <w:ind w:firstLine="0"/>
            </w:pPr>
            <w:r w:rsidRPr="009A4F61">
              <w:fldChar w:fldCharType="begin"/>
            </w:r>
            <w:r w:rsidRPr="009A4F61">
              <w:instrText xml:space="preserve"> REF varchar \h </w:instrText>
            </w:r>
            <w:r w:rsidR="009A4F61">
              <w:instrText xml:space="preserve"> \* MERGEFORMAT </w:instrText>
            </w:r>
            <w:r w:rsidRPr="009A4F61">
              <w:fldChar w:fldCharType="separate"/>
            </w:r>
            <w:r w:rsidR="00401C47" w:rsidRPr="002021FE">
              <w:rPr>
                <w:i/>
                <w:iCs/>
              </w:rPr>
              <w:t>varchar(</w:t>
            </w:r>
            <w:r w:rsidR="00401C47">
              <w:rPr>
                <w:i/>
                <w:iCs/>
              </w:rPr>
              <w:t>150</w:t>
            </w:r>
            <w:r w:rsidR="00401C47" w:rsidRPr="002021FE">
              <w:rPr>
                <w:i/>
                <w:iCs/>
              </w:rPr>
              <w:t>)</w:t>
            </w:r>
            <w:r w:rsidRPr="009A4F61">
              <w:fldChar w:fldCharType="end"/>
            </w:r>
          </w:p>
        </w:tc>
        <w:tc>
          <w:tcPr>
            <w:tcW w:w="2882" w:type="dxa"/>
          </w:tcPr>
          <w:p w14:paraId="77605385" w14:textId="77777777" w:rsidR="00611791" w:rsidRPr="00955B52" w:rsidRDefault="00611791" w:rsidP="00256788">
            <w:pPr>
              <w:ind w:firstLine="0"/>
              <w:rPr>
                <w:highlight w:val="yellow"/>
              </w:rPr>
            </w:pPr>
          </w:p>
        </w:tc>
      </w:tr>
    </w:tbl>
    <w:p w14:paraId="3F5E4B72" w14:textId="77777777" w:rsidR="00080B82" w:rsidRDefault="000D4354" w:rsidP="00177749">
      <w:pPr>
        <w:pStyle w:val="posisigambar"/>
        <w:jc w:val="both"/>
      </w:pPr>
      <w:r>
        <w:t xml:space="preserve"> </w:t>
      </w:r>
    </w:p>
    <w:p w14:paraId="1E0800EB" w14:textId="51492906" w:rsidR="0048572E" w:rsidRDefault="0045282F" w:rsidP="00A4579F">
      <w:pPr>
        <w:pStyle w:val="31"/>
      </w:pPr>
      <w:bookmarkStart w:id="100" w:name="_Toc525893922"/>
      <w:bookmarkStart w:id="101" w:name="_Toc59097200"/>
      <w:r>
        <w:t>Perancangan Antar Muka</w:t>
      </w:r>
      <w:bookmarkEnd w:id="100"/>
      <w:bookmarkEnd w:id="101"/>
    </w:p>
    <w:p w14:paraId="3417F710" w14:textId="7F4D01CB" w:rsidR="00A9258E" w:rsidRDefault="000A50D5" w:rsidP="00502717">
      <w:r>
        <w:t xml:space="preserve">Berikut adalah beberapa tampilan antar muka yang </w:t>
      </w:r>
      <w:r w:rsidR="00657855">
        <w:t>direncanakan</w:t>
      </w:r>
      <w:r w:rsidR="00502717">
        <w:t xml:space="preserve"> didalam sistem</w:t>
      </w:r>
      <w:r>
        <w:t>:</w:t>
      </w:r>
    </w:p>
    <w:p w14:paraId="166DE36D" w14:textId="5F1B291B" w:rsidR="003F342B" w:rsidRDefault="004F5A10" w:rsidP="00005F3F">
      <w:pPr>
        <w:pStyle w:val="341"/>
      </w:pPr>
      <w:r>
        <w:t>Halaman Login</w:t>
      </w:r>
    </w:p>
    <w:p w14:paraId="57753A0E" w14:textId="351395DA" w:rsidR="00A705B6" w:rsidRDefault="00A705B6" w:rsidP="00A705B6">
      <w:r>
        <w:t xml:space="preserve">Halaman </w:t>
      </w:r>
      <w:r w:rsidR="00502717">
        <w:t xml:space="preserve">login </w:t>
      </w:r>
      <w:proofErr w:type="gramStart"/>
      <w:r w:rsidR="00502717">
        <w:t>admin(</w:t>
      </w:r>
      <w:proofErr w:type="gramEnd"/>
      <w:r w:rsidR="00502717">
        <w:t>Apoteker)</w:t>
      </w:r>
      <w:r>
        <w:t xml:space="preserve"> yang akan </w:t>
      </w:r>
      <w:r w:rsidR="00657855">
        <w:t>direncanakan</w:t>
      </w:r>
      <w:r>
        <w:t xml:space="preserve"> di dalam sistem </w:t>
      </w:r>
      <w:r w:rsidR="00C31ADE">
        <w:t xml:space="preserve">dapat dilihat pada </w:t>
      </w:r>
      <w:r w:rsidR="007573E1">
        <w:fldChar w:fldCharType="begin"/>
      </w:r>
      <w:r w:rsidR="007573E1">
        <w:instrText xml:space="preserve"> REF r_desain_g_1 \h </w:instrText>
      </w:r>
      <w:r w:rsidR="007573E1">
        <w:fldChar w:fldCharType="separate"/>
      </w:r>
      <w:r w:rsidR="00401C47">
        <w:t>Gambar 3.</w:t>
      </w:r>
      <w:r w:rsidR="00401C47">
        <w:rPr>
          <w:noProof/>
        </w:rPr>
        <w:t>7</w:t>
      </w:r>
      <w:r w:rsidR="007573E1">
        <w:fldChar w:fldCharType="end"/>
      </w:r>
      <w:r w:rsidR="007573E1">
        <w:t>.</w:t>
      </w:r>
    </w:p>
    <w:p w14:paraId="10BA926F" w14:textId="68B2704B" w:rsidR="009A619C" w:rsidRDefault="00BF53F6" w:rsidP="009A619C">
      <w:pPr>
        <w:pStyle w:val="posisigambar"/>
        <w:keepNext/>
      </w:pPr>
      <w:r w:rsidRPr="00BF53F6">
        <w:lastRenderedPageBreak/>
        <w:drawing>
          <wp:inline distT="0" distB="0" distL="0" distR="0" wp14:anchorId="7F337AAA" wp14:editId="7A0DFF75">
            <wp:extent cx="4524375" cy="4495800"/>
            <wp:effectExtent l="0" t="0" r="9525" b="0"/>
            <wp:docPr id="11" name="Picture 11" descr="D:\TESIS\diagram\interface\img\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ESIS\diagram\interface\img\logi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24375" cy="4495800"/>
                    </a:xfrm>
                    <a:prstGeom prst="rect">
                      <a:avLst/>
                    </a:prstGeom>
                    <a:noFill/>
                    <a:ln>
                      <a:noFill/>
                    </a:ln>
                  </pic:spPr>
                </pic:pic>
              </a:graphicData>
            </a:graphic>
          </wp:inline>
        </w:drawing>
      </w:r>
    </w:p>
    <w:p w14:paraId="60906AE3" w14:textId="57B05BD2" w:rsidR="009A619C" w:rsidRDefault="00E64111" w:rsidP="004879E1">
      <w:pPr>
        <w:pStyle w:val="Caption"/>
      </w:pPr>
      <w:bookmarkStart w:id="102" w:name="r_desain_g_1"/>
      <w:bookmarkStart w:id="103" w:name="_Toc525893945"/>
      <w:bookmarkStart w:id="104" w:name="_Toc58906471"/>
      <w:r>
        <w:t>Gambar 3.</w:t>
      </w:r>
      <w:r w:rsidR="00AF6DC1">
        <w:rPr>
          <w:noProof/>
        </w:rPr>
        <w:fldChar w:fldCharType="begin"/>
      </w:r>
      <w:r w:rsidR="00AF6DC1">
        <w:rPr>
          <w:noProof/>
        </w:rPr>
        <w:instrText xml:space="preserve"> SEQ Gambar_3. \* ARABIC </w:instrText>
      </w:r>
      <w:r w:rsidR="00AF6DC1">
        <w:rPr>
          <w:noProof/>
        </w:rPr>
        <w:fldChar w:fldCharType="separate"/>
      </w:r>
      <w:r w:rsidR="00401C47">
        <w:rPr>
          <w:noProof/>
        </w:rPr>
        <w:t>7</w:t>
      </w:r>
      <w:r w:rsidR="00AF6DC1">
        <w:rPr>
          <w:noProof/>
        </w:rPr>
        <w:fldChar w:fldCharType="end"/>
      </w:r>
      <w:bookmarkEnd w:id="102"/>
      <w:r w:rsidR="009A619C">
        <w:t xml:space="preserve"> rancangan antar muka registrasi anggota</w:t>
      </w:r>
      <w:bookmarkEnd w:id="103"/>
      <w:bookmarkEnd w:id="104"/>
    </w:p>
    <w:p w14:paraId="5CFD8F69" w14:textId="39EB0FA5" w:rsidR="005B0837" w:rsidRDefault="0004308E" w:rsidP="00502717">
      <w:r>
        <w:fldChar w:fldCharType="begin"/>
      </w:r>
      <w:r>
        <w:instrText xml:space="preserve"> REF r_desain_g_1 \h </w:instrText>
      </w:r>
      <w:r>
        <w:fldChar w:fldCharType="separate"/>
      </w:r>
      <w:r w:rsidR="00401C47">
        <w:t>Gambar 3.</w:t>
      </w:r>
      <w:r w:rsidR="00401C47">
        <w:rPr>
          <w:noProof/>
        </w:rPr>
        <w:t>7</w:t>
      </w:r>
      <w:r>
        <w:fldChar w:fldCharType="end"/>
      </w:r>
      <w:r>
        <w:t xml:space="preserve"> merupakan tampilan antar muka </w:t>
      </w:r>
      <w:r w:rsidR="00502717">
        <w:t xml:space="preserve">login </w:t>
      </w:r>
      <w:r>
        <w:t xml:space="preserve">yang </w:t>
      </w:r>
      <w:r w:rsidR="00657855">
        <w:t>direncanakan</w:t>
      </w:r>
      <w:r w:rsidR="00502717">
        <w:t xml:space="preserve"> di dalam sistem</w:t>
      </w:r>
      <w:r>
        <w:t>.</w:t>
      </w:r>
      <w:r w:rsidR="006E5293">
        <w:t xml:space="preserve"> Halaman ini di peruntukan kepada </w:t>
      </w:r>
      <w:r w:rsidR="00502717">
        <w:t>Apoteker yang ingin login kedalam sistem untuk bisa melakukan pengolahan data. Ditampilan antar muka terdapat sebuah form inputan login yang tediri dari username dan password.</w:t>
      </w:r>
    </w:p>
    <w:p w14:paraId="71EEDEE8" w14:textId="77777777" w:rsidR="00502717" w:rsidRPr="0004308E" w:rsidRDefault="00502717" w:rsidP="00502717"/>
    <w:p w14:paraId="799255A5" w14:textId="2ADE0899" w:rsidR="00213CFB" w:rsidRDefault="00213CFB" w:rsidP="00005F3F">
      <w:pPr>
        <w:pStyle w:val="341"/>
      </w:pPr>
      <w:r>
        <w:t xml:space="preserve">Halaman </w:t>
      </w:r>
      <w:r w:rsidR="004F5A10">
        <w:rPr>
          <w:iCs/>
        </w:rPr>
        <w:t>Dashboard</w:t>
      </w:r>
    </w:p>
    <w:p w14:paraId="11931154" w14:textId="427D4522" w:rsidR="00FC69FB" w:rsidRDefault="00FC69FB" w:rsidP="007573E1">
      <w:r>
        <w:t xml:space="preserve">Halaman </w:t>
      </w:r>
      <w:r w:rsidR="00502717">
        <w:rPr>
          <w:iCs/>
        </w:rPr>
        <w:t>dashboard</w:t>
      </w:r>
      <w:r>
        <w:t xml:space="preserve"> yang </w:t>
      </w:r>
      <w:proofErr w:type="gramStart"/>
      <w:r>
        <w:t>akan</w:t>
      </w:r>
      <w:proofErr w:type="gramEnd"/>
      <w:r>
        <w:t xml:space="preserve"> </w:t>
      </w:r>
      <w:r w:rsidR="00657855">
        <w:t>direncanakan</w:t>
      </w:r>
      <w:r>
        <w:t xml:space="preserve"> di dalam sistem</w:t>
      </w:r>
      <w:r w:rsidR="00C31ADE">
        <w:t xml:space="preserve"> dapat dilihat pada </w:t>
      </w:r>
      <w:r w:rsidR="007573E1">
        <w:fldChar w:fldCharType="begin"/>
      </w:r>
      <w:r w:rsidR="007573E1">
        <w:instrText xml:space="preserve"> REF g_rangcang_bangun_login_anggota \h </w:instrText>
      </w:r>
      <w:r w:rsidR="007573E1">
        <w:fldChar w:fldCharType="separate"/>
      </w:r>
      <w:r w:rsidR="00401C47">
        <w:t>Gambar 3.</w:t>
      </w:r>
      <w:r w:rsidR="00401C47">
        <w:rPr>
          <w:noProof/>
        </w:rPr>
        <w:t>8</w:t>
      </w:r>
      <w:r w:rsidR="007573E1">
        <w:fldChar w:fldCharType="end"/>
      </w:r>
      <w:r w:rsidR="007573E1">
        <w:t>.</w:t>
      </w:r>
    </w:p>
    <w:p w14:paraId="7DECA09C" w14:textId="7A78620A" w:rsidR="00670207" w:rsidRDefault="004F5A10" w:rsidP="00670207">
      <w:pPr>
        <w:pStyle w:val="posisigambar"/>
      </w:pPr>
      <w:r w:rsidRPr="004F5A10">
        <w:lastRenderedPageBreak/>
        <w:drawing>
          <wp:inline distT="0" distB="0" distL="0" distR="0" wp14:anchorId="1F7DA1CD" wp14:editId="205510F6">
            <wp:extent cx="5040630" cy="2870207"/>
            <wp:effectExtent l="0" t="0" r="7620" b="6350"/>
            <wp:docPr id="18" name="Picture 18" descr="D:\TESIS\diagram\interface\img\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ESIS\diagram\interface\img\dashboard.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630" cy="2870207"/>
                    </a:xfrm>
                    <a:prstGeom prst="rect">
                      <a:avLst/>
                    </a:prstGeom>
                    <a:noFill/>
                    <a:ln>
                      <a:noFill/>
                    </a:ln>
                  </pic:spPr>
                </pic:pic>
              </a:graphicData>
            </a:graphic>
          </wp:inline>
        </w:drawing>
      </w:r>
    </w:p>
    <w:p w14:paraId="79DA82AB" w14:textId="58162DF9" w:rsidR="00000608" w:rsidRDefault="00D44E13" w:rsidP="004879E1">
      <w:pPr>
        <w:pStyle w:val="Caption"/>
      </w:pPr>
      <w:bookmarkStart w:id="105" w:name="g_rangcang_bangun_login_anggota"/>
      <w:bookmarkStart w:id="106" w:name="_Toc525893946"/>
      <w:bookmarkStart w:id="107" w:name="_Toc58906472"/>
      <w:r>
        <w:t xml:space="preserve">Gambar </w:t>
      </w:r>
      <w:bookmarkStart w:id="108" w:name="r_desain_g_2"/>
      <w:r>
        <w:t>3.</w:t>
      </w:r>
      <w:r w:rsidR="00AF6DC1">
        <w:rPr>
          <w:noProof/>
        </w:rPr>
        <w:fldChar w:fldCharType="begin"/>
      </w:r>
      <w:r w:rsidR="00AF6DC1">
        <w:rPr>
          <w:noProof/>
        </w:rPr>
        <w:instrText xml:space="preserve"> SEQ Gambar_3. \* ARABIC </w:instrText>
      </w:r>
      <w:r w:rsidR="00AF6DC1">
        <w:rPr>
          <w:noProof/>
        </w:rPr>
        <w:fldChar w:fldCharType="separate"/>
      </w:r>
      <w:r w:rsidR="00401C47">
        <w:rPr>
          <w:noProof/>
        </w:rPr>
        <w:t>8</w:t>
      </w:r>
      <w:r w:rsidR="00AF6DC1">
        <w:rPr>
          <w:noProof/>
        </w:rPr>
        <w:fldChar w:fldCharType="end"/>
      </w:r>
      <w:bookmarkEnd w:id="105"/>
      <w:r w:rsidR="00000608">
        <w:t xml:space="preserve"> </w:t>
      </w:r>
      <w:bookmarkEnd w:id="108"/>
      <w:r w:rsidR="00000608">
        <w:t xml:space="preserve">rancangan antar muka </w:t>
      </w:r>
      <w:r w:rsidR="000362DE" w:rsidRPr="000362DE">
        <w:rPr>
          <w:i/>
          <w:iCs/>
        </w:rPr>
        <w:t>login</w:t>
      </w:r>
      <w:r w:rsidR="00000608">
        <w:t xml:space="preserve"> anggota</w:t>
      </w:r>
      <w:bookmarkEnd w:id="106"/>
      <w:bookmarkEnd w:id="107"/>
    </w:p>
    <w:p w14:paraId="649FDDCC" w14:textId="640D7667" w:rsidR="00D44E13" w:rsidRDefault="00D44E13" w:rsidP="00B8592E">
      <w:r>
        <w:t xml:space="preserve">Gambar </w:t>
      </w:r>
      <w:r w:rsidR="00B20070">
        <w:fldChar w:fldCharType="begin"/>
      </w:r>
      <w:r w:rsidR="00B20070">
        <w:instrText xml:space="preserve"> REF r_desain_g_2 \h </w:instrText>
      </w:r>
      <w:r w:rsidR="00B20070">
        <w:fldChar w:fldCharType="separate"/>
      </w:r>
      <w:r w:rsidR="00401C47">
        <w:t>3.</w:t>
      </w:r>
      <w:r w:rsidR="00401C47">
        <w:rPr>
          <w:noProof/>
        </w:rPr>
        <w:t>8</w:t>
      </w:r>
      <w:r w:rsidR="00401C47">
        <w:t xml:space="preserve"> </w:t>
      </w:r>
      <w:r w:rsidR="00B20070">
        <w:fldChar w:fldCharType="end"/>
      </w:r>
      <w:r w:rsidR="00B20070">
        <w:t xml:space="preserve">merupakan tampilan antar muka </w:t>
      </w:r>
      <w:r w:rsidR="00502717">
        <w:rPr>
          <w:iCs/>
        </w:rPr>
        <w:t>dashboard</w:t>
      </w:r>
      <w:r w:rsidR="00B20070">
        <w:t xml:space="preserve"> yang </w:t>
      </w:r>
      <w:r w:rsidR="00657855">
        <w:t>direncanakan</w:t>
      </w:r>
      <w:r w:rsidR="00B20070">
        <w:t xml:space="preserve"> di dalam sistem.</w:t>
      </w:r>
      <w:r w:rsidR="00502717">
        <w:t xml:space="preserve"> Tampilan antar muka ini merupakan tampilan akan muncul pertama </w:t>
      </w:r>
      <w:proofErr w:type="gramStart"/>
      <w:r w:rsidR="00502717">
        <w:t>kali  ketika</w:t>
      </w:r>
      <w:proofErr w:type="gramEnd"/>
      <w:r w:rsidR="00502717">
        <w:t xml:space="preserve"> admin(Apoteker) berhasil melakukan proses login.</w:t>
      </w:r>
      <w:r w:rsidR="00B8592E">
        <w:t xml:space="preserve"> Pada tampilan antar muka dashboard terdapat beberapa tombol pilihan menu, diantaranya tombol dashboard, tabel, data, apriori, dan regresi linear. Dan untuk tombol logout terletak dibagian pojok kanan atas. Pada halaman antar muka dashboard juga terdapat sebuah diagram data transaksi obat.</w:t>
      </w:r>
    </w:p>
    <w:p w14:paraId="73844992" w14:textId="77777777" w:rsidR="00B8592E" w:rsidRPr="00032BBC" w:rsidRDefault="00B8592E" w:rsidP="00B8592E"/>
    <w:p w14:paraId="2A426A13" w14:textId="2B5702A8" w:rsidR="00213CFB" w:rsidRDefault="00213CFB" w:rsidP="00005F3F">
      <w:pPr>
        <w:pStyle w:val="341"/>
      </w:pPr>
      <w:r>
        <w:t xml:space="preserve">Halaman </w:t>
      </w:r>
      <w:r w:rsidR="003A12E3">
        <w:t>Apriori</w:t>
      </w:r>
    </w:p>
    <w:p w14:paraId="50EC2156" w14:textId="43ECE64D" w:rsidR="00C64303" w:rsidRDefault="00DC410D" w:rsidP="00502884">
      <w:r>
        <w:t xml:space="preserve">Halaman </w:t>
      </w:r>
      <w:proofErr w:type="gramStart"/>
      <w:r w:rsidR="0062660D">
        <w:t>tampilan  menu</w:t>
      </w:r>
      <w:proofErr w:type="gramEnd"/>
      <w:r w:rsidR="0062660D">
        <w:t xml:space="preserve"> apriori</w:t>
      </w:r>
      <w:r>
        <w:t xml:space="preserve"> yang akan </w:t>
      </w:r>
      <w:r w:rsidR="00657855">
        <w:t>direncanakan</w:t>
      </w:r>
      <w:r>
        <w:t xml:space="preserve"> di dalam sistem</w:t>
      </w:r>
      <w:r w:rsidR="00C31ADE">
        <w:t xml:space="preserve"> dapat dilihat pada</w:t>
      </w:r>
      <w:r>
        <w:t xml:space="preserve"> </w:t>
      </w:r>
      <w:r w:rsidR="00AB1A40">
        <w:fldChar w:fldCharType="begin"/>
      </w:r>
      <w:r w:rsidR="00AB1A40">
        <w:instrText xml:space="preserve"> REF d_dashboard_user \h </w:instrText>
      </w:r>
      <w:r w:rsidR="00AB1A40">
        <w:fldChar w:fldCharType="separate"/>
      </w:r>
      <w:r w:rsidR="00401C47">
        <w:t>Gambar 3.</w:t>
      </w:r>
      <w:r w:rsidR="00401C47">
        <w:rPr>
          <w:noProof/>
        </w:rPr>
        <w:t>9</w:t>
      </w:r>
      <w:r w:rsidR="00AB1A40">
        <w:fldChar w:fldCharType="end"/>
      </w:r>
      <w:r w:rsidR="00AB1A40">
        <w:t>.</w:t>
      </w:r>
    </w:p>
    <w:p w14:paraId="647F9FD1" w14:textId="38935584" w:rsidR="00502884" w:rsidRDefault="004737D2" w:rsidP="00C64303">
      <w:pPr>
        <w:pStyle w:val="posisigambar"/>
      </w:pPr>
      <w:r w:rsidRPr="004737D2">
        <w:lastRenderedPageBreak/>
        <w:drawing>
          <wp:inline distT="0" distB="0" distL="0" distR="0" wp14:anchorId="3222D332" wp14:editId="202EA597">
            <wp:extent cx="5040630" cy="4384453"/>
            <wp:effectExtent l="0" t="0" r="7620" b="0"/>
            <wp:docPr id="35" name="Picture 35" descr="D:\TESIS\diagram\interface\img\aprior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ESIS\diagram\interface\img\apriori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0630" cy="4384453"/>
                    </a:xfrm>
                    <a:prstGeom prst="rect">
                      <a:avLst/>
                    </a:prstGeom>
                    <a:noFill/>
                    <a:ln>
                      <a:noFill/>
                    </a:ln>
                  </pic:spPr>
                </pic:pic>
              </a:graphicData>
            </a:graphic>
          </wp:inline>
        </w:drawing>
      </w:r>
    </w:p>
    <w:p w14:paraId="0DC7B032" w14:textId="64A1DF41" w:rsidR="00670207" w:rsidRDefault="00C64303" w:rsidP="00AB1A40">
      <w:pPr>
        <w:pStyle w:val="Caption"/>
      </w:pPr>
      <w:bookmarkStart w:id="109" w:name="r_desain_g_3"/>
      <w:bookmarkStart w:id="110" w:name="d_dashboard_user"/>
      <w:bookmarkStart w:id="111" w:name="_Toc525893947"/>
      <w:bookmarkStart w:id="112" w:name="_Toc58906473"/>
      <w:r>
        <w:t>Gambar 3.</w:t>
      </w:r>
      <w:r w:rsidR="00AF6DC1">
        <w:rPr>
          <w:noProof/>
        </w:rPr>
        <w:fldChar w:fldCharType="begin"/>
      </w:r>
      <w:r w:rsidR="00AF6DC1">
        <w:rPr>
          <w:noProof/>
        </w:rPr>
        <w:instrText xml:space="preserve"> SEQ Gambar_3. \* ARABIC </w:instrText>
      </w:r>
      <w:r w:rsidR="00AF6DC1">
        <w:rPr>
          <w:noProof/>
        </w:rPr>
        <w:fldChar w:fldCharType="separate"/>
      </w:r>
      <w:r w:rsidR="00401C47">
        <w:rPr>
          <w:noProof/>
        </w:rPr>
        <w:t>9</w:t>
      </w:r>
      <w:r w:rsidR="00AF6DC1">
        <w:rPr>
          <w:noProof/>
        </w:rPr>
        <w:fldChar w:fldCharType="end"/>
      </w:r>
      <w:bookmarkEnd w:id="109"/>
      <w:bookmarkEnd w:id="110"/>
      <w:r>
        <w:t xml:space="preserve"> rancangan antar muka halaman utama anggota</w:t>
      </w:r>
      <w:bookmarkEnd w:id="111"/>
      <w:bookmarkEnd w:id="112"/>
    </w:p>
    <w:p w14:paraId="622EA7A3" w14:textId="26A50151" w:rsidR="000313ED" w:rsidRDefault="00624787" w:rsidP="007E5C51">
      <w:r>
        <w:fldChar w:fldCharType="begin"/>
      </w:r>
      <w:r>
        <w:instrText xml:space="preserve"> REF r_desain_g_3 \h </w:instrText>
      </w:r>
      <w:r>
        <w:fldChar w:fldCharType="separate"/>
      </w:r>
      <w:r w:rsidR="00401C47">
        <w:t>Gambar 3.</w:t>
      </w:r>
      <w:r w:rsidR="00401C47">
        <w:rPr>
          <w:noProof/>
        </w:rPr>
        <w:t>9</w:t>
      </w:r>
      <w:r>
        <w:fldChar w:fldCharType="end"/>
      </w:r>
      <w:r>
        <w:t xml:space="preserve"> merupakan tampilan antar muka halaman </w:t>
      </w:r>
      <w:r w:rsidR="0062660D">
        <w:t>menu apriori</w:t>
      </w:r>
      <w:r>
        <w:t xml:space="preserve"> yang </w:t>
      </w:r>
      <w:r w:rsidR="00657855">
        <w:t>direncanakan</w:t>
      </w:r>
      <w:r w:rsidR="0062660D">
        <w:t xml:space="preserve"> di dalam sistem</w:t>
      </w:r>
      <w:r>
        <w:t>.</w:t>
      </w:r>
      <w:r w:rsidR="00A95D64">
        <w:t xml:space="preserve"> </w:t>
      </w:r>
      <w:r w:rsidR="00C52AFB">
        <w:t>Pada halaman antar muka terdapat sebuah form inputan untuk nilai ambang batas atau threshold algoritma apriori yang meliputi minimum Support, min confidence, batas, dan jumlah item asosiasi.</w:t>
      </w:r>
      <w:r w:rsidR="00C80571">
        <w:t xml:space="preserve"> Setelah form inputan dilengkapi, maka </w:t>
      </w:r>
      <w:proofErr w:type="gramStart"/>
      <w:r w:rsidR="00C80571">
        <w:t>akan</w:t>
      </w:r>
      <w:proofErr w:type="gramEnd"/>
      <w:r w:rsidR="00C80571">
        <w:t xml:space="preserve"> tampil hasil </w:t>
      </w:r>
      <w:r w:rsidR="00560539">
        <w:t xml:space="preserve">perhitungan </w:t>
      </w:r>
      <w:r w:rsidR="00C80571">
        <w:t>algoritma apriori</w:t>
      </w:r>
      <w:r w:rsidR="007E5C51">
        <w:t xml:space="preserve"> yang diletakkan dibagian bawah form inputan.</w:t>
      </w:r>
    </w:p>
    <w:p w14:paraId="03AD85EE" w14:textId="77777777" w:rsidR="005E76BF" w:rsidRPr="00A95D64" w:rsidRDefault="005E76BF" w:rsidP="005E76BF"/>
    <w:p w14:paraId="325BDE73" w14:textId="067DA461" w:rsidR="00CF6E4C" w:rsidRDefault="0016364E" w:rsidP="005E76BF">
      <w:pPr>
        <w:pStyle w:val="341"/>
      </w:pPr>
      <w:r>
        <w:t xml:space="preserve">Halaman </w:t>
      </w:r>
      <w:r w:rsidR="00EF74FC">
        <w:t>Regresi Linear</w:t>
      </w:r>
    </w:p>
    <w:p w14:paraId="1A526C89" w14:textId="407A0747" w:rsidR="00C14549" w:rsidRDefault="00C14549" w:rsidP="00C14549">
      <w:r>
        <w:t xml:space="preserve">Halaman </w:t>
      </w:r>
      <w:r w:rsidR="00B42998">
        <w:t>menu regresi linear</w:t>
      </w:r>
      <w:r>
        <w:t xml:space="preserve"> yang </w:t>
      </w:r>
      <w:proofErr w:type="gramStart"/>
      <w:r>
        <w:t>akan</w:t>
      </w:r>
      <w:proofErr w:type="gramEnd"/>
      <w:r>
        <w:t xml:space="preserve"> </w:t>
      </w:r>
      <w:r w:rsidR="00657855">
        <w:t>direncanakan</w:t>
      </w:r>
      <w:r>
        <w:t xml:space="preserve"> di dalam sistem</w:t>
      </w:r>
      <w:r w:rsidR="00C31ADE">
        <w:t xml:space="preserve"> dapat dilihat pada </w:t>
      </w:r>
      <w:r w:rsidR="00091907">
        <w:fldChar w:fldCharType="begin"/>
      </w:r>
      <w:r w:rsidR="00091907">
        <w:instrText xml:space="preserve"> REF d_profile_user \h </w:instrText>
      </w:r>
      <w:r w:rsidR="00091907">
        <w:fldChar w:fldCharType="separate"/>
      </w:r>
      <w:r w:rsidR="00401C47">
        <w:t>Gambar 3.</w:t>
      </w:r>
      <w:r w:rsidR="00401C47">
        <w:rPr>
          <w:noProof/>
        </w:rPr>
        <w:t>10</w:t>
      </w:r>
      <w:r w:rsidR="00091907">
        <w:fldChar w:fldCharType="end"/>
      </w:r>
      <w:r w:rsidR="00091907">
        <w:t>.</w:t>
      </w:r>
    </w:p>
    <w:p w14:paraId="24938C48" w14:textId="2D64E8A5" w:rsidR="004451D8" w:rsidRDefault="00EF74FC" w:rsidP="004451D8">
      <w:pPr>
        <w:pStyle w:val="posisigambar"/>
      </w:pPr>
      <w:r w:rsidRPr="00EF74FC">
        <w:lastRenderedPageBreak/>
        <w:drawing>
          <wp:inline distT="0" distB="0" distL="0" distR="0" wp14:anchorId="7B217CAA" wp14:editId="4542C3F8">
            <wp:extent cx="5040630" cy="2672257"/>
            <wp:effectExtent l="0" t="0" r="7620" b="0"/>
            <wp:docPr id="34" name="Picture 34" descr="D:\TESIS\diagram\interface\img\regresi_lin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ESIS\diagram\interface\img\regresi_linea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630" cy="2672257"/>
                    </a:xfrm>
                    <a:prstGeom prst="rect">
                      <a:avLst/>
                    </a:prstGeom>
                    <a:noFill/>
                    <a:ln>
                      <a:noFill/>
                    </a:ln>
                  </pic:spPr>
                </pic:pic>
              </a:graphicData>
            </a:graphic>
          </wp:inline>
        </w:drawing>
      </w:r>
    </w:p>
    <w:p w14:paraId="4B7967A5" w14:textId="4F2CF59F" w:rsidR="004451D8" w:rsidRDefault="001828DB" w:rsidP="004879E1">
      <w:pPr>
        <w:pStyle w:val="Caption"/>
      </w:pPr>
      <w:bookmarkStart w:id="113" w:name="r_desain_g_4"/>
      <w:bookmarkStart w:id="114" w:name="d_profile_user"/>
      <w:bookmarkStart w:id="115" w:name="_Toc525893948"/>
      <w:bookmarkStart w:id="116" w:name="_Toc58906474"/>
      <w:r>
        <w:t>Gambar 3.</w:t>
      </w:r>
      <w:r w:rsidR="00AF6DC1">
        <w:rPr>
          <w:noProof/>
        </w:rPr>
        <w:fldChar w:fldCharType="begin"/>
      </w:r>
      <w:r w:rsidR="00AF6DC1">
        <w:rPr>
          <w:noProof/>
        </w:rPr>
        <w:instrText xml:space="preserve"> SEQ Gambar_3. \* ARABIC </w:instrText>
      </w:r>
      <w:r w:rsidR="00AF6DC1">
        <w:rPr>
          <w:noProof/>
        </w:rPr>
        <w:fldChar w:fldCharType="separate"/>
      </w:r>
      <w:r w:rsidR="00401C47">
        <w:rPr>
          <w:noProof/>
        </w:rPr>
        <w:t>10</w:t>
      </w:r>
      <w:r w:rsidR="00AF6DC1">
        <w:rPr>
          <w:noProof/>
        </w:rPr>
        <w:fldChar w:fldCharType="end"/>
      </w:r>
      <w:bookmarkEnd w:id="113"/>
      <w:bookmarkEnd w:id="114"/>
      <w:r w:rsidR="004451D8">
        <w:t xml:space="preserve"> rancangan antar muka</w:t>
      </w:r>
      <w:r w:rsidR="00FA49F2">
        <w:t xml:space="preserve"> halaman</w:t>
      </w:r>
      <w:r w:rsidR="004451D8">
        <w:t xml:space="preserve"> profile anggota</w:t>
      </w:r>
      <w:bookmarkEnd w:id="115"/>
      <w:bookmarkEnd w:id="116"/>
    </w:p>
    <w:p w14:paraId="1F5C6EC0" w14:textId="7F1E3590" w:rsidR="006C4A06" w:rsidRDefault="0017176C" w:rsidP="00872B79">
      <w:r>
        <w:fldChar w:fldCharType="begin"/>
      </w:r>
      <w:r>
        <w:instrText xml:space="preserve"> REF r_desain_g_4 \h </w:instrText>
      </w:r>
      <w:r>
        <w:fldChar w:fldCharType="separate"/>
      </w:r>
      <w:r w:rsidR="00401C47">
        <w:t>Gambar 3.</w:t>
      </w:r>
      <w:r w:rsidR="00401C47">
        <w:rPr>
          <w:noProof/>
        </w:rPr>
        <w:t>10</w:t>
      </w:r>
      <w:r>
        <w:fldChar w:fldCharType="end"/>
      </w:r>
      <w:r>
        <w:t xml:space="preserve"> merupakan tampilan antar muka </w:t>
      </w:r>
      <w:r w:rsidR="00B42998">
        <w:rPr>
          <w:iCs/>
        </w:rPr>
        <w:t>menu regresi linear</w:t>
      </w:r>
      <w:r>
        <w:t xml:space="preserve"> yang </w:t>
      </w:r>
      <w:r w:rsidR="00657855">
        <w:t>direncanakan</w:t>
      </w:r>
      <w:r w:rsidR="00B42998">
        <w:t xml:space="preserve"> di dalam sistem</w:t>
      </w:r>
      <w:r>
        <w:t>.</w:t>
      </w:r>
      <w:r w:rsidR="00872B79">
        <w:t xml:space="preserve"> Pada tampilan antar muka terdapat sebuah data hasil perhitungan dari algoritma regresi linear yang berupa peramalan atau prediksi data obat yang </w:t>
      </w:r>
      <w:proofErr w:type="gramStart"/>
      <w:r w:rsidR="00872B79">
        <w:t>akan</w:t>
      </w:r>
      <w:proofErr w:type="gramEnd"/>
      <w:r w:rsidR="00872B79">
        <w:t xml:space="preserve"> laku terjual pada bulan selanjutnya.</w:t>
      </w:r>
    </w:p>
    <w:p w14:paraId="0E630CEB" w14:textId="77777777" w:rsidR="00C14549" w:rsidRDefault="00C14549" w:rsidP="00C14549"/>
    <w:p w14:paraId="65974316" w14:textId="77777777" w:rsidR="00401C47" w:rsidRDefault="00401C47" w:rsidP="00557D11">
      <w:pPr>
        <w:pStyle w:val="BAB"/>
        <w:sectPr w:rsidR="00401C47" w:rsidSect="00FB1530">
          <w:headerReference w:type="default" r:id="rId27"/>
          <w:footerReference w:type="default" r:id="rId28"/>
          <w:pgSz w:w="11907" w:h="16840" w:code="9"/>
          <w:pgMar w:top="2268" w:right="1701" w:bottom="1701" w:left="2268" w:header="720" w:footer="720" w:gutter="0"/>
          <w:cols w:space="720"/>
          <w:docGrid w:linePitch="360"/>
        </w:sectPr>
      </w:pPr>
      <w:bookmarkStart w:id="117" w:name="_Toc525893924"/>
      <w:bookmarkStart w:id="118" w:name="_Toc59097202"/>
    </w:p>
    <w:p w14:paraId="34EF5424" w14:textId="07EB3685" w:rsidR="006B3BF8" w:rsidRDefault="00D6433E" w:rsidP="00557D11">
      <w:pPr>
        <w:pStyle w:val="BAB"/>
      </w:pPr>
      <w:r>
        <w:lastRenderedPageBreak/>
        <w:t>BAB IV</w:t>
      </w:r>
      <w:r w:rsidR="00557D11">
        <w:br/>
        <w:t>IMPLEMENTASI DAN PENGUJIAN SISTEM</w:t>
      </w:r>
      <w:bookmarkEnd w:id="117"/>
      <w:bookmarkEnd w:id="118"/>
    </w:p>
    <w:p w14:paraId="5C7BC7C9" w14:textId="77777777" w:rsidR="00E07ADD" w:rsidRDefault="00E07ADD" w:rsidP="00E07ADD"/>
    <w:p w14:paraId="56BAB527" w14:textId="032D78BB" w:rsidR="00755587" w:rsidRDefault="00D91315" w:rsidP="001F2D8E">
      <w:pPr>
        <w:pStyle w:val="41"/>
      </w:pPr>
      <w:bookmarkStart w:id="119" w:name="_Toc525893925"/>
      <w:bookmarkStart w:id="120" w:name="_Toc59097203"/>
      <w:r w:rsidRPr="008B75CA">
        <w:t>Implementasi</w:t>
      </w:r>
      <w:r w:rsidRPr="00D630B1">
        <w:t xml:space="preserve"> Sistem</w:t>
      </w:r>
      <w:bookmarkEnd w:id="119"/>
      <w:bookmarkEnd w:id="120"/>
    </w:p>
    <w:p w14:paraId="56F0FF5E" w14:textId="77777777" w:rsidR="00C464AF" w:rsidRDefault="007D064C" w:rsidP="00C464AF">
      <w:r>
        <w:t xml:space="preserve">Di bawah ini merupakan tampilan – tampilan yang ada dalam </w:t>
      </w:r>
      <w:proofErr w:type="gramStart"/>
      <w:r>
        <w:t>sistem</w:t>
      </w:r>
      <w:r w:rsidR="004C7DCF">
        <w:t xml:space="preserve"> </w:t>
      </w:r>
      <w:r>
        <w:t>:</w:t>
      </w:r>
      <w:proofErr w:type="gramEnd"/>
    </w:p>
    <w:p w14:paraId="5CE91B23" w14:textId="73FF59B3" w:rsidR="003E4890" w:rsidRDefault="00402AFA" w:rsidP="00007DA0">
      <w:pPr>
        <w:pStyle w:val="411"/>
      </w:pPr>
      <w:r>
        <w:t xml:space="preserve">Tampilan Halaman </w:t>
      </w:r>
      <w:r w:rsidR="000362DE" w:rsidRPr="000362DE">
        <w:rPr>
          <w:i/>
          <w:iCs/>
        </w:rPr>
        <w:t>Login</w:t>
      </w:r>
      <w:r>
        <w:t xml:space="preserve"> Admin</w:t>
      </w:r>
      <w:r w:rsidR="00DB45D8">
        <w:t>(Apoteker)</w:t>
      </w:r>
    </w:p>
    <w:p w14:paraId="75C2F616" w14:textId="54B866EC" w:rsidR="003E4890" w:rsidRDefault="00755587" w:rsidP="00AF66D3">
      <w:pPr>
        <w:pStyle w:val="posisigambar"/>
      </w:pPr>
      <w:bookmarkStart w:id="121" w:name="_GoBack"/>
      <w:r w:rsidRPr="00755587">
        <w:drawing>
          <wp:inline distT="0" distB="0" distL="0" distR="0" wp14:anchorId="28AF746C" wp14:editId="4D947E26">
            <wp:extent cx="5040630" cy="3119120"/>
            <wp:effectExtent l="0" t="0" r="762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630" cy="3119120"/>
                    </a:xfrm>
                    <a:prstGeom prst="rect">
                      <a:avLst/>
                    </a:prstGeom>
                  </pic:spPr>
                </pic:pic>
              </a:graphicData>
            </a:graphic>
          </wp:inline>
        </w:drawing>
      </w:r>
      <w:bookmarkEnd w:id="121"/>
    </w:p>
    <w:p w14:paraId="5367AB2B" w14:textId="37990D18" w:rsidR="00E17BC0" w:rsidRDefault="00E17BC0" w:rsidP="00E17BC0">
      <w:pPr>
        <w:pStyle w:val="Caption"/>
      </w:pPr>
      <w:bookmarkStart w:id="122" w:name="_Toc58906475"/>
      <w:r>
        <w:t xml:space="preserve">Gambar </w:t>
      </w:r>
      <w:bookmarkStart w:id="123" w:name="gambar_4_3"/>
      <w:r w:rsidR="00997985">
        <w:t>4.</w:t>
      </w:r>
      <w:r w:rsidR="00AF6DC1">
        <w:rPr>
          <w:noProof/>
        </w:rPr>
        <w:fldChar w:fldCharType="begin"/>
      </w:r>
      <w:r w:rsidR="00AF6DC1">
        <w:rPr>
          <w:noProof/>
        </w:rPr>
        <w:instrText xml:space="preserve"> SEQ Gambar_4. \* ARABIC </w:instrText>
      </w:r>
      <w:r w:rsidR="00AF6DC1">
        <w:rPr>
          <w:noProof/>
        </w:rPr>
        <w:fldChar w:fldCharType="separate"/>
      </w:r>
      <w:r w:rsidR="00401C47">
        <w:rPr>
          <w:noProof/>
        </w:rPr>
        <w:t>1</w:t>
      </w:r>
      <w:r w:rsidR="00AF6DC1">
        <w:rPr>
          <w:noProof/>
        </w:rPr>
        <w:fldChar w:fldCharType="end"/>
      </w:r>
      <w:bookmarkEnd w:id="123"/>
      <w:r>
        <w:t xml:space="preserve"> halaman </w:t>
      </w:r>
      <w:r w:rsidR="000362DE" w:rsidRPr="000362DE">
        <w:rPr>
          <w:i/>
          <w:iCs/>
        </w:rPr>
        <w:t>login</w:t>
      </w:r>
      <w:r>
        <w:t xml:space="preserve"> </w:t>
      </w:r>
      <w:proofErr w:type="gramStart"/>
      <w:r>
        <w:t>admin</w:t>
      </w:r>
      <w:bookmarkEnd w:id="122"/>
      <w:r w:rsidR="00DB45D8">
        <w:t>(</w:t>
      </w:r>
      <w:proofErr w:type="gramEnd"/>
      <w:r w:rsidR="00DB45D8">
        <w:t>Apoteker)</w:t>
      </w:r>
    </w:p>
    <w:p w14:paraId="69C178B5" w14:textId="7330176D" w:rsidR="0032316E" w:rsidRDefault="004617B3" w:rsidP="004617B3">
      <w:r>
        <w:t xml:space="preserve">Gambar </w:t>
      </w:r>
      <w:r>
        <w:fldChar w:fldCharType="begin"/>
      </w:r>
      <w:r>
        <w:instrText xml:space="preserve"> REF gambar_4_3 \h </w:instrText>
      </w:r>
      <w:r>
        <w:fldChar w:fldCharType="separate"/>
      </w:r>
      <w:r w:rsidR="00401C47">
        <w:t>4.</w:t>
      </w:r>
      <w:r w:rsidR="00401C47">
        <w:rPr>
          <w:noProof/>
        </w:rPr>
        <w:t>1</w:t>
      </w:r>
      <w:r>
        <w:fldChar w:fldCharType="end"/>
      </w:r>
      <w:r>
        <w:t xml:space="preserve"> merupakan halaman </w:t>
      </w:r>
      <w:r w:rsidRPr="000362DE">
        <w:rPr>
          <w:i/>
          <w:iCs/>
        </w:rPr>
        <w:t>login</w:t>
      </w:r>
      <w:r>
        <w:t xml:space="preserve"> </w:t>
      </w:r>
      <w:proofErr w:type="gramStart"/>
      <w:r>
        <w:t>admin</w:t>
      </w:r>
      <w:r w:rsidR="00284B32">
        <w:t>(</w:t>
      </w:r>
      <w:proofErr w:type="gramEnd"/>
      <w:r w:rsidR="00284B32">
        <w:t>Apoteker)</w:t>
      </w:r>
      <w:r>
        <w:t xml:space="preserve">. Halaman ini harus </w:t>
      </w:r>
      <w:r w:rsidR="00657855">
        <w:t>diinput</w:t>
      </w:r>
      <w:r>
        <w:t xml:space="preserve">kan oleh </w:t>
      </w:r>
      <w:r w:rsidR="00284B32">
        <w:t>Apoteker</w:t>
      </w:r>
      <w:r>
        <w:t xml:space="preserve"> apabila ingin melakukan kegiatan seperti pengolahan </w:t>
      </w:r>
      <w:r w:rsidR="00284B32">
        <w:t>data</w:t>
      </w:r>
      <w:r>
        <w:t xml:space="preserve">, </w:t>
      </w:r>
      <w:r w:rsidR="00284B32">
        <w:t>update data</w:t>
      </w:r>
      <w:r>
        <w:t xml:space="preserve"> ataupun yang lainnya. Dan untuk data yang </w:t>
      </w:r>
      <w:r w:rsidR="00657855">
        <w:t>diinput</w:t>
      </w:r>
      <w:r>
        <w:t xml:space="preserve">kan </w:t>
      </w:r>
      <w:r w:rsidR="00552843">
        <w:t>diperoleh</w:t>
      </w:r>
      <w:r>
        <w:t xml:space="preserve"> dari data yang telah </w:t>
      </w:r>
      <w:r w:rsidR="00657855">
        <w:t>diinput</w:t>
      </w:r>
      <w:r>
        <w:t xml:space="preserve">kan atau di masukkan sebelumnya di </w:t>
      </w:r>
      <w:r w:rsidRPr="00427FB7">
        <w:rPr>
          <w:i/>
          <w:iCs/>
        </w:rPr>
        <w:t>database</w:t>
      </w:r>
      <w:r>
        <w:rPr>
          <w:i/>
          <w:iCs/>
        </w:rPr>
        <w:t xml:space="preserve"> </w:t>
      </w:r>
      <w:r>
        <w:t>admin yang ada di</w:t>
      </w:r>
      <w:r>
        <w:rPr>
          <w:i/>
          <w:iCs/>
        </w:rPr>
        <w:t xml:space="preserve"> </w:t>
      </w:r>
      <w:r w:rsidRPr="00776391">
        <w:rPr>
          <w:i/>
          <w:iCs/>
        </w:rPr>
        <w:t>server</w:t>
      </w:r>
      <w:r>
        <w:t>.</w:t>
      </w:r>
    </w:p>
    <w:p w14:paraId="4A615ECA" w14:textId="77777777" w:rsidR="004617B3" w:rsidRPr="004F6037" w:rsidRDefault="004617B3" w:rsidP="004617B3"/>
    <w:p w14:paraId="3E40B137" w14:textId="4F163E24" w:rsidR="004E629D" w:rsidRDefault="00D97FA0" w:rsidP="00007DA0">
      <w:pPr>
        <w:pStyle w:val="411"/>
      </w:pPr>
      <w:r>
        <w:lastRenderedPageBreak/>
        <w:t xml:space="preserve">Tampilan </w:t>
      </w:r>
      <w:r w:rsidRPr="00612302">
        <w:rPr>
          <w:i/>
          <w:iCs/>
        </w:rPr>
        <w:t>Dashboard</w:t>
      </w:r>
      <w:r>
        <w:t xml:space="preserve"> Admin</w:t>
      </w:r>
      <w:r w:rsidR="00282C37">
        <w:t>(Apoteker)</w:t>
      </w:r>
    </w:p>
    <w:p w14:paraId="427EA314" w14:textId="2A4385C4" w:rsidR="00172463" w:rsidRDefault="00262BDB" w:rsidP="002913BF">
      <w:pPr>
        <w:pStyle w:val="posisigambar"/>
      </w:pPr>
      <w:r w:rsidRPr="00262BDB">
        <w:drawing>
          <wp:inline distT="0" distB="0" distL="0" distR="0" wp14:anchorId="7D9C7AB1" wp14:editId="4C0D8F55">
            <wp:extent cx="5036400" cy="3171600"/>
            <wp:effectExtent l="0" t="0" r="0" b="0"/>
            <wp:docPr id="15" name="Picture 15" descr="C:\Users\liwunto\Downloads\screencapture-127-0-0-1-8000-2020-12-17-09_26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wunto\Downloads\screencapture-127-0-0-1-8000-2020-12-17-09_26_04.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6400" cy="3171600"/>
                    </a:xfrm>
                    <a:prstGeom prst="rect">
                      <a:avLst/>
                    </a:prstGeom>
                    <a:noFill/>
                    <a:ln>
                      <a:noFill/>
                    </a:ln>
                  </pic:spPr>
                </pic:pic>
              </a:graphicData>
            </a:graphic>
          </wp:inline>
        </w:drawing>
      </w:r>
      <w:r w:rsidRPr="00262BDB">
        <w:t xml:space="preserve">  </w:t>
      </w:r>
    </w:p>
    <w:p w14:paraId="0F430924" w14:textId="1014DA0B" w:rsidR="002913BF" w:rsidRDefault="002913BF" w:rsidP="002913BF">
      <w:pPr>
        <w:pStyle w:val="Caption"/>
      </w:pPr>
      <w:bookmarkStart w:id="124" w:name="_Toc58906476"/>
      <w:r>
        <w:t xml:space="preserve">Gambar </w:t>
      </w:r>
      <w:bookmarkStart w:id="125" w:name="gambar_dashboard_admin"/>
      <w:r>
        <w:t>4.</w:t>
      </w:r>
      <w:r w:rsidR="00AF6DC1">
        <w:rPr>
          <w:noProof/>
        </w:rPr>
        <w:fldChar w:fldCharType="begin"/>
      </w:r>
      <w:r w:rsidR="00AF6DC1">
        <w:rPr>
          <w:noProof/>
        </w:rPr>
        <w:instrText xml:space="preserve"> SEQ Gambar_4. \* ARABIC </w:instrText>
      </w:r>
      <w:r w:rsidR="00AF6DC1">
        <w:rPr>
          <w:noProof/>
        </w:rPr>
        <w:fldChar w:fldCharType="separate"/>
      </w:r>
      <w:r w:rsidR="00401C47">
        <w:rPr>
          <w:noProof/>
        </w:rPr>
        <w:t>2</w:t>
      </w:r>
      <w:r w:rsidR="00AF6DC1">
        <w:rPr>
          <w:noProof/>
        </w:rPr>
        <w:fldChar w:fldCharType="end"/>
      </w:r>
      <w:bookmarkEnd w:id="125"/>
      <w:r>
        <w:t xml:space="preserve"> halaman </w:t>
      </w:r>
      <w:r w:rsidRPr="00612302">
        <w:rPr>
          <w:i/>
          <w:iCs/>
        </w:rPr>
        <w:t>dashboard</w:t>
      </w:r>
      <w:r>
        <w:t xml:space="preserve"> </w:t>
      </w:r>
      <w:bookmarkEnd w:id="124"/>
      <w:r w:rsidR="00284B32">
        <w:t>Apoteker</w:t>
      </w:r>
    </w:p>
    <w:p w14:paraId="4FF0A93E" w14:textId="74CD7328" w:rsidR="00BB546C" w:rsidRDefault="004617B3" w:rsidP="002913BF">
      <w:r>
        <w:t xml:space="preserve">Gambar </w:t>
      </w:r>
      <w:r>
        <w:fldChar w:fldCharType="begin"/>
      </w:r>
      <w:r>
        <w:instrText xml:space="preserve"> REF gambar_dashboard_admin \h </w:instrText>
      </w:r>
      <w:r>
        <w:fldChar w:fldCharType="separate"/>
      </w:r>
      <w:r w:rsidR="00401C47">
        <w:t>4.</w:t>
      </w:r>
      <w:r w:rsidR="00401C47">
        <w:rPr>
          <w:noProof/>
        </w:rPr>
        <w:t>2</w:t>
      </w:r>
      <w:r>
        <w:fldChar w:fldCharType="end"/>
      </w:r>
      <w:r>
        <w:t xml:space="preserve"> merupakan tampilan halaman </w:t>
      </w:r>
      <w:r>
        <w:rPr>
          <w:i/>
          <w:iCs/>
        </w:rPr>
        <w:t xml:space="preserve">dashboard </w:t>
      </w:r>
      <w:r>
        <w:t xml:space="preserve">admin. Halaman ini adalah halaman pertama yang </w:t>
      </w:r>
      <w:proofErr w:type="gramStart"/>
      <w:r>
        <w:t>akan</w:t>
      </w:r>
      <w:proofErr w:type="gramEnd"/>
      <w:r>
        <w:t xml:space="preserve"> muncul ketika </w:t>
      </w:r>
      <w:r w:rsidR="00284B32">
        <w:t>Apoteker</w:t>
      </w:r>
      <w:r>
        <w:t xml:space="preserve"> telah berhasil melakukan </w:t>
      </w:r>
      <w:r w:rsidRPr="000362DE">
        <w:rPr>
          <w:i/>
          <w:iCs/>
        </w:rPr>
        <w:t>login</w:t>
      </w:r>
      <w:r>
        <w:t xml:space="preserve">. Di halaman ini terdapat data </w:t>
      </w:r>
      <w:r w:rsidR="00284B32">
        <w:t>diagram penjualan obat pada RSUD Buton</w:t>
      </w:r>
      <w:r>
        <w:t>.</w:t>
      </w:r>
    </w:p>
    <w:p w14:paraId="56AB6AF3" w14:textId="77777777" w:rsidR="004617B3" w:rsidRPr="00612302" w:rsidRDefault="004617B3" w:rsidP="002913BF"/>
    <w:p w14:paraId="6FB5061D" w14:textId="77777777" w:rsidR="00284B32" w:rsidRDefault="00284B32" w:rsidP="00284B32">
      <w:pPr>
        <w:pStyle w:val="411"/>
      </w:pPr>
      <w:r>
        <w:lastRenderedPageBreak/>
        <w:t>Tampilan Data</w:t>
      </w:r>
    </w:p>
    <w:p w14:paraId="0EB87FFF" w14:textId="77777777" w:rsidR="00284B32" w:rsidRDefault="00284B32" w:rsidP="00284B32">
      <w:pPr>
        <w:keepNext/>
      </w:pPr>
      <w:r w:rsidRPr="00E51AB2">
        <w:rPr>
          <w:noProof/>
        </w:rPr>
        <w:drawing>
          <wp:inline distT="0" distB="0" distL="0" distR="0" wp14:anchorId="7844BCEE" wp14:editId="0010F2FF">
            <wp:extent cx="5040630" cy="3258964"/>
            <wp:effectExtent l="0" t="0" r="7620" b="0"/>
            <wp:docPr id="6" name="Picture 6" descr="C:\Users\liwunto\Downloads\dat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wunto\Downloads\data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40630" cy="3258964"/>
                    </a:xfrm>
                    <a:prstGeom prst="rect">
                      <a:avLst/>
                    </a:prstGeom>
                    <a:noFill/>
                    <a:ln>
                      <a:noFill/>
                    </a:ln>
                  </pic:spPr>
                </pic:pic>
              </a:graphicData>
            </a:graphic>
          </wp:inline>
        </w:drawing>
      </w:r>
    </w:p>
    <w:p w14:paraId="57131E0C" w14:textId="77777777" w:rsidR="00284B32" w:rsidRDefault="00284B32" w:rsidP="00284B32">
      <w:pPr>
        <w:pStyle w:val="Caption"/>
      </w:pPr>
      <w:r>
        <w:t xml:space="preserve">Gambar </w:t>
      </w:r>
      <w:bookmarkStart w:id="126" w:name="gambar_data_obat"/>
      <w:r>
        <w:t>4.</w:t>
      </w:r>
      <w:r>
        <w:rPr>
          <w:noProof/>
        </w:rPr>
        <w:fldChar w:fldCharType="begin"/>
      </w:r>
      <w:r>
        <w:rPr>
          <w:noProof/>
        </w:rPr>
        <w:instrText xml:space="preserve"> SEQ Gambar_4. \* ARABIC </w:instrText>
      </w:r>
      <w:r>
        <w:rPr>
          <w:noProof/>
        </w:rPr>
        <w:fldChar w:fldCharType="separate"/>
      </w:r>
      <w:r w:rsidR="00401C47">
        <w:rPr>
          <w:noProof/>
        </w:rPr>
        <w:t>3</w:t>
      </w:r>
      <w:r>
        <w:rPr>
          <w:noProof/>
        </w:rPr>
        <w:fldChar w:fldCharType="end"/>
      </w:r>
      <w:r>
        <w:t xml:space="preserve"> </w:t>
      </w:r>
      <w:bookmarkEnd w:id="126"/>
      <w:r>
        <w:t xml:space="preserve">halaman </w:t>
      </w:r>
      <w:r w:rsidRPr="00612302">
        <w:rPr>
          <w:i/>
          <w:iCs/>
        </w:rPr>
        <w:t>dashboard</w:t>
      </w:r>
      <w:r>
        <w:t xml:space="preserve"> admin</w:t>
      </w:r>
    </w:p>
    <w:p w14:paraId="137485FB" w14:textId="77777777" w:rsidR="00284B32" w:rsidRDefault="00284B32" w:rsidP="00284B32">
      <w:r>
        <w:t xml:space="preserve">Gambar </w:t>
      </w:r>
      <w:r>
        <w:fldChar w:fldCharType="begin"/>
      </w:r>
      <w:r>
        <w:instrText xml:space="preserve"> REF gambar_data_obat \h </w:instrText>
      </w:r>
      <w:r>
        <w:fldChar w:fldCharType="separate"/>
      </w:r>
      <w:r w:rsidR="00401C47">
        <w:t>4.</w:t>
      </w:r>
      <w:r w:rsidR="00401C47">
        <w:rPr>
          <w:noProof/>
        </w:rPr>
        <w:t>3</w:t>
      </w:r>
      <w:r w:rsidR="00401C47">
        <w:t xml:space="preserve"> </w:t>
      </w:r>
      <w:r>
        <w:fldChar w:fldCharType="end"/>
      </w:r>
      <w:r>
        <w:t>merupakan tampilan data yang ada di menu pilihan data. Pada halaman ini terdapat data transaksi obat yang sebelumnya telah diinputkan oleh Apoteker</w:t>
      </w:r>
    </w:p>
    <w:p w14:paraId="7E59EF39" w14:textId="11E935F6" w:rsidR="00DF08AE" w:rsidRDefault="00DF08AE" w:rsidP="001807E9">
      <w:pPr>
        <w:pStyle w:val="411"/>
      </w:pPr>
      <w:r>
        <w:lastRenderedPageBreak/>
        <w:t xml:space="preserve">Tampilan Menu Pilihan </w:t>
      </w:r>
      <w:r w:rsidR="00007DA0">
        <w:t>Regresi Linear</w:t>
      </w:r>
    </w:p>
    <w:p w14:paraId="7835260D" w14:textId="5C9A91FF" w:rsidR="00975793" w:rsidRDefault="00975793" w:rsidP="00927541">
      <w:pPr>
        <w:keepNext/>
      </w:pPr>
      <w:r w:rsidRPr="00975793">
        <w:rPr>
          <w:noProof/>
        </w:rPr>
        <w:drawing>
          <wp:inline distT="0" distB="0" distL="0" distR="0" wp14:anchorId="75370306" wp14:editId="72E866AB">
            <wp:extent cx="5040630" cy="3070135"/>
            <wp:effectExtent l="0" t="0" r="7620" b="0"/>
            <wp:docPr id="12" name="Picture 12" descr="C:\Users\liwunto\Downloads\regre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wunto\Downloads\regresi.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0630" cy="3070135"/>
                    </a:xfrm>
                    <a:prstGeom prst="rect">
                      <a:avLst/>
                    </a:prstGeom>
                    <a:noFill/>
                    <a:ln>
                      <a:noFill/>
                    </a:ln>
                  </pic:spPr>
                </pic:pic>
              </a:graphicData>
            </a:graphic>
          </wp:inline>
        </w:drawing>
      </w:r>
    </w:p>
    <w:p w14:paraId="507A4B56" w14:textId="77777777" w:rsidR="00927541" w:rsidRDefault="00927541" w:rsidP="00927541">
      <w:pPr>
        <w:pStyle w:val="Caption"/>
      </w:pPr>
      <w:r>
        <w:t xml:space="preserve">Gambar </w:t>
      </w:r>
      <w:bookmarkStart w:id="127" w:name="gambar_data_regresi_"/>
      <w:r>
        <w:t>4.</w:t>
      </w:r>
      <w:r>
        <w:rPr>
          <w:noProof/>
        </w:rPr>
        <w:fldChar w:fldCharType="begin"/>
      </w:r>
      <w:r>
        <w:rPr>
          <w:noProof/>
        </w:rPr>
        <w:instrText xml:space="preserve"> SEQ Gambar_4. \* ARABIC </w:instrText>
      </w:r>
      <w:r>
        <w:rPr>
          <w:noProof/>
        </w:rPr>
        <w:fldChar w:fldCharType="separate"/>
      </w:r>
      <w:r w:rsidR="00401C47">
        <w:rPr>
          <w:noProof/>
        </w:rPr>
        <w:t>4</w:t>
      </w:r>
      <w:r>
        <w:rPr>
          <w:noProof/>
        </w:rPr>
        <w:fldChar w:fldCharType="end"/>
      </w:r>
      <w:r>
        <w:t xml:space="preserve"> </w:t>
      </w:r>
      <w:bookmarkEnd w:id="127"/>
      <w:r>
        <w:t>halaman data perhitungan apriori</w:t>
      </w:r>
    </w:p>
    <w:p w14:paraId="35D1A76F" w14:textId="77777777" w:rsidR="00927541" w:rsidRDefault="00927541" w:rsidP="00DF08AE"/>
    <w:p w14:paraId="58B7973F" w14:textId="5106C482" w:rsidR="00975793" w:rsidRDefault="00ED181B" w:rsidP="00DF08AE">
      <w:r>
        <w:t xml:space="preserve">Gambar </w:t>
      </w:r>
      <w:r>
        <w:fldChar w:fldCharType="begin"/>
      </w:r>
      <w:r>
        <w:instrText xml:space="preserve"> REF gambar_data_regresi_ \h </w:instrText>
      </w:r>
      <w:r>
        <w:fldChar w:fldCharType="separate"/>
      </w:r>
      <w:r w:rsidR="00401C47">
        <w:t>4.</w:t>
      </w:r>
      <w:r w:rsidR="00401C47">
        <w:rPr>
          <w:noProof/>
        </w:rPr>
        <w:t>4</w:t>
      </w:r>
      <w:r w:rsidR="00401C47">
        <w:t xml:space="preserve"> </w:t>
      </w:r>
      <w:r>
        <w:fldChar w:fldCharType="end"/>
      </w:r>
      <w:r>
        <w:t xml:space="preserve">merupakan tampilan halaman data perhitungan algoritma regresi linear. Pada halaman ini terdapat tabel data obat yang </w:t>
      </w:r>
      <w:proofErr w:type="gramStart"/>
      <w:r>
        <w:t>akan</w:t>
      </w:r>
      <w:proofErr w:type="gramEnd"/>
      <w:r>
        <w:t xml:space="preserve"> dihitung, informasi hasil perhitungan algoritma apriori (prediksi penjualan obat pada bulan berikutnya), dan juga terdapat hasil pengujian atau evaluasi terhadap model algoritma yang digunakan</w:t>
      </w:r>
    </w:p>
    <w:p w14:paraId="21723235" w14:textId="7CAD8578" w:rsidR="0071504C" w:rsidRDefault="0071504C" w:rsidP="00007DA0">
      <w:pPr>
        <w:pStyle w:val="411"/>
      </w:pPr>
      <w:r>
        <w:lastRenderedPageBreak/>
        <w:t xml:space="preserve">Tampilan </w:t>
      </w:r>
      <w:r w:rsidR="00B22271">
        <w:t>Menu Pilihan Apriori</w:t>
      </w:r>
    </w:p>
    <w:p w14:paraId="34FCF1A6" w14:textId="4DC2380D" w:rsidR="00154AB3" w:rsidRDefault="00C57A59" w:rsidP="0071504C">
      <w:pPr>
        <w:pStyle w:val="posisigambar"/>
      </w:pPr>
      <w:r w:rsidRPr="00C57A59">
        <w:drawing>
          <wp:inline distT="0" distB="0" distL="0" distR="0" wp14:anchorId="6ED94152" wp14:editId="67D411F8">
            <wp:extent cx="5040630" cy="5173472"/>
            <wp:effectExtent l="0" t="0" r="7620" b="8255"/>
            <wp:docPr id="7" name="Picture 7" descr="C:\Users\liwunto\Downloads\aprior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wunto\Downloads\apriori2.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0630" cy="5173472"/>
                    </a:xfrm>
                    <a:prstGeom prst="rect">
                      <a:avLst/>
                    </a:prstGeom>
                    <a:noFill/>
                    <a:ln>
                      <a:noFill/>
                    </a:ln>
                  </pic:spPr>
                </pic:pic>
              </a:graphicData>
            </a:graphic>
          </wp:inline>
        </w:drawing>
      </w:r>
    </w:p>
    <w:p w14:paraId="66CF3156" w14:textId="0138A7A6" w:rsidR="0071504C" w:rsidRDefault="0071504C" w:rsidP="0071504C">
      <w:pPr>
        <w:pStyle w:val="Caption"/>
      </w:pPr>
      <w:bookmarkStart w:id="128" w:name="_Toc58906477"/>
      <w:r>
        <w:t xml:space="preserve">Gambar </w:t>
      </w:r>
      <w:bookmarkStart w:id="129" w:name="gambar_daftar_anggota"/>
      <w:r>
        <w:t>4.</w:t>
      </w:r>
      <w:r w:rsidR="00AF6DC1">
        <w:rPr>
          <w:noProof/>
        </w:rPr>
        <w:fldChar w:fldCharType="begin"/>
      </w:r>
      <w:r w:rsidR="00AF6DC1">
        <w:rPr>
          <w:noProof/>
        </w:rPr>
        <w:instrText xml:space="preserve"> SEQ Gambar_4. \* ARABIC </w:instrText>
      </w:r>
      <w:r w:rsidR="00AF6DC1">
        <w:rPr>
          <w:noProof/>
        </w:rPr>
        <w:fldChar w:fldCharType="separate"/>
      </w:r>
      <w:r w:rsidR="00401C47">
        <w:rPr>
          <w:noProof/>
        </w:rPr>
        <w:t>5</w:t>
      </w:r>
      <w:r w:rsidR="00AF6DC1">
        <w:rPr>
          <w:noProof/>
        </w:rPr>
        <w:fldChar w:fldCharType="end"/>
      </w:r>
      <w:bookmarkEnd w:id="129"/>
      <w:r>
        <w:t xml:space="preserve"> halaman da</w:t>
      </w:r>
      <w:bookmarkEnd w:id="128"/>
      <w:r w:rsidR="00927541">
        <w:t>ta perhitungan apriori</w:t>
      </w:r>
    </w:p>
    <w:p w14:paraId="5B787687" w14:textId="480920D0" w:rsidR="00795E5B" w:rsidRDefault="00686AC3" w:rsidP="00795E5B">
      <w:pPr>
        <w:tabs>
          <w:tab w:val="left" w:pos="2715"/>
        </w:tabs>
      </w:pPr>
      <w:r>
        <w:t xml:space="preserve">Gambar </w:t>
      </w:r>
      <w:r>
        <w:fldChar w:fldCharType="begin"/>
      </w:r>
      <w:r>
        <w:instrText xml:space="preserve"> REF gambar_daftar_anggota \h </w:instrText>
      </w:r>
      <w:r>
        <w:fldChar w:fldCharType="separate"/>
      </w:r>
      <w:r w:rsidR="00401C47">
        <w:t>4.</w:t>
      </w:r>
      <w:r w:rsidR="00401C47">
        <w:rPr>
          <w:noProof/>
        </w:rPr>
        <w:t>5</w:t>
      </w:r>
      <w:r>
        <w:fldChar w:fldCharType="end"/>
      </w:r>
      <w:r>
        <w:t xml:space="preserve"> merupakan halaman yang menampilkan </w:t>
      </w:r>
      <w:r w:rsidR="005E757D">
        <w:t>data perhitungan algortima aprori</w:t>
      </w:r>
      <w:r>
        <w:t>.</w:t>
      </w:r>
      <w:r w:rsidR="005E757D">
        <w:t xml:space="preserve"> Halaman ini dapat diakses dengan memilih menu pilihan “apriori” yang ada pada sebelah kiri.  Data perhitungan algoritma apriori ditampilkan berdasarkan dari nilai </w:t>
      </w:r>
      <w:r w:rsidR="005E757D" w:rsidRPr="005E757D">
        <w:rPr>
          <w:i/>
        </w:rPr>
        <w:t>threshold</w:t>
      </w:r>
      <w:r w:rsidR="005E757D">
        <w:t xml:space="preserve"> yang diinputkan di </w:t>
      </w:r>
      <w:r w:rsidR="005E757D" w:rsidRPr="005E757D">
        <w:rPr>
          <w:i/>
        </w:rPr>
        <w:t>form</w:t>
      </w:r>
      <w:r w:rsidR="005E757D">
        <w:t xml:space="preserve"> inputan yang disediakan.</w:t>
      </w:r>
    </w:p>
    <w:p w14:paraId="46AF96E2" w14:textId="77777777" w:rsidR="00686AC3" w:rsidRPr="00887853" w:rsidRDefault="00686AC3" w:rsidP="00795E5B">
      <w:pPr>
        <w:tabs>
          <w:tab w:val="left" w:pos="2715"/>
        </w:tabs>
      </w:pPr>
    </w:p>
    <w:p w14:paraId="3767F07C" w14:textId="0B7D91A2" w:rsidR="00F55DB3" w:rsidRDefault="003527B3" w:rsidP="00007DA0">
      <w:pPr>
        <w:pStyle w:val="411"/>
      </w:pPr>
      <w:r>
        <w:lastRenderedPageBreak/>
        <w:t xml:space="preserve">Tampilan Halaman Input </w:t>
      </w:r>
      <w:r w:rsidR="002017D4">
        <w:t>Data Penjualan Obat</w:t>
      </w:r>
    </w:p>
    <w:p w14:paraId="29819DEA" w14:textId="420DCBDD" w:rsidR="00BD5A9A" w:rsidRDefault="00217024" w:rsidP="008F3B94">
      <w:pPr>
        <w:pStyle w:val="posisigambar"/>
      </w:pPr>
      <w:r w:rsidRPr="00217024">
        <w:drawing>
          <wp:inline distT="0" distB="0" distL="0" distR="0" wp14:anchorId="1579D95A" wp14:editId="1470AF9D">
            <wp:extent cx="5040630" cy="2095875"/>
            <wp:effectExtent l="0" t="0" r="7620" b="0"/>
            <wp:docPr id="13" name="Picture 13" descr="C:\Users\liwunto\Downloads\input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wunto\Downloads\input data.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40630" cy="2095875"/>
                    </a:xfrm>
                    <a:prstGeom prst="rect">
                      <a:avLst/>
                    </a:prstGeom>
                    <a:noFill/>
                    <a:ln>
                      <a:noFill/>
                    </a:ln>
                  </pic:spPr>
                </pic:pic>
              </a:graphicData>
            </a:graphic>
          </wp:inline>
        </w:drawing>
      </w:r>
    </w:p>
    <w:p w14:paraId="6C93DDD1" w14:textId="0A702B12" w:rsidR="00F55DB3" w:rsidRDefault="00F55DB3" w:rsidP="00F55DB3">
      <w:pPr>
        <w:pStyle w:val="Caption"/>
      </w:pPr>
      <w:bookmarkStart w:id="130" w:name="_Toc58906478"/>
      <w:r>
        <w:t xml:space="preserve">Gambar </w:t>
      </w:r>
      <w:bookmarkStart w:id="131" w:name="gambar_input_buku"/>
      <w:r w:rsidR="00997985">
        <w:t>4.</w:t>
      </w:r>
      <w:r w:rsidR="00AF6DC1">
        <w:rPr>
          <w:noProof/>
        </w:rPr>
        <w:fldChar w:fldCharType="begin"/>
      </w:r>
      <w:r w:rsidR="00AF6DC1">
        <w:rPr>
          <w:noProof/>
        </w:rPr>
        <w:instrText xml:space="preserve"> SEQ Gambar_4. \* ARABIC </w:instrText>
      </w:r>
      <w:r w:rsidR="00AF6DC1">
        <w:rPr>
          <w:noProof/>
        </w:rPr>
        <w:fldChar w:fldCharType="separate"/>
      </w:r>
      <w:r w:rsidR="00401C47">
        <w:rPr>
          <w:noProof/>
        </w:rPr>
        <w:t>6</w:t>
      </w:r>
      <w:r w:rsidR="00AF6DC1">
        <w:rPr>
          <w:noProof/>
        </w:rPr>
        <w:fldChar w:fldCharType="end"/>
      </w:r>
      <w:bookmarkEnd w:id="131"/>
      <w:r>
        <w:t xml:space="preserve"> halaman input </w:t>
      </w:r>
      <w:bookmarkEnd w:id="130"/>
      <w:r w:rsidR="002017D4">
        <w:t>data penjualan obat</w:t>
      </w:r>
    </w:p>
    <w:p w14:paraId="092C7A39" w14:textId="6C4A6814" w:rsidR="003E4EB7" w:rsidRDefault="00686AC3" w:rsidP="00284B32">
      <w:r>
        <w:t xml:space="preserve">Gambar </w:t>
      </w:r>
      <w:r>
        <w:fldChar w:fldCharType="begin"/>
      </w:r>
      <w:r>
        <w:instrText xml:space="preserve"> REF gambar_input_buku \h </w:instrText>
      </w:r>
      <w:r>
        <w:fldChar w:fldCharType="separate"/>
      </w:r>
      <w:r w:rsidR="00401C47">
        <w:t>4.</w:t>
      </w:r>
      <w:r w:rsidR="00401C47">
        <w:rPr>
          <w:noProof/>
        </w:rPr>
        <w:t>6</w:t>
      </w:r>
      <w:r>
        <w:fldChar w:fldCharType="end"/>
      </w:r>
      <w:r>
        <w:t xml:space="preserve"> merupakan tampilan halaman untuk menginputkan data </w:t>
      </w:r>
      <w:r w:rsidR="00284B32">
        <w:t>penjualan obat</w:t>
      </w:r>
      <w:r>
        <w:t xml:space="preserve"> baru ke dalam</w:t>
      </w:r>
      <w:r w:rsidR="00284B32">
        <w:t xml:space="preserve"> </w:t>
      </w:r>
      <w:r w:rsidR="00284B32">
        <w:rPr>
          <w:i/>
        </w:rPr>
        <w:t>database</w:t>
      </w:r>
      <w:r>
        <w:t xml:space="preserve"> sistem. Halaman ini hanya bisa di akses oleh </w:t>
      </w:r>
      <w:proofErr w:type="gramStart"/>
      <w:r>
        <w:t>admin</w:t>
      </w:r>
      <w:r w:rsidR="00284B32">
        <w:t>(</w:t>
      </w:r>
      <w:proofErr w:type="gramEnd"/>
      <w:r w:rsidR="00284B32">
        <w:t>Apoteker)</w:t>
      </w:r>
      <w:r>
        <w:t xml:space="preserve">. Oleh karna itu yang berhak untuk menginputkan </w:t>
      </w:r>
      <w:r w:rsidR="00284B32">
        <w:t>data</w:t>
      </w:r>
      <w:r>
        <w:t xml:space="preserve"> hanya admin. Dan untuk setiap </w:t>
      </w:r>
      <w:r w:rsidR="00284B32">
        <w:t>kotak</w:t>
      </w:r>
      <w:r>
        <w:t xml:space="preserve"> inputannya tidak boleh ada yang </w:t>
      </w:r>
      <w:r w:rsidR="00284B32">
        <w:t>kosong</w:t>
      </w:r>
      <w:r>
        <w:t xml:space="preserve"> atau harus di isi seluruh </w:t>
      </w:r>
      <w:r w:rsidRPr="00D62BBB">
        <w:rPr>
          <w:i/>
          <w:iCs/>
        </w:rPr>
        <w:t>form</w:t>
      </w:r>
      <w:r>
        <w:rPr>
          <w:i/>
          <w:iCs/>
        </w:rPr>
        <w:t xml:space="preserve"> </w:t>
      </w:r>
      <w:r>
        <w:t>inputannya.</w:t>
      </w:r>
    </w:p>
    <w:p w14:paraId="5090E17D" w14:textId="77777777" w:rsidR="00637EBA" w:rsidRDefault="00637EBA" w:rsidP="00637EBA"/>
    <w:p w14:paraId="57DC62D8" w14:textId="1EA108D8" w:rsidR="00515D61" w:rsidRDefault="003527B3" w:rsidP="00007DA0">
      <w:pPr>
        <w:pStyle w:val="411"/>
      </w:pPr>
      <w:r>
        <w:t xml:space="preserve">Tampilan Halaman Edit </w:t>
      </w:r>
      <w:r w:rsidR="00144FCA">
        <w:t>Data Penjualan Obat</w:t>
      </w:r>
    </w:p>
    <w:p w14:paraId="3CC8D980" w14:textId="7B6D995E" w:rsidR="00A1246F" w:rsidRDefault="005004B6" w:rsidP="00515D61">
      <w:pPr>
        <w:pStyle w:val="posisigambar"/>
      </w:pPr>
      <w:r w:rsidRPr="005004B6">
        <w:drawing>
          <wp:inline distT="0" distB="0" distL="0" distR="0" wp14:anchorId="2BA5B1A7" wp14:editId="142C1D52">
            <wp:extent cx="5040630" cy="2095875"/>
            <wp:effectExtent l="0" t="0" r="7620" b="0"/>
            <wp:docPr id="14" name="Picture 14" descr="C:\Users\liwunto\Downloads\updat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iwunto\Downloads\update data.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40630" cy="2095875"/>
                    </a:xfrm>
                    <a:prstGeom prst="rect">
                      <a:avLst/>
                    </a:prstGeom>
                    <a:noFill/>
                    <a:ln>
                      <a:noFill/>
                    </a:ln>
                  </pic:spPr>
                </pic:pic>
              </a:graphicData>
            </a:graphic>
          </wp:inline>
        </w:drawing>
      </w:r>
    </w:p>
    <w:p w14:paraId="3222229C" w14:textId="11DFEA0E" w:rsidR="00DE720D" w:rsidRDefault="00515D61" w:rsidP="00225243">
      <w:pPr>
        <w:pStyle w:val="Caption"/>
      </w:pPr>
      <w:bookmarkStart w:id="132" w:name="_Toc58906479"/>
      <w:r>
        <w:t xml:space="preserve">Gambar </w:t>
      </w:r>
      <w:bookmarkStart w:id="133" w:name="gambar_edit_buku"/>
      <w:r>
        <w:t>4.</w:t>
      </w:r>
      <w:r w:rsidR="00AF6DC1">
        <w:rPr>
          <w:noProof/>
        </w:rPr>
        <w:fldChar w:fldCharType="begin"/>
      </w:r>
      <w:r w:rsidR="00AF6DC1">
        <w:rPr>
          <w:noProof/>
        </w:rPr>
        <w:instrText xml:space="preserve"> SEQ Gambar_4. \* ARABIC </w:instrText>
      </w:r>
      <w:r w:rsidR="00AF6DC1">
        <w:rPr>
          <w:noProof/>
        </w:rPr>
        <w:fldChar w:fldCharType="separate"/>
      </w:r>
      <w:r w:rsidR="00401C47">
        <w:rPr>
          <w:noProof/>
        </w:rPr>
        <w:t>7</w:t>
      </w:r>
      <w:r w:rsidR="00AF6DC1">
        <w:rPr>
          <w:noProof/>
        </w:rPr>
        <w:fldChar w:fldCharType="end"/>
      </w:r>
      <w:bookmarkEnd w:id="133"/>
      <w:r>
        <w:t xml:space="preserve"> halaman edit </w:t>
      </w:r>
      <w:bookmarkEnd w:id="132"/>
      <w:r w:rsidR="00927541">
        <w:t>data penjualan obat</w:t>
      </w:r>
    </w:p>
    <w:p w14:paraId="739028D9" w14:textId="01D73833" w:rsidR="00686AC3" w:rsidRDefault="00B475FE" w:rsidP="00686AC3">
      <w:r>
        <w:t xml:space="preserve">Gambar </w:t>
      </w:r>
      <w:r>
        <w:fldChar w:fldCharType="begin"/>
      </w:r>
      <w:r>
        <w:instrText xml:space="preserve"> REF gambar_edit_buku \h </w:instrText>
      </w:r>
      <w:r>
        <w:fldChar w:fldCharType="separate"/>
      </w:r>
      <w:r w:rsidR="00401C47">
        <w:t>4.</w:t>
      </w:r>
      <w:r w:rsidR="00401C47">
        <w:rPr>
          <w:noProof/>
        </w:rPr>
        <w:t>7</w:t>
      </w:r>
      <w:r>
        <w:fldChar w:fldCharType="end"/>
      </w:r>
      <w:r>
        <w:t xml:space="preserve"> </w:t>
      </w:r>
      <w:r w:rsidR="00686AC3">
        <w:t>merupakan halaman apabila</w:t>
      </w:r>
      <w:r w:rsidR="00927541">
        <w:t xml:space="preserve"> Apoteker</w:t>
      </w:r>
      <w:r w:rsidR="00686AC3">
        <w:t xml:space="preserve"> ingin mengubah atau mengedit </w:t>
      </w:r>
      <w:r w:rsidR="00927541">
        <w:t>data penjualan obat</w:t>
      </w:r>
      <w:r w:rsidR="00686AC3">
        <w:t xml:space="preserve"> yang telah ada di </w:t>
      </w:r>
      <w:r w:rsidR="00686AC3" w:rsidRPr="00427FB7">
        <w:rPr>
          <w:i/>
          <w:iCs/>
        </w:rPr>
        <w:t>database</w:t>
      </w:r>
      <w:r w:rsidR="00686AC3">
        <w:rPr>
          <w:i/>
          <w:iCs/>
        </w:rPr>
        <w:t xml:space="preserve">. </w:t>
      </w:r>
      <w:r w:rsidR="00686AC3">
        <w:t xml:space="preserve">Halaman ini hanya dapat di akses oleh </w:t>
      </w:r>
      <w:proofErr w:type="gramStart"/>
      <w:r w:rsidR="00686AC3">
        <w:t>admin</w:t>
      </w:r>
      <w:r w:rsidR="00927541">
        <w:t>(</w:t>
      </w:r>
      <w:proofErr w:type="gramEnd"/>
      <w:r w:rsidR="00927541">
        <w:t>Apoteker)</w:t>
      </w:r>
      <w:r w:rsidR="00686AC3">
        <w:t>.</w:t>
      </w:r>
    </w:p>
    <w:p w14:paraId="71EEDC8E" w14:textId="77777777" w:rsidR="00686AC3" w:rsidRPr="00686AC3" w:rsidRDefault="00686AC3" w:rsidP="00686AC3"/>
    <w:p w14:paraId="6C9ABCB0" w14:textId="3EC76E39" w:rsidR="00895C23" w:rsidRDefault="00FF3D36" w:rsidP="001F2D8E">
      <w:pPr>
        <w:pStyle w:val="41"/>
      </w:pPr>
      <w:bookmarkStart w:id="134" w:name="_Toc525893926"/>
      <w:bookmarkStart w:id="135" w:name="_Toc59097204"/>
      <w:r>
        <w:lastRenderedPageBreak/>
        <w:t>Pengolahan Data</w:t>
      </w:r>
      <w:bookmarkEnd w:id="135"/>
    </w:p>
    <w:p w14:paraId="4B7440B9" w14:textId="77777777" w:rsidR="00FF3D36" w:rsidRDefault="00FF3D36" w:rsidP="001F2D8E">
      <w:pPr>
        <w:pStyle w:val="4122"/>
      </w:pPr>
      <w:bookmarkStart w:id="136" w:name="_Toc59097205"/>
      <w:r w:rsidRPr="0000115C">
        <w:t>Perhitungan Algoritma Regresi Linear</w:t>
      </w:r>
      <w:bookmarkEnd w:id="136"/>
    </w:p>
    <w:p w14:paraId="45E3CAF4" w14:textId="77777777" w:rsidR="00FF3D36" w:rsidRDefault="00FF3D36" w:rsidP="00FF3D36">
      <w:r>
        <w:t xml:space="preserve">Pengolahan data transaksi dengan algoritma regresi linear dapat dilakukan dengan menggunakan beberapa tahapan, </w:t>
      </w:r>
      <w:proofErr w:type="gramStart"/>
      <w:r>
        <w:t>diantaranya :</w:t>
      </w:r>
      <w:proofErr w:type="gramEnd"/>
    </w:p>
    <w:p w14:paraId="4EEDD2FF" w14:textId="42685092" w:rsidR="00FF3D36" w:rsidRDefault="00FF3D36" w:rsidP="00DD412C">
      <w:pPr>
        <w:pStyle w:val="422"/>
      </w:pPr>
      <w:r>
        <w:t>Mempersiapkan data tranasaksi obat tahun 2019, dengan sampel 1 data yaitu data</w:t>
      </w:r>
      <w:r w:rsidR="00BA6F0E">
        <w:t xml:space="preserve"> penjualan obat Acarbose 100 Mg, untuk lebih jelasnya dapat dilihat pada tabel </w:t>
      </w:r>
      <w:r w:rsidR="00BA6F0E">
        <w:fldChar w:fldCharType="begin"/>
      </w:r>
      <w:r w:rsidR="00BA6F0E">
        <w:instrText xml:space="preserve"> REF data_penjualan_obat_4 \h </w:instrText>
      </w:r>
      <w:r w:rsidR="00BA6F0E">
        <w:fldChar w:fldCharType="separate"/>
      </w:r>
      <w:r w:rsidR="00401C47">
        <w:t>4.</w:t>
      </w:r>
      <w:r w:rsidR="00401C47">
        <w:rPr>
          <w:noProof/>
        </w:rPr>
        <w:t>1</w:t>
      </w:r>
      <w:r w:rsidR="00401C47">
        <w:t xml:space="preserve"> </w:t>
      </w:r>
      <w:r w:rsidR="00BA6F0E">
        <w:fldChar w:fldCharType="end"/>
      </w:r>
    </w:p>
    <w:p w14:paraId="14C4711B" w14:textId="3886F937" w:rsidR="00FF3D36" w:rsidRDefault="00BA6F0E" w:rsidP="00BA6F0E">
      <w:pPr>
        <w:pStyle w:val="ct"/>
      </w:pPr>
      <w:r>
        <w:t xml:space="preserve">Tabel </w:t>
      </w:r>
      <w:bookmarkStart w:id="137" w:name="data_penjualan_obat_4"/>
      <w:r>
        <w:t>4.</w:t>
      </w:r>
      <w:r w:rsidR="00541185">
        <w:rPr>
          <w:noProof/>
        </w:rPr>
        <w:fldChar w:fldCharType="begin"/>
      </w:r>
      <w:r w:rsidR="00541185">
        <w:rPr>
          <w:noProof/>
        </w:rPr>
        <w:instrText xml:space="preserve"> SEQ Tabel_4. \* ARABIC </w:instrText>
      </w:r>
      <w:r w:rsidR="00541185">
        <w:rPr>
          <w:noProof/>
        </w:rPr>
        <w:fldChar w:fldCharType="separate"/>
      </w:r>
      <w:r w:rsidR="00401C47">
        <w:rPr>
          <w:noProof/>
        </w:rPr>
        <w:t>1</w:t>
      </w:r>
      <w:r w:rsidR="00541185">
        <w:rPr>
          <w:noProof/>
        </w:rPr>
        <w:fldChar w:fldCharType="end"/>
      </w:r>
      <w:r>
        <w:t xml:space="preserve"> </w:t>
      </w:r>
      <w:bookmarkEnd w:id="137"/>
      <w:r>
        <w:t>data penjualan obat</w:t>
      </w:r>
    </w:p>
    <w:tbl>
      <w:tblPr>
        <w:tblW w:w="7912" w:type="dxa"/>
        <w:tblLook w:val="04A0" w:firstRow="1" w:lastRow="0" w:firstColumn="1" w:lastColumn="0" w:noHBand="0" w:noVBand="1"/>
      </w:tblPr>
      <w:tblGrid>
        <w:gridCol w:w="1660"/>
        <w:gridCol w:w="521"/>
        <w:gridCol w:w="521"/>
        <w:gridCol w:w="521"/>
        <w:gridCol w:w="521"/>
        <w:gridCol w:w="521"/>
        <w:gridCol w:w="521"/>
        <w:gridCol w:w="521"/>
        <w:gridCol w:w="521"/>
        <w:gridCol w:w="521"/>
        <w:gridCol w:w="521"/>
        <w:gridCol w:w="521"/>
        <w:gridCol w:w="521"/>
      </w:tblGrid>
      <w:tr w:rsidR="00FF3D36" w:rsidRPr="009115AE" w14:paraId="5346ED38" w14:textId="77777777" w:rsidTr="002C326A">
        <w:trPr>
          <w:trHeight w:val="300"/>
        </w:trPr>
        <w:tc>
          <w:tcPr>
            <w:tcW w:w="16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4F33E4EF" w14:textId="77777777" w:rsidR="00FF3D36" w:rsidRPr="009115AE" w:rsidRDefault="00FF3D36" w:rsidP="002C326A">
            <w:pPr>
              <w:spacing w:line="240" w:lineRule="auto"/>
              <w:ind w:firstLine="0"/>
              <w:jc w:val="center"/>
              <w:rPr>
                <w:rFonts w:ascii="Calibri" w:eastAsia="Times New Roman" w:hAnsi="Calibri" w:cs="Calibri"/>
                <w:color w:val="000000"/>
                <w:sz w:val="22"/>
              </w:rPr>
            </w:pPr>
            <w:r w:rsidRPr="009115AE">
              <w:rPr>
                <w:rFonts w:ascii="Calibri" w:eastAsia="Times New Roman" w:hAnsi="Calibri" w:cs="Calibri"/>
                <w:color w:val="000000"/>
                <w:sz w:val="22"/>
              </w:rPr>
              <w:t>Nama</w:t>
            </w:r>
          </w:p>
        </w:tc>
        <w:tc>
          <w:tcPr>
            <w:tcW w:w="6252" w:type="dxa"/>
            <w:gridSpan w:val="12"/>
            <w:tcBorders>
              <w:top w:val="single" w:sz="4" w:space="0" w:color="auto"/>
              <w:left w:val="nil"/>
              <w:bottom w:val="single" w:sz="4" w:space="0" w:color="auto"/>
              <w:right w:val="single" w:sz="4" w:space="0" w:color="000000"/>
            </w:tcBorders>
            <w:shd w:val="clear" w:color="auto" w:fill="auto"/>
            <w:noWrap/>
            <w:vAlign w:val="center"/>
            <w:hideMark/>
          </w:tcPr>
          <w:p w14:paraId="14E293A5" w14:textId="77777777" w:rsidR="00FF3D36" w:rsidRPr="009115AE" w:rsidRDefault="00FF3D36" w:rsidP="002C326A">
            <w:pPr>
              <w:spacing w:line="240" w:lineRule="auto"/>
              <w:ind w:firstLine="0"/>
              <w:jc w:val="center"/>
              <w:rPr>
                <w:rFonts w:ascii="Calibri" w:eastAsia="Times New Roman" w:hAnsi="Calibri" w:cs="Calibri"/>
                <w:color w:val="000000"/>
                <w:sz w:val="22"/>
              </w:rPr>
            </w:pPr>
            <w:r w:rsidRPr="009115AE">
              <w:rPr>
                <w:rFonts w:ascii="Calibri" w:eastAsia="Times New Roman" w:hAnsi="Calibri" w:cs="Calibri"/>
                <w:color w:val="000000"/>
                <w:sz w:val="22"/>
              </w:rPr>
              <w:t>Waktu / Bulan</w:t>
            </w:r>
          </w:p>
        </w:tc>
      </w:tr>
      <w:tr w:rsidR="00FF3D36" w:rsidRPr="009115AE" w14:paraId="33AA6D47" w14:textId="77777777" w:rsidTr="002C326A">
        <w:trPr>
          <w:trHeight w:val="300"/>
        </w:trPr>
        <w:tc>
          <w:tcPr>
            <w:tcW w:w="1660" w:type="dxa"/>
            <w:vMerge/>
            <w:tcBorders>
              <w:top w:val="single" w:sz="4" w:space="0" w:color="auto"/>
              <w:left w:val="single" w:sz="4" w:space="0" w:color="auto"/>
              <w:bottom w:val="single" w:sz="4" w:space="0" w:color="000000"/>
              <w:right w:val="single" w:sz="4" w:space="0" w:color="auto"/>
            </w:tcBorders>
            <w:vAlign w:val="center"/>
            <w:hideMark/>
          </w:tcPr>
          <w:p w14:paraId="630753BC" w14:textId="77777777" w:rsidR="00FF3D36" w:rsidRPr="009115AE" w:rsidRDefault="00FF3D36" w:rsidP="002C326A">
            <w:pPr>
              <w:spacing w:line="240" w:lineRule="auto"/>
              <w:ind w:firstLine="0"/>
              <w:jc w:val="left"/>
              <w:rPr>
                <w:rFonts w:ascii="Calibri" w:eastAsia="Times New Roman" w:hAnsi="Calibri" w:cs="Calibri"/>
                <w:color w:val="000000"/>
                <w:sz w:val="22"/>
              </w:rPr>
            </w:pPr>
          </w:p>
        </w:tc>
        <w:tc>
          <w:tcPr>
            <w:tcW w:w="521" w:type="dxa"/>
            <w:tcBorders>
              <w:top w:val="nil"/>
              <w:left w:val="nil"/>
              <w:bottom w:val="single" w:sz="4" w:space="0" w:color="auto"/>
              <w:right w:val="single" w:sz="4" w:space="0" w:color="auto"/>
            </w:tcBorders>
            <w:shd w:val="clear" w:color="auto" w:fill="auto"/>
            <w:noWrap/>
            <w:vAlign w:val="center"/>
            <w:hideMark/>
          </w:tcPr>
          <w:p w14:paraId="2B243DB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w:t>
            </w:r>
          </w:p>
        </w:tc>
        <w:tc>
          <w:tcPr>
            <w:tcW w:w="521" w:type="dxa"/>
            <w:tcBorders>
              <w:top w:val="nil"/>
              <w:left w:val="nil"/>
              <w:bottom w:val="single" w:sz="4" w:space="0" w:color="auto"/>
              <w:right w:val="single" w:sz="4" w:space="0" w:color="auto"/>
            </w:tcBorders>
            <w:shd w:val="clear" w:color="auto" w:fill="auto"/>
            <w:noWrap/>
            <w:vAlign w:val="center"/>
            <w:hideMark/>
          </w:tcPr>
          <w:p w14:paraId="285FACC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w:t>
            </w:r>
          </w:p>
        </w:tc>
        <w:tc>
          <w:tcPr>
            <w:tcW w:w="521" w:type="dxa"/>
            <w:tcBorders>
              <w:top w:val="nil"/>
              <w:left w:val="nil"/>
              <w:bottom w:val="single" w:sz="4" w:space="0" w:color="auto"/>
              <w:right w:val="single" w:sz="4" w:space="0" w:color="auto"/>
            </w:tcBorders>
            <w:shd w:val="clear" w:color="auto" w:fill="auto"/>
            <w:noWrap/>
            <w:vAlign w:val="center"/>
            <w:hideMark/>
          </w:tcPr>
          <w:p w14:paraId="79753E3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w:t>
            </w:r>
          </w:p>
        </w:tc>
        <w:tc>
          <w:tcPr>
            <w:tcW w:w="521" w:type="dxa"/>
            <w:tcBorders>
              <w:top w:val="nil"/>
              <w:left w:val="nil"/>
              <w:bottom w:val="single" w:sz="4" w:space="0" w:color="auto"/>
              <w:right w:val="single" w:sz="4" w:space="0" w:color="auto"/>
            </w:tcBorders>
            <w:shd w:val="clear" w:color="auto" w:fill="auto"/>
            <w:noWrap/>
            <w:vAlign w:val="center"/>
            <w:hideMark/>
          </w:tcPr>
          <w:p w14:paraId="21DFB21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4</w:t>
            </w:r>
          </w:p>
        </w:tc>
        <w:tc>
          <w:tcPr>
            <w:tcW w:w="521" w:type="dxa"/>
            <w:tcBorders>
              <w:top w:val="nil"/>
              <w:left w:val="nil"/>
              <w:bottom w:val="single" w:sz="4" w:space="0" w:color="auto"/>
              <w:right w:val="single" w:sz="4" w:space="0" w:color="auto"/>
            </w:tcBorders>
            <w:shd w:val="clear" w:color="auto" w:fill="auto"/>
            <w:noWrap/>
            <w:vAlign w:val="center"/>
            <w:hideMark/>
          </w:tcPr>
          <w:p w14:paraId="1DC029E6"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5</w:t>
            </w:r>
          </w:p>
        </w:tc>
        <w:tc>
          <w:tcPr>
            <w:tcW w:w="521" w:type="dxa"/>
            <w:tcBorders>
              <w:top w:val="nil"/>
              <w:left w:val="nil"/>
              <w:bottom w:val="single" w:sz="4" w:space="0" w:color="auto"/>
              <w:right w:val="single" w:sz="4" w:space="0" w:color="auto"/>
            </w:tcBorders>
            <w:shd w:val="clear" w:color="auto" w:fill="auto"/>
            <w:noWrap/>
            <w:vAlign w:val="center"/>
            <w:hideMark/>
          </w:tcPr>
          <w:p w14:paraId="7014149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6</w:t>
            </w:r>
          </w:p>
        </w:tc>
        <w:tc>
          <w:tcPr>
            <w:tcW w:w="521" w:type="dxa"/>
            <w:tcBorders>
              <w:top w:val="nil"/>
              <w:left w:val="nil"/>
              <w:bottom w:val="single" w:sz="4" w:space="0" w:color="auto"/>
              <w:right w:val="single" w:sz="4" w:space="0" w:color="auto"/>
            </w:tcBorders>
            <w:shd w:val="clear" w:color="auto" w:fill="auto"/>
            <w:noWrap/>
            <w:vAlign w:val="center"/>
            <w:hideMark/>
          </w:tcPr>
          <w:p w14:paraId="4D672CB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7</w:t>
            </w:r>
          </w:p>
        </w:tc>
        <w:tc>
          <w:tcPr>
            <w:tcW w:w="521" w:type="dxa"/>
            <w:tcBorders>
              <w:top w:val="nil"/>
              <w:left w:val="nil"/>
              <w:bottom w:val="single" w:sz="4" w:space="0" w:color="auto"/>
              <w:right w:val="single" w:sz="4" w:space="0" w:color="auto"/>
            </w:tcBorders>
            <w:shd w:val="clear" w:color="auto" w:fill="auto"/>
            <w:noWrap/>
            <w:vAlign w:val="center"/>
            <w:hideMark/>
          </w:tcPr>
          <w:p w14:paraId="0A2A469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8</w:t>
            </w:r>
          </w:p>
        </w:tc>
        <w:tc>
          <w:tcPr>
            <w:tcW w:w="521" w:type="dxa"/>
            <w:tcBorders>
              <w:top w:val="nil"/>
              <w:left w:val="nil"/>
              <w:bottom w:val="single" w:sz="4" w:space="0" w:color="auto"/>
              <w:right w:val="single" w:sz="4" w:space="0" w:color="auto"/>
            </w:tcBorders>
            <w:shd w:val="clear" w:color="auto" w:fill="auto"/>
            <w:noWrap/>
            <w:vAlign w:val="center"/>
            <w:hideMark/>
          </w:tcPr>
          <w:p w14:paraId="12E1C80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9</w:t>
            </w:r>
          </w:p>
        </w:tc>
        <w:tc>
          <w:tcPr>
            <w:tcW w:w="521" w:type="dxa"/>
            <w:tcBorders>
              <w:top w:val="nil"/>
              <w:left w:val="nil"/>
              <w:bottom w:val="single" w:sz="4" w:space="0" w:color="auto"/>
              <w:right w:val="single" w:sz="4" w:space="0" w:color="auto"/>
            </w:tcBorders>
            <w:shd w:val="clear" w:color="auto" w:fill="auto"/>
            <w:noWrap/>
            <w:vAlign w:val="center"/>
            <w:hideMark/>
          </w:tcPr>
          <w:p w14:paraId="7AC258A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0</w:t>
            </w:r>
          </w:p>
        </w:tc>
        <w:tc>
          <w:tcPr>
            <w:tcW w:w="521" w:type="dxa"/>
            <w:tcBorders>
              <w:top w:val="nil"/>
              <w:left w:val="nil"/>
              <w:bottom w:val="single" w:sz="4" w:space="0" w:color="auto"/>
              <w:right w:val="single" w:sz="4" w:space="0" w:color="auto"/>
            </w:tcBorders>
            <w:shd w:val="clear" w:color="auto" w:fill="auto"/>
            <w:noWrap/>
            <w:vAlign w:val="center"/>
            <w:hideMark/>
          </w:tcPr>
          <w:p w14:paraId="0CCEEDE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1</w:t>
            </w:r>
          </w:p>
        </w:tc>
        <w:tc>
          <w:tcPr>
            <w:tcW w:w="521" w:type="dxa"/>
            <w:tcBorders>
              <w:top w:val="nil"/>
              <w:left w:val="nil"/>
              <w:bottom w:val="single" w:sz="4" w:space="0" w:color="auto"/>
              <w:right w:val="single" w:sz="4" w:space="0" w:color="auto"/>
            </w:tcBorders>
            <w:shd w:val="clear" w:color="auto" w:fill="auto"/>
            <w:noWrap/>
            <w:vAlign w:val="center"/>
            <w:hideMark/>
          </w:tcPr>
          <w:p w14:paraId="7989B9D1"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2</w:t>
            </w:r>
          </w:p>
        </w:tc>
      </w:tr>
      <w:tr w:rsidR="00FF3D36" w:rsidRPr="009115AE" w14:paraId="008DA8CB" w14:textId="77777777" w:rsidTr="002C326A">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2C2F1B6E" w14:textId="77777777" w:rsidR="00FF3D36" w:rsidRPr="009115AE" w:rsidRDefault="00FF3D36" w:rsidP="002C326A">
            <w:pPr>
              <w:spacing w:line="240" w:lineRule="auto"/>
              <w:ind w:firstLine="0"/>
              <w:jc w:val="left"/>
              <w:rPr>
                <w:rFonts w:ascii="Calibri" w:eastAsia="Times New Roman" w:hAnsi="Calibri" w:cs="Calibri"/>
                <w:color w:val="000000"/>
                <w:sz w:val="22"/>
              </w:rPr>
            </w:pPr>
            <w:r w:rsidRPr="009115AE">
              <w:rPr>
                <w:rFonts w:ascii="Calibri" w:eastAsia="Times New Roman" w:hAnsi="Calibri" w:cs="Calibri"/>
                <w:color w:val="000000"/>
                <w:sz w:val="22"/>
              </w:rPr>
              <w:t>Acarbose 100 Mg</w:t>
            </w:r>
          </w:p>
        </w:tc>
        <w:tc>
          <w:tcPr>
            <w:tcW w:w="521" w:type="dxa"/>
            <w:tcBorders>
              <w:top w:val="nil"/>
              <w:left w:val="nil"/>
              <w:bottom w:val="single" w:sz="4" w:space="0" w:color="auto"/>
              <w:right w:val="single" w:sz="4" w:space="0" w:color="auto"/>
            </w:tcBorders>
            <w:shd w:val="clear" w:color="auto" w:fill="auto"/>
            <w:noWrap/>
            <w:vAlign w:val="center"/>
            <w:hideMark/>
          </w:tcPr>
          <w:p w14:paraId="263C0E4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40</w:t>
            </w:r>
          </w:p>
        </w:tc>
        <w:tc>
          <w:tcPr>
            <w:tcW w:w="521" w:type="dxa"/>
            <w:tcBorders>
              <w:top w:val="nil"/>
              <w:left w:val="nil"/>
              <w:bottom w:val="single" w:sz="4" w:space="0" w:color="auto"/>
              <w:right w:val="single" w:sz="4" w:space="0" w:color="auto"/>
            </w:tcBorders>
            <w:shd w:val="clear" w:color="auto" w:fill="auto"/>
            <w:noWrap/>
            <w:vAlign w:val="center"/>
            <w:hideMark/>
          </w:tcPr>
          <w:p w14:paraId="68FB651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0</w:t>
            </w:r>
          </w:p>
        </w:tc>
        <w:tc>
          <w:tcPr>
            <w:tcW w:w="521" w:type="dxa"/>
            <w:tcBorders>
              <w:top w:val="nil"/>
              <w:left w:val="nil"/>
              <w:bottom w:val="single" w:sz="4" w:space="0" w:color="auto"/>
              <w:right w:val="single" w:sz="4" w:space="0" w:color="auto"/>
            </w:tcBorders>
            <w:shd w:val="clear" w:color="auto" w:fill="auto"/>
            <w:noWrap/>
            <w:vAlign w:val="center"/>
            <w:hideMark/>
          </w:tcPr>
          <w:p w14:paraId="0F6149B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36</w:t>
            </w:r>
          </w:p>
        </w:tc>
        <w:tc>
          <w:tcPr>
            <w:tcW w:w="521" w:type="dxa"/>
            <w:tcBorders>
              <w:top w:val="nil"/>
              <w:left w:val="nil"/>
              <w:bottom w:val="single" w:sz="4" w:space="0" w:color="auto"/>
              <w:right w:val="single" w:sz="4" w:space="0" w:color="auto"/>
            </w:tcBorders>
            <w:shd w:val="clear" w:color="auto" w:fill="auto"/>
            <w:noWrap/>
            <w:vAlign w:val="center"/>
            <w:hideMark/>
          </w:tcPr>
          <w:p w14:paraId="2256CE9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3</w:t>
            </w:r>
          </w:p>
        </w:tc>
        <w:tc>
          <w:tcPr>
            <w:tcW w:w="521" w:type="dxa"/>
            <w:tcBorders>
              <w:top w:val="nil"/>
              <w:left w:val="nil"/>
              <w:bottom w:val="single" w:sz="4" w:space="0" w:color="auto"/>
              <w:right w:val="single" w:sz="4" w:space="0" w:color="auto"/>
            </w:tcBorders>
            <w:shd w:val="clear" w:color="auto" w:fill="auto"/>
            <w:noWrap/>
            <w:vAlign w:val="center"/>
            <w:hideMark/>
          </w:tcPr>
          <w:p w14:paraId="773F9AFE"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14</w:t>
            </w:r>
          </w:p>
        </w:tc>
        <w:tc>
          <w:tcPr>
            <w:tcW w:w="521" w:type="dxa"/>
            <w:tcBorders>
              <w:top w:val="nil"/>
              <w:left w:val="nil"/>
              <w:bottom w:val="single" w:sz="4" w:space="0" w:color="auto"/>
              <w:right w:val="single" w:sz="4" w:space="0" w:color="auto"/>
            </w:tcBorders>
            <w:shd w:val="clear" w:color="auto" w:fill="auto"/>
            <w:noWrap/>
            <w:vAlign w:val="center"/>
            <w:hideMark/>
          </w:tcPr>
          <w:p w14:paraId="5E29E7F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9</w:t>
            </w:r>
          </w:p>
        </w:tc>
        <w:tc>
          <w:tcPr>
            <w:tcW w:w="521" w:type="dxa"/>
            <w:tcBorders>
              <w:top w:val="nil"/>
              <w:left w:val="nil"/>
              <w:bottom w:val="single" w:sz="4" w:space="0" w:color="auto"/>
              <w:right w:val="single" w:sz="4" w:space="0" w:color="auto"/>
            </w:tcBorders>
            <w:shd w:val="clear" w:color="auto" w:fill="auto"/>
            <w:noWrap/>
            <w:vAlign w:val="center"/>
            <w:hideMark/>
          </w:tcPr>
          <w:p w14:paraId="08B441DA"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60</w:t>
            </w:r>
          </w:p>
        </w:tc>
        <w:tc>
          <w:tcPr>
            <w:tcW w:w="521" w:type="dxa"/>
            <w:tcBorders>
              <w:top w:val="nil"/>
              <w:left w:val="nil"/>
              <w:bottom w:val="single" w:sz="4" w:space="0" w:color="auto"/>
              <w:right w:val="single" w:sz="4" w:space="0" w:color="auto"/>
            </w:tcBorders>
            <w:shd w:val="clear" w:color="auto" w:fill="auto"/>
            <w:noWrap/>
            <w:vAlign w:val="center"/>
            <w:hideMark/>
          </w:tcPr>
          <w:p w14:paraId="064F033E"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13</w:t>
            </w:r>
          </w:p>
        </w:tc>
        <w:tc>
          <w:tcPr>
            <w:tcW w:w="521" w:type="dxa"/>
            <w:tcBorders>
              <w:top w:val="nil"/>
              <w:left w:val="nil"/>
              <w:bottom w:val="single" w:sz="4" w:space="0" w:color="auto"/>
              <w:right w:val="single" w:sz="4" w:space="0" w:color="auto"/>
            </w:tcBorders>
            <w:shd w:val="clear" w:color="auto" w:fill="auto"/>
            <w:noWrap/>
            <w:vAlign w:val="center"/>
            <w:hideMark/>
          </w:tcPr>
          <w:p w14:paraId="203C1A1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01</w:t>
            </w:r>
          </w:p>
        </w:tc>
        <w:tc>
          <w:tcPr>
            <w:tcW w:w="521" w:type="dxa"/>
            <w:tcBorders>
              <w:top w:val="nil"/>
              <w:left w:val="nil"/>
              <w:bottom w:val="single" w:sz="4" w:space="0" w:color="auto"/>
              <w:right w:val="single" w:sz="4" w:space="0" w:color="auto"/>
            </w:tcBorders>
            <w:shd w:val="clear" w:color="auto" w:fill="auto"/>
            <w:noWrap/>
            <w:vAlign w:val="center"/>
            <w:hideMark/>
          </w:tcPr>
          <w:p w14:paraId="3CC1E9E1"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60</w:t>
            </w:r>
          </w:p>
        </w:tc>
        <w:tc>
          <w:tcPr>
            <w:tcW w:w="521" w:type="dxa"/>
            <w:tcBorders>
              <w:top w:val="nil"/>
              <w:left w:val="nil"/>
              <w:bottom w:val="single" w:sz="4" w:space="0" w:color="auto"/>
              <w:right w:val="single" w:sz="4" w:space="0" w:color="auto"/>
            </w:tcBorders>
            <w:shd w:val="clear" w:color="auto" w:fill="auto"/>
            <w:noWrap/>
            <w:vAlign w:val="center"/>
            <w:hideMark/>
          </w:tcPr>
          <w:p w14:paraId="76362A7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24</w:t>
            </w:r>
          </w:p>
        </w:tc>
        <w:tc>
          <w:tcPr>
            <w:tcW w:w="521" w:type="dxa"/>
            <w:tcBorders>
              <w:top w:val="nil"/>
              <w:left w:val="nil"/>
              <w:bottom w:val="single" w:sz="4" w:space="0" w:color="auto"/>
              <w:right w:val="single" w:sz="4" w:space="0" w:color="auto"/>
            </w:tcBorders>
            <w:shd w:val="clear" w:color="auto" w:fill="auto"/>
            <w:noWrap/>
            <w:vAlign w:val="center"/>
            <w:hideMark/>
          </w:tcPr>
          <w:p w14:paraId="1706F264" w14:textId="77777777" w:rsidR="00FF3D36" w:rsidRPr="009115AE" w:rsidRDefault="00FF3D36" w:rsidP="006B0B60">
            <w:pPr>
              <w:keepNext/>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11</w:t>
            </w:r>
          </w:p>
        </w:tc>
      </w:tr>
    </w:tbl>
    <w:p w14:paraId="2D3BAD6C" w14:textId="77777777" w:rsidR="00BA6F0E" w:rsidRPr="00BA6F0E" w:rsidRDefault="00BA6F0E" w:rsidP="00BA6F0E"/>
    <w:p w14:paraId="3D441FC0" w14:textId="77777777" w:rsidR="00FF3D36" w:rsidRDefault="00FF3D36" w:rsidP="00DD412C">
      <w:pPr>
        <w:pStyle w:val="422"/>
      </w:pPr>
      <w:r>
        <w:t xml:space="preserve">Tahap selanjutnya yakni membentuk nilai </w:t>
      </w:r>
      <w:proofErr w:type="gramStart"/>
      <w:r>
        <w:t>variabel  x</w:t>
      </w:r>
      <w:proofErr w:type="gramEnd"/>
      <w:r>
        <w:t xml:space="preserve"> dan y yang nilainya di peroleh dari tabel penjualan obat Acarbose 100 Mg.</w:t>
      </w:r>
    </w:p>
    <w:p w14:paraId="7982E0A3" w14:textId="25229495" w:rsidR="00FF3D36" w:rsidRDefault="00FF3D36" w:rsidP="00FF3D36">
      <w:r>
        <w:t>Pada tabel</w:t>
      </w:r>
      <w:r w:rsidR="000C0D2A">
        <w:t xml:space="preserve"> </w:t>
      </w:r>
      <w:r w:rsidR="000C0D2A">
        <w:fldChar w:fldCharType="begin"/>
      </w:r>
      <w:r w:rsidR="000C0D2A">
        <w:instrText xml:space="preserve"> REF data_olah_regresi_ \h </w:instrText>
      </w:r>
      <w:r w:rsidR="000C0D2A">
        <w:fldChar w:fldCharType="separate"/>
      </w:r>
      <w:r w:rsidR="00401C47">
        <w:t>4.</w:t>
      </w:r>
      <w:r w:rsidR="00401C47">
        <w:rPr>
          <w:noProof/>
        </w:rPr>
        <w:t>2</w:t>
      </w:r>
      <w:r w:rsidR="00401C47">
        <w:t xml:space="preserve"> </w:t>
      </w:r>
      <w:r w:rsidR="000C0D2A">
        <w:fldChar w:fldCharType="end"/>
      </w:r>
      <w:r>
        <w:t xml:space="preserve">nilai x diperoleh dengan mengambil nilai penjualan obat pada bulan 1 sampai bulan 11, dan nilai y nilainya diperoleh dengan mengambil nilai penjualan obat Acarbose 100 Mg dari bulan 2 sampai bulan 12. Data ini nanti yang </w:t>
      </w:r>
      <w:proofErr w:type="gramStart"/>
      <w:r>
        <w:t>akan</w:t>
      </w:r>
      <w:proofErr w:type="gramEnd"/>
      <w:r>
        <w:t xml:space="preserve"> digunakan sebagai data latih atau data training untuk algoritma apriori</w:t>
      </w:r>
    </w:p>
    <w:p w14:paraId="1E992207" w14:textId="1FD8BA3B" w:rsidR="006B0B60" w:rsidRDefault="00BA6F0E" w:rsidP="00BA6F0E">
      <w:pPr>
        <w:pStyle w:val="ct"/>
      </w:pPr>
      <w:r>
        <w:t xml:space="preserve">Tabel </w:t>
      </w:r>
      <w:bookmarkStart w:id="138" w:name="data_olah_regresi_"/>
      <w:r>
        <w:t>4.</w:t>
      </w:r>
      <w:r w:rsidR="00541185">
        <w:rPr>
          <w:noProof/>
        </w:rPr>
        <w:fldChar w:fldCharType="begin"/>
      </w:r>
      <w:r w:rsidR="00541185">
        <w:rPr>
          <w:noProof/>
        </w:rPr>
        <w:instrText xml:space="preserve"> SEQ Tabel_4. \* ARABIC </w:instrText>
      </w:r>
      <w:r w:rsidR="00541185">
        <w:rPr>
          <w:noProof/>
        </w:rPr>
        <w:fldChar w:fldCharType="separate"/>
      </w:r>
      <w:r w:rsidR="00401C47">
        <w:rPr>
          <w:noProof/>
        </w:rPr>
        <w:t>2</w:t>
      </w:r>
      <w:r w:rsidR="00541185">
        <w:rPr>
          <w:noProof/>
        </w:rPr>
        <w:fldChar w:fldCharType="end"/>
      </w:r>
      <w:r>
        <w:t xml:space="preserve"> </w:t>
      </w:r>
      <w:bookmarkEnd w:id="138"/>
      <w:r>
        <w:t>data penjualan obat</w:t>
      </w: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FF3D36" w:rsidRPr="00482C4E" w14:paraId="17642D62" w14:textId="77777777" w:rsidTr="002C326A">
        <w:trPr>
          <w:trHeight w:val="300"/>
        </w:trPr>
        <w:tc>
          <w:tcPr>
            <w:tcW w:w="960" w:type="dxa"/>
            <w:shd w:val="clear" w:color="auto" w:fill="auto"/>
            <w:noWrap/>
            <w:vAlign w:val="bottom"/>
            <w:hideMark/>
          </w:tcPr>
          <w:p w14:paraId="2CF0CFE4" w14:textId="77777777" w:rsidR="00FF3D36" w:rsidRPr="00482C4E" w:rsidRDefault="00FF3D36" w:rsidP="002C326A">
            <w:pPr>
              <w:spacing w:line="240" w:lineRule="auto"/>
              <w:ind w:firstLine="0"/>
              <w:jc w:val="left"/>
              <w:rPr>
                <w:rFonts w:eastAsia="Times New Roman" w:cs="Times New Roman"/>
                <w:szCs w:val="24"/>
              </w:rPr>
            </w:pPr>
          </w:p>
        </w:tc>
        <w:tc>
          <w:tcPr>
            <w:tcW w:w="960" w:type="dxa"/>
            <w:shd w:val="clear" w:color="auto" w:fill="auto"/>
            <w:noWrap/>
            <w:vAlign w:val="bottom"/>
            <w:hideMark/>
          </w:tcPr>
          <w:p w14:paraId="2D642F47"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X</w:t>
            </w:r>
          </w:p>
        </w:tc>
        <w:tc>
          <w:tcPr>
            <w:tcW w:w="960" w:type="dxa"/>
            <w:shd w:val="clear" w:color="auto" w:fill="auto"/>
            <w:noWrap/>
            <w:vAlign w:val="bottom"/>
            <w:hideMark/>
          </w:tcPr>
          <w:p w14:paraId="77767B46"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y</w:t>
            </w:r>
          </w:p>
        </w:tc>
      </w:tr>
      <w:tr w:rsidR="00FF3D36" w:rsidRPr="00482C4E" w14:paraId="61E6A6EC" w14:textId="77777777" w:rsidTr="002C326A">
        <w:trPr>
          <w:trHeight w:val="300"/>
        </w:trPr>
        <w:tc>
          <w:tcPr>
            <w:tcW w:w="960" w:type="dxa"/>
            <w:shd w:val="clear" w:color="auto" w:fill="auto"/>
            <w:noWrap/>
            <w:vAlign w:val="bottom"/>
            <w:hideMark/>
          </w:tcPr>
          <w:p w14:paraId="792DD34D"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w:t>
            </w:r>
          </w:p>
        </w:tc>
        <w:tc>
          <w:tcPr>
            <w:tcW w:w="960" w:type="dxa"/>
            <w:shd w:val="clear" w:color="auto" w:fill="auto"/>
            <w:noWrap/>
            <w:vAlign w:val="bottom"/>
            <w:hideMark/>
          </w:tcPr>
          <w:p w14:paraId="6E1034D8"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40</w:t>
            </w:r>
          </w:p>
        </w:tc>
        <w:tc>
          <w:tcPr>
            <w:tcW w:w="960" w:type="dxa"/>
            <w:shd w:val="clear" w:color="auto" w:fill="auto"/>
            <w:noWrap/>
            <w:vAlign w:val="bottom"/>
            <w:hideMark/>
          </w:tcPr>
          <w:p w14:paraId="7EC836A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0</w:t>
            </w:r>
          </w:p>
        </w:tc>
      </w:tr>
      <w:tr w:rsidR="00FF3D36" w:rsidRPr="00482C4E" w14:paraId="14A354C9" w14:textId="77777777" w:rsidTr="002C326A">
        <w:trPr>
          <w:trHeight w:val="300"/>
        </w:trPr>
        <w:tc>
          <w:tcPr>
            <w:tcW w:w="960" w:type="dxa"/>
            <w:shd w:val="clear" w:color="auto" w:fill="auto"/>
            <w:noWrap/>
            <w:vAlign w:val="bottom"/>
            <w:hideMark/>
          </w:tcPr>
          <w:p w14:paraId="689E935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w:t>
            </w:r>
          </w:p>
        </w:tc>
        <w:tc>
          <w:tcPr>
            <w:tcW w:w="960" w:type="dxa"/>
            <w:shd w:val="clear" w:color="auto" w:fill="auto"/>
            <w:noWrap/>
            <w:vAlign w:val="bottom"/>
            <w:hideMark/>
          </w:tcPr>
          <w:p w14:paraId="26881248"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0</w:t>
            </w:r>
          </w:p>
        </w:tc>
        <w:tc>
          <w:tcPr>
            <w:tcW w:w="960" w:type="dxa"/>
            <w:shd w:val="clear" w:color="auto" w:fill="auto"/>
            <w:noWrap/>
            <w:vAlign w:val="bottom"/>
            <w:hideMark/>
          </w:tcPr>
          <w:p w14:paraId="4D32102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6</w:t>
            </w:r>
          </w:p>
        </w:tc>
      </w:tr>
      <w:tr w:rsidR="00FF3D36" w:rsidRPr="00482C4E" w14:paraId="21EDC951" w14:textId="77777777" w:rsidTr="002C326A">
        <w:trPr>
          <w:trHeight w:val="300"/>
        </w:trPr>
        <w:tc>
          <w:tcPr>
            <w:tcW w:w="960" w:type="dxa"/>
            <w:shd w:val="clear" w:color="auto" w:fill="auto"/>
            <w:noWrap/>
            <w:vAlign w:val="bottom"/>
            <w:hideMark/>
          </w:tcPr>
          <w:p w14:paraId="58F84C9B"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w:t>
            </w:r>
          </w:p>
        </w:tc>
        <w:tc>
          <w:tcPr>
            <w:tcW w:w="960" w:type="dxa"/>
            <w:shd w:val="clear" w:color="auto" w:fill="auto"/>
            <w:noWrap/>
            <w:vAlign w:val="bottom"/>
            <w:hideMark/>
          </w:tcPr>
          <w:p w14:paraId="489FA8E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6</w:t>
            </w:r>
          </w:p>
        </w:tc>
        <w:tc>
          <w:tcPr>
            <w:tcW w:w="960" w:type="dxa"/>
            <w:shd w:val="clear" w:color="auto" w:fill="auto"/>
            <w:noWrap/>
            <w:vAlign w:val="bottom"/>
            <w:hideMark/>
          </w:tcPr>
          <w:p w14:paraId="301EA00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3</w:t>
            </w:r>
          </w:p>
        </w:tc>
      </w:tr>
      <w:tr w:rsidR="00FF3D36" w:rsidRPr="00482C4E" w14:paraId="2B6B4CFA" w14:textId="77777777" w:rsidTr="002C326A">
        <w:trPr>
          <w:trHeight w:val="300"/>
        </w:trPr>
        <w:tc>
          <w:tcPr>
            <w:tcW w:w="960" w:type="dxa"/>
            <w:shd w:val="clear" w:color="auto" w:fill="auto"/>
            <w:noWrap/>
            <w:vAlign w:val="bottom"/>
            <w:hideMark/>
          </w:tcPr>
          <w:p w14:paraId="3A50F8AD"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w:t>
            </w:r>
          </w:p>
        </w:tc>
        <w:tc>
          <w:tcPr>
            <w:tcW w:w="960" w:type="dxa"/>
            <w:shd w:val="clear" w:color="auto" w:fill="auto"/>
            <w:noWrap/>
            <w:vAlign w:val="bottom"/>
            <w:hideMark/>
          </w:tcPr>
          <w:p w14:paraId="4F60CCE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3</w:t>
            </w:r>
          </w:p>
        </w:tc>
        <w:tc>
          <w:tcPr>
            <w:tcW w:w="960" w:type="dxa"/>
            <w:shd w:val="clear" w:color="auto" w:fill="auto"/>
            <w:noWrap/>
            <w:vAlign w:val="bottom"/>
            <w:hideMark/>
          </w:tcPr>
          <w:p w14:paraId="4FA2964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4</w:t>
            </w:r>
          </w:p>
        </w:tc>
      </w:tr>
      <w:tr w:rsidR="00FF3D36" w:rsidRPr="00482C4E" w14:paraId="2071E2E7" w14:textId="77777777" w:rsidTr="002C326A">
        <w:trPr>
          <w:trHeight w:val="300"/>
        </w:trPr>
        <w:tc>
          <w:tcPr>
            <w:tcW w:w="960" w:type="dxa"/>
            <w:shd w:val="clear" w:color="auto" w:fill="auto"/>
            <w:noWrap/>
            <w:vAlign w:val="bottom"/>
            <w:hideMark/>
          </w:tcPr>
          <w:p w14:paraId="4E74D4FB"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w:t>
            </w:r>
          </w:p>
        </w:tc>
        <w:tc>
          <w:tcPr>
            <w:tcW w:w="960" w:type="dxa"/>
            <w:shd w:val="clear" w:color="auto" w:fill="auto"/>
            <w:noWrap/>
            <w:vAlign w:val="bottom"/>
            <w:hideMark/>
          </w:tcPr>
          <w:p w14:paraId="731B89E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4</w:t>
            </w:r>
          </w:p>
        </w:tc>
        <w:tc>
          <w:tcPr>
            <w:tcW w:w="960" w:type="dxa"/>
            <w:shd w:val="clear" w:color="auto" w:fill="auto"/>
            <w:noWrap/>
            <w:vAlign w:val="bottom"/>
            <w:hideMark/>
          </w:tcPr>
          <w:p w14:paraId="02876D1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9</w:t>
            </w:r>
          </w:p>
        </w:tc>
      </w:tr>
      <w:tr w:rsidR="00FF3D36" w:rsidRPr="00482C4E" w14:paraId="61C81E5F" w14:textId="77777777" w:rsidTr="002C326A">
        <w:trPr>
          <w:trHeight w:val="300"/>
        </w:trPr>
        <w:tc>
          <w:tcPr>
            <w:tcW w:w="960" w:type="dxa"/>
            <w:shd w:val="clear" w:color="auto" w:fill="auto"/>
            <w:noWrap/>
            <w:vAlign w:val="bottom"/>
            <w:hideMark/>
          </w:tcPr>
          <w:p w14:paraId="4C1A8AF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w:t>
            </w:r>
          </w:p>
        </w:tc>
        <w:tc>
          <w:tcPr>
            <w:tcW w:w="960" w:type="dxa"/>
            <w:shd w:val="clear" w:color="auto" w:fill="auto"/>
            <w:noWrap/>
            <w:vAlign w:val="bottom"/>
            <w:hideMark/>
          </w:tcPr>
          <w:p w14:paraId="315113E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9</w:t>
            </w:r>
          </w:p>
        </w:tc>
        <w:tc>
          <w:tcPr>
            <w:tcW w:w="960" w:type="dxa"/>
            <w:shd w:val="clear" w:color="auto" w:fill="auto"/>
            <w:noWrap/>
            <w:vAlign w:val="bottom"/>
            <w:hideMark/>
          </w:tcPr>
          <w:p w14:paraId="0E760C7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0</w:t>
            </w:r>
          </w:p>
        </w:tc>
      </w:tr>
      <w:tr w:rsidR="00FF3D36" w:rsidRPr="00482C4E" w14:paraId="2968F7BD" w14:textId="77777777" w:rsidTr="002C326A">
        <w:trPr>
          <w:trHeight w:val="300"/>
        </w:trPr>
        <w:tc>
          <w:tcPr>
            <w:tcW w:w="960" w:type="dxa"/>
            <w:shd w:val="clear" w:color="auto" w:fill="auto"/>
            <w:noWrap/>
            <w:vAlign w:val="bottom"/>
            <w:hideMark/>
          </w:tcPr>
          <w:p w14:paraId="5541FBC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7</w:t>
            </w:r>
          </w:p>
        </w:tc>
        <w:tc>
          <w:tcPr>
            <w:tcW w:w="960" w:type="dxa"/>
            <w:shd w:val="clear" w:color="auto" w:fill="auto"/>
            <w:noWrap/>
            <w:vAlign w:val="bottom"/>
            <w:hideMark/>
          </w:tcPr>
          <w:p w14:paraId="5F63DB6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0</w:t>
            </w:r>
          </w:p>
        </w:tc>
        <w:tc>
          <w:tcPr>
            <w:tcW w:w="960" w:type="dxa"/>
            <w:shd w:val="clear" w:color="auto" w:fill="auto"/>
            <w:noWrap/>
            <w:vAlign w:val="bottom"/>
            <w:hideMark/>
          </w:tcPr>
          <w:p w14:paraId="14E4D26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13</w:t>
            </w:r>
          </w:p>
        </w:tc>
      </w:tr>
      <w:tr w:rsidR="00FF3D36" w:rsidRPr="00482C4E" w14:paraId="73BC3F67" w14:textId="77777777" w:rsidTr="002C326A">
        <w:trPr>
          <w:trHeight w:val="300"/>
        </w:trPr>
        <w:tc>
          <w:tcPr>
            <w:tcW w:w="960" w:type="dxa"/>
            <w:shd w:val="clear" w:color="auto" w:fill="auto"/>
            <w:noWrap/>
            <w:vAlign w:val="bottom"/>
            <w:hideMark/>
          </w:tcPr>
          <w:p w14:paraId="3AF4CF3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8</w:t>
            </w:r>
          </w:p>
        </w:tc>
        <w:tc>
          <w:tcPr>
            <w:tcW w:w="960" w:type="dxa"/>
            <w:shd w:val="clear" w:color="auto" w:fill="auto"/>
            <w:noWrap/>
            <w:vAlign w:val="bottom"/>
            <w:hideMark/>
          </w:tcPr>
          <w:p w14:paraId="5CBE951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13</w:t>
            </w:r>
          </w:p>
        </w:tc>
        <w:tc>
          <w:tcPr>
            <w:tcW w:w="960" w:type="dxa"/>
            <w:shd w:val="clear" w:color="auto" w:fill="auto"/>
            <w:noWrap/>
            <w:vAlign w:val="bottom"/>
            <w:hideMark/>
          </w:tcPr>
          <w:p w14:paraId="1669CBCD"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01</w:t>
            </w:r>
          </w:p>
        </w:tc>
      </w:tr>
      <w:tr w:rsidR="00FF3D36" w:rsidRPr="00482C4E" w14:paraId="71E739B5" w14:textId="77777777" w:rsidTr="002C326A">
        <w:trPr>
          <w:trHeight w:val="300"/>
        </w:trPr>
        <w:tc>
          <w:tcPr>
            <w:tcW w:w="960" w:type="dxa"/>
            <w:shd w:val="clear" w:color="auto" w:fill="auto"/>
            <w:noWrap/>
            <w:vAlign w:val="bottom"/>
            <w:hideMark/>
          </w:tcPr>
          <w:p w14:paraId="17D93AA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9</w:t>
            </w:r>
          </w:p>
        </w:tc>
        <w:tc>
          <w:tcPr>
            <w:tcW w:w="960" w:type="dxa"/>
            <w:shd w:val="clear" w:color="auto" w:fill="auto"/>
            <w:noWrap/>
            <w:vAlign w:val="bottom"/>
            <w:hideMark/>
          </w:tcPr>
          <w:p w14:paraId="03AB98E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01</w:t>
            </w:r>
          </w:p>
        </w:tc>
        <w:tc>
          <w:tcPr>
            <w:tcW w:w="960" w:type="dxa"/>
            <w:shd w:val="clear" w:color="auto" w:fill="auto"/>
            <w:noWrap/>
            <w:vAlign w:val="bottom"/>
            <w:hideMark/>
          </w:tcPr>
          <w:p w14:paraId="6915519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0</w:t>
            </w:r>
          </w:p>
        </w:tc>
      </w:tr>
      <w:tr w:rsidR="00FF3D36" w:rsidRPr="00482C4E" w14:paraId="4D3F9E36" w14:textId="77777777" w:rsidTr="002C326A">
        <w:trPr>
          <w:trHeight w:val="300"/>
        </w:trPr>
        <w:tc>
          <w:tcPr>
            <w:tcW w:w="960" w:type="dxa"/>
            <w:shd w:val="clear" w:color="auto" w:fill="auto"/>
            <w:noWrap/>
            <w:vAlign w:val="bottom"/>
            <w:hideMark/>
          </w:tcPr>
          <w:p w14:paraId="4E9DD5A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0</w:t>
            </w:r>
          </w:p>
        </w:tc>
        <w:tc>
          <w:tcPr>
            <w:tcW w:w="960" w:type="dxa"/>
            <w:shd w:val="clear" w:color="auto" w:fill="auto"/>
            <w:noWrap/>
            <w:vAlign w:val="bottom"/>
            <w:hideMark/>
          </w:tcPr>
          <w:p w14:paraId="18196B84"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0</w:t>
            </w:r>
          </w:p>
        </w:tc>
        <w:tc>
          <w:tcPr>
            <w:tcW w:w="960" w:type="dxa"/>
            <w:shd w:val="clear" w:color="auto" w:fill="auto"/>
            <w:noWrap/>
            <w:vAlign w:val="bottom"/>
            <w:hideMark/>
          </w:tcPr>
          <w:p w14:paraId="223E5B4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24</w:t>
            </w:r>
          </w:p>
        </w:tc>
      </w:tr>
      <w:tr w:rsidR="00FF3D36" w:rsidRPr="00482C4E" w14:paraId="5CA754CF" w14:textId="77777777" w:rsidTr="002C326A">
        <w:trPr>
          <w:trHeight w:val="300"/>
        </w:trPr>
        <w:tc>
          <w:tcPr>
            <w:tcW w:w="960" w:type="dxa"/>
            <w:shd w:val="clear" w:color="auto" w:fill="auto"/>
            <w:noWrap/>
            <w:vAlign w:val="bottom"/>
            <w:hideMark/>
          </w:tcPr>
          <w:p w14:paraId="1CA5500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1</w:t>
            </w:r>
          </w:p>
        </w:tc>
        <w:tc>
          <w:tcPr>
            <w:tcW w:w="960" w:type="dxa"/>
            <w:shd w:val="clear" w:color="auto" w:fill="auto"/>
            <w:noWrap/>
            <w:vAlign w:val="bottom"/>
            <w:hideMark/>
          </w:tcPr>
          <w:p w14:paraId="0CFC61F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24</w:t>
            </w:r>
          </w:p>
        </w:tc>
        <w:tc>
          <w:tcPr>
            <w:tcW w:w="960" w:type="dxa"/>
            <w:shd w:val="clear" w:color="auto" w:fill="auto"/>
            <w:noWrap/>
            <w:vAlign w:val="bottom"/>
            <w:hideMark/>
          </w:tcPr>
          <w:p w14:paraId="4947A59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1</w:t>
            </w:r>
          </w:p>
        </w:tc>
      </w:tr>
    </w:tbl>
    <w:p w14:paraId="1A6D7EB0" w14:textId="77777777" w:rsidR="00FF3D36" w:rsidRDefault="00FF3D36" w:rsidP="00FF3D36"/>
    <w:p w14:paraId="37AE02C2" w14:textId="77777777" w:rsidR="0050320D" w:rsidRDefault="0050320D" w:rsidP="00FF3D36"/>
    <w:p w14:paraId="29ACA485" w14:textId="77777777" w:rsidR="0050320D" w:rsidRDefault="0050320D" w:rsidP="00FF3D36"/>
    <w:p w14:paraId="61CA5361" w14:textId="5B070740" w:rsidR="00FF3D36" w:rsidRDefault="00FF3D36" w:rsidP="00DD412C">
      <w:pPr>
        <w:pStyle w:val="422"/>
      </w:pPr>
      <w:r>
        <w:lastRenderedPageBreak/>
        <w:t>Tahap selanjutnya yakni menghitung nilai X</w:t>
      </w:r>
      <w:r w:rsidRPr="005B7725">
        <w:rPr>
          <w:vertAlign w:val="superscript"/>
        </w:rPr>
        <w:t>2</w:t>
      </w:r>
      <w:r>
        <w:t>, Y</w:t>
      </w:r>
      <w:r w:rsidRPr="005B7725">
        <w:rPr>
          <w:vertAlign w:val="superscript"/>
        </w:rPr>
        <w:t>2</w:t>
      </w:r>
      <w:r>
        <w:t>, XY, dan totalnya</w:t>
      </w:r>
    </w:p>
    <w:p w14:paraId="6EF41272" w14:textId="30BC8504" w:rsidR="0050320D" w:rsidRDefault="0050320D" w:rsidP="009940ED">
      <w:pPr>
        <w:pStyle w:val="ct"/>
      </w:pPr>
      <w:r>
        <w:t>Tabel 4.</w:t>
      </w:r>
      <w:r w:rsidR="00541185">
        <w:rPr>
          <w:noProof/>
        </w:rPr>
        <w:fldChar w:fldCharType="begin"/>
      </w:r>
      <w:r w:rsidR="00541185">
        <w:rPr>
          <w:noProof/>
        </w:rPr>
        <w:instrText xml:space="preserve"> SEQ Tabel_4. \* ARABIC </w:instrText>
      </w:r>
      <w:r w:rsidR="00541185">
        <w:rPr>
          <w:noProof/>
        </w:rPr>
        <w:fldChar w:fldCharType="separate"/>
      </w:r>
      <w:r w:rsidR="00401C47">
        <w:rPr>
          <w:noProof/>
        </w:rPr>
        <w:t>3</w:t>
      </w:r>
      <w:r w:rsidR="00541185">
        <w:rPr>
          <w:noProof/>
        </w:rPr>
        <w:fldChar w:fldCharType="end"/>
      </w:r>
      <w:r>
        <w:t xml:space="preserve"> data</w:t>
      </w:r>
      <w:r w:rsidR="009940ED">
        <w:t xml:space="preserve"> perhitungan</w:t>
      </w:r>
      <w:r>
        <w:t xml:space="preserve"> penjualan obat</w:t>
      </w:r>
    </w:p>
    <w:tbl>
      <w:tblPr>
        <w:tblW w:w="6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gridCol w:w="960"/>
        <w:gridCol w:w="960"/>
        <w:gridCol w:w="960"/>
        <w:gridCol w:w="960"/>
      </w:tblGrid>
      <w:tr w:rsidR="00FF3D36" w:rsidRPr="00482C4E" w14:paraId="3C1B4185" w14:textId="77777777" w:rsidTr="002C326A">
        <w:trPr>
          <w:trHeight w:val="300"/>
        </w:trPr>
        <w:tc>
          <w:tcPr>
            <w:tcW w:w="960" w:type="dxa"/>
            <w:vMerge w:val="restart"/>
            <w:tcBorders>
              <w:top w:val="nil"/>
              <w:left w:val="nil"/>
            </w:tcBorders>
          </w:tcPr>
          <w:p w14:paraId="29ED95C5" w14:textId="77777777" w:rsidR="00FF3D36" w:rsidRPr="00482C4E" w:rsidRDefault="00FF3D36" w:rsidP="002C326A">
            <w:pPr>
              <w:spacing w:line="240" w:lineRule="auto"/>
              <w:ind w:firstLine="0"/>
              <w:jc w:val="left"/>
              <w:rPr>
                <w:rFonts w:eastAsia="Times New Roman" w:cs="Times New Roman"/>
                <w:szCs w:val="24"/>
              </w:rPr>
            </w:pPr>
          </w:p>
        </w:tc>
        <w:tc>
          <w:tcPr>
            <w:tcW w:w="5760" w:type="dxa"/>
            <w:gridSpan w:val="6"/>
            <w:tcBorders>
              <w:top w:val="single" w:sz="4" w:space="0" w:color="auto"/>
            </w:tcBorders>
            <w:shd w:val="clear" w:color="auto" w:fill="auto"/>
            <w:noWrap/>
            <w:vAlign w:val="bottom"/>
          </w:tcPr>
          <w:p w14:paraId="1A975EC4" w14:textId="0ECD243E" w:rsidR="00FF3D36" w:rsidRPr="00482C4E" w:rsidRDefault="0050320D" w:rsidP="0050320D">
            <w:pPr>
              <w:spacing w:line="240" w:lineRule="auto"/>
              <w:ind w:firstLine="0"/>
              <w:jc w:val="center"/>
              <w:rPr>
                <w:rFonts w:eastAsia="Times New Roman" w:cs="Times New Roman"/>
                <w:color w:val="000000"/>
                <w:szCs w:val="24"/>
              </w:rPr>
            </w:pPr>
            <w:r>
              <w:rPr>
                <w:rFonts w:eastAsia="Times New Roman" w:cs="Times New Roman"/>
                <w:color w:val="000000"/>
                <w:szCs w:val="24"/>
              </w:rPr>
              <w:t>Acarbose 100 Mg</w:t>
            </w:r>
          </w:p>
        </w:tc>
      </w:tr>
      <w:tr w:rsidR="00FF3D36" w:rsidRPr="00482C4E" w14:paraId="6AF8E9CA" w14:textId="77777777" w:rsidTr="002C326A">
        <w:trPr>
          <w:trHeight w:val="300"/>
        </w:trPr>
        <w:tc>
          <w:tcPr>
            <w:tcW w:w="960" w:type="dxa"/>
            <w:vMerge/>
            <w:tcBorders>
              <w:left w:val="nil"/>
            </w:tcBorders>
          </w:tcPr>
          <w:p w14:paraId="7CAD6D9E" w14:textId="77777777" w:rsidR="00FF3D36" w:rsidRPr="00482C4E" w:rsidRDefault="00FF3D36" w:rsidP="002C326A">
            <w:pPr>
              <w:spacing w:line="240" w:lineRule="auto"/>
              <w:ind w:firstLine="0"/>
              <w:jc w:val="left"/>
              <w:rPr>
                <w:rFonts w:eastAsia="Times New Roman" w:cs="Times New Roman"/>
                <w:szCs w:val="24"/>
              </w:rPr>
            </w:pPr>
          </w:p>
        </w:tc>
        <w:tc>
          <w:tcPr>
            <w:tcW w:w="960" w:type="dxa"/>
            <w:tcBorders>
              <w:top w:val="single" w:sz="4" w:space="0" w:color="auto"/>
            </w:tcBorders>
            <w:shd w:val="clear" w:color="auto" w:fill="auto"/>
            <w:noWrap/>
            <w:vAlign w:val="bottom"/>
            <w:hideMark/>
          </w:tcPr>
          <w:p w14:paraId="24535297" w14:textId="77777777" w:rsidR="00FF3D36" w:rsidRPr="00482C4E" w:rsidRDefault="00FF3D36" w:rsidP="002C326A">
            <w:pPr>
              <w:spacing w:line="240" w:lineRule="auto"/>
              <w:ind w:firstLine="0"/>
              <w:jc w:val="left"/>
              <w:rPr>
                <w:rFonts w:eastAsia="Times New Roman" w:cs="Times New Roman"/>
                <w:szCs w:val="24"/>
              </w:rPr>
            </w:pPr>
          </w:p>
        </w:tc>
        <w:tc>
          <w:tcPr>
            <w:tcW w:w="960" w:type="dxa"/>
            <w:tcBorders>
              <w:top w:val="single" w:sz="4" w:space="0" w:color="auto"/>
            </w:tcBorders>
            <w:shd w:val="clear" w:color="auto" w:fill="auto"/>
            <w:noWrap/>
            <w:vAlign w:val="bottom"/>
            <w:hideMark/>
          </w:tcPr>
          <w:p w14:paraId="2B943F00"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x</w:t>
            </w:r>
          </w:p>
        </w:tc>
        <w:tc>
          <w:tcPr>
            <w:tcW w:w="960" w:type="dxa"/>
            <w:tcBorders>
              <w:top w:val="single" w:sz="4" w:space="0" w:color="auto"/>
            </w:tcBorders>
            <w:shd w:val="clear" w:color="auto" w:fill="auto"/>
            <w:noWrap/>
            <w:vAlign w:val="bottom"/>
            <w:hideMark/>
          </w:tcPr>
          <w:p w14:paraId="7141BC29"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y</w:t>
            </w:r>
          </w:p>
        </w:tc>
        <w:tc>
          <w:tcPr>
            <w:tcW w:w="960" w:type="dxa"/>
            <w:tcBorders>
              <w:top w:val="single" w:sz="4" w:space="0" w:color="auto"/>
            </w:tcBorders>
            <w:shd w:val="clear" w:color="auto" w:fill="auto"/>
            <w:noWrap/>
            <w:vAlign w:val="bottom"/>
            <w:hideMark/>
          </w:tcPr>
          <w:p w14:paraId="01DC76F2"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xy</w:t>
            </w:r>
          </w:p>
        </w:tc>
        <w:tc>
          <w:tcPr>
            <w:tcW w:w="960" w:type="dxa"/>
            <w:tcBorders>
              <w:top w:val="single" w:sz="4" w:space="0" w:color="auto"/>
            </w:tcBorders>
            <w:shd w:val="clear" w:color="auto" w:fill="auto"/>
            <w:noWrap/>
            <w:vAlign w:val="bottom"/>
            <w:hideMark/>
          </w:tcPr>
          <w:p w14:paraId="01CBD3BF"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X</w:t>
            </w:r>
            <w:r w:rsidRPr="00482C4E">
              <w:rPr>
                <w:rFonts w:eastAsia="Times New Roman" w:cs="Times New Roman"/>
                <w:color w:val="000000"/>
                <w:szCs w:val="24"/>
                <w:vertAlign w:val="superscript"/>
              </w:rPr>
              <w:t>2</w:t>
            </w:r>
          </w:p>
        </w:tc>
        <w:tc>
          <w:tcPr>
            <w:tcW w:w="960" w:type="dxa"/>
            <w:tcBorders>
              <w:top w:val="single" w:sz="4" w:space="0" w:color="auto"/>
            </w:tcBorders>
            <w:shd w:val="clear" w:color="auto" w:fill="auto"/>
            <w:noWrap/>
            <w:vAlign w:val="bottom"/>
            <w:hideMark/>
          </w:tcPr>
          <w:p w14:paraId="0386F1DA" w14:textId="77777777" w:rsidR="00FF3D36" w:rsidRPr="00482C4E" w:rsidRDefault="00FF3D36" w:rsidP="002C326A">
            <w:pPr>
              <w:spacing w:line="240" w:lineRule="auto"/>
              <w:ind w:firstLine="0"/>
              <w:jc w:val="center"/>
              <w:rPr>
                <w:rFonts w:eastAsia="Times New Roman" w:cs="Times New Roman"/>
                <w:color w:val="000000"/>
                <w:szCs w:val="24"/>
              </w:rPr>
            </w:pPr>
            <w:r w:rsidRPr="00482C4E">
              <w:rPr>
                <w:rFonts w:eastAsia="Times New Roman" w:cs="Times New Roman"/>
                <w:color w:val="000000"/>
                <w:szCs w:val="24"/>
              </w:rPr>
              <w:t>Y</w:t>
            </w:r>
            <w:r w:rsidRPr="00482C4E">
              <w:rPr>
                <w:rFonts w:eastAsia="Times New Roman" w:cs="Times New Roman"/>
                <w:color w:val="000000"/>
                <w:szCs w:val="24"/>
                <w:vertAlign w:val="superscript"/>
              </w:rPr>
              <w:t>2</w:t>
            </w:r>
          </w:p>
        </w:tc>
      </w:tr>
      <w:tr w:rsidR="00FF3D36" w:rsidRPr="00482C4E" w14:paraId="2F4098CF" w14:textId="77777777" w:rsidTr="002C326A">
        <w:trPr>
          <w:trHeight w:val="300"/>
        </w:trPr>
        <w:tc>
          <w:tcPr>
            <w:tcW w:w="960" w:type="dxa"/>
            <w:vMerge/>
            <w:tcBorders>
              <w:left w:val="nil"/>
            </w:tcBorders>
          </w:tcPr>
          <w:p w14:paraId="6A2DEC65"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7ED2D52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w:t>
            </w:r>
          </w:p>
        </w:tc>
        <w:tc>
          <w:tcPr>
            <w:tcW w:w="960" w:type="dxa"/>
            <w:shd w:val="clear" w:color="auto" w:fill="auto"/>
            <w:noWrap/>
            <w:vAlign w:val="bottom"/>
            <w:hideMark/>
          </w:tcPr>
          <w:p w14:paraId="794819A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40</w:t>
            </w:r>
          </w:p>
        </w:tc>
        <w:tc>
          <w:tcPr>
            <w:tcW w:w="960" w:type="dxa"/>
            <w:shd w:val="clear" w:color="auto" w:fill="auto"/>
            <w:noWrap/>
            <w:vAlign w:val="bottom"/>
            <w:hideMark/>
          </w:tcPr>
          <w:p w14:paraId="5E0DD9E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0</w:t>
            </w:r>
          </w:p>
        </w:tc>
        <w:tc>
          <w:tcPr>
            <w:tcW w:w="960" w:type="dxa"/>
            <w:shd w:val="clear" w:color="auto" w:fill="auto"/>
            <w:noWrap/>
            <w:vAlign w:val="bottom"/>
            <w:hideMark/>
          </w:tcPr>
          <w:p w14:paraId="546CC3C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000</w:t>
            </w:r>
          </w:p>
        </w:tc>
        <w:tc>
          <w:tcPr>
            <w:tcW w:w="960" w:type="dxa"/>
            <w:shd w:val="clear" w:color="auto" w:fill="auto"/>
            <w:noWrap/>
            <w:vAlign w:val="bottom"/>
            <w:hideMark/>
          </w:tcPr>
          <w:p w14:paraId="6B9FEC8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7600</w:t>
            </w:r>
          </w:p>
        </w:tc>
        <w:tc>
          <w:tcPr>
            <w:tcW w:w="960" w:type="dxa"/>
            <w:shd w:val="clear" w:color="auto" w:fill="auto"/>
            <w:noWrap/>
            <w:vAlign w:val="bottom"/>
            <w:hideMark/>
          </w:tcPr>
          <w:p w14:paraId="7142EB0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2500</w:t>
            </w:r>
          </w:p>
        </w:tc>
      </w:tr>
      <w:tr w:rsidR="00FF3D36" w:rsidRPr="00482C4E" w14:paraId="6ECE9470" w14:textId="77777777" w:rsidTr="002C326A">
        <w:trPr>
          <w:trHeight w:val="300"/>
        </w:trPr>
        <w:tc>
          <w:tcPr>
            <w:tcW w:w="960" w:type="dxa"/>
            <w:vMerge/>
            <w:tcBorders>
              <w:left w:val="nil"/>
            </w:tcBorders>
          </w:tcPr>
          <w:p w14:paraId="5C330880"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2CDA056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w:t>
            </w:r>
          </w:p>
        </w:tc>
        <w:tc>
          <w:tcPr>
            <w:tcW w:w="960" w:type="dxa"/>
            <w:shd w:val="clear" w:color="auto" w:fill="auto"/>
            <w:noWrap/>
            <w:vAlign w:val="bottom"/>
            <w:hideMark/>
          </w:tcPr>
          <w:p w14:paraId="430DC6F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0</w:t>
            </w:r>
          </w:p>
        </w:tc>
        <w:tc>
          <w:tcPr>
            <w:tcW w:w="960" w:type="dxa"/>
            <w:shd w:val="clear" w:color="auto" w:fill="auto"/>
            <w:noWrap/>
            <w:vAlign w:val="bottom"/>
            <w:hideMark/>
          </w:tcPr>
          <w:p w14:paraId="0295B77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6</w:t>
            </w:r>
          </w:p>
        </w:tc>
        <w:tc>
          <w:tcPr>
            <w:tcW w:w="960" w:type="dxa"/>
            <w:shd w:val="clear" w:color="auto" w:fill="auto"/>
            <w:noWrap/>
            <w:vAlign w:val="bottom"/>
            <w:hideMark/>
          </w:tcPr>
          <w:p w14:paraId="44ABEE47"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5400</w:t>
            </w:r>
          </w:p>
        </w:tc>
        <w:tc>
          <w:tcPr>
            <w:tcW w:w="960" w:type="dxa"/>
            <w:shd w:val="clear" w:color="auto" w:fill="auto"/>
            <w:noWrap/>
            <w:vAlign w:val="bottom"/>
            <w:hideMark/>
          </w:tcPr>
          <w:p w14:paraId="12E0ED6B"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2500</w:t>
            </w:r>
          </w:p>
        </w:tc>
        <w:tc>
          <w:tcPr>
            <w:tcW w:w="960" w:type="dxa"/>
            <w:shd w:val="clear" w:color="auto" w:fill="auto"/>
            <w:noWrap/>
            <w:vAlign w:val="bottom"/>
            <w:hideMark/>
          </w:tcPr>
          <w:p w14:paraId="5A00E14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5696</w:t>
            </w:r>
          </w:p>
        </w:tc>
      </w:tr>
      <w:tr w:rsidR="00FF3D36" w:rsidRPr="00482C4E" w14:paraId="634A58B9" w14:textId="77777777" w:rsidTr="002C326A">
        <w:trPr>
          <w:trHeight w:val="300"/>
        </w:trPr>
        <w:tc>
          <w:tcPr>
            <w:tcW w:w="960" w:type="dxa"/>
            <w:vMerge/>
            <w:tcBorders>
              <w:left w:val="nil"/>
            </w:tcBorders>
          </w:tcPr>
          <w:p w14:paraId="0621895F"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4F9FBE94"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w:t>
            </w:r>
          </w:p>
        </w:tc>
        <w:tc>
          <w:tcPr>
            <w:tcW w:w="960" w:type="dxa"/>
            <w:shd w:val="clear" w:color="auto" w:fill="auto"/>
            <w:noWrap/>
            <w:vAlign w:val="bottom"/>
            <w:hideMark/>
          </w:tcPr>
          <w:p w14:paraId="3E5F0F07"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6</w:t>
            </w:r>
          </w:p>
        </w:tc>
        <w:tc>
          <w:tcPr>
            <w:tcW w:w="960" w:type="dxa"/>
            <w:shd w:val="clear" w:color="auto" w:fill="auto"/>
            <w:noWrap/>
            <w:vAlign w:val="bottom"/>
            <w:hideMark/>
          </w:tcPr>
          <w:p w14:paraId="5FD0628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3</w:t>
            </w:r>
          </w:p>
        </w:tc>
        <w:tc>
          <w:tcPr>
            <w:tcW w:w="960" w:type="dxa"/>
            <w:shd w:val="clear" w:color="auto" w:fill="auto"/>
            <w:noWrap/>
            <w:vAlign w:val="bottom"/>
            <w:hideMark/>
          </w:tcPr>
          <w:p w14:paraId="5860867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108</w:t>
            </w:r>
          </w:p>
        </w:tc>
        <w:tc>
          <w:tcPr>
            <w:tcW w:w="960" w:type="dxa"/>
            <w:shd w:val="clear" w:color="auto" w:fill="auto"/>
            <w:noWrap/>
            <w:vAlign w:val="bottom"/>
            <w:hideMark/>
          </w:tcPr>
          <w:p w14:paraId="0A148B7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5696</w:t>
            </w:r>
          </w:p>
        </w:tc>
        <w:tc>
          <w:tcPr>
            <w:tcW w:w="960" w:type="dxa"/>
            <w:shd w:val="clear" w:color="auto" w:fill="auto"/>
            <w:noWrap/>
            <w:vAlign w:val="bottom"/>
            <w:hideMark/>
          </w:tcPr>
          <w:p w14:paraId="5137C34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409</w:t>
            </w:r>
          </w:p>
        </w:tc>
      </w:tr>
      <w:tr w:rsidR="00FF3D36" w:rsidRPr="00482C4E" w14:paraId="1368589E" w14:textId="77777777" w:rsidTr="002C326A">
        <w:trPr>
          <w:trHeight w:val="300"/>
        </w:trPr>
        <w:tc>
          <w:tcPr>
            <w:tcW w:w="960" w:type="dxa"/>
            <w:vMerge/>
            <w:tcBorders>
              <w:left w:val="nil"/>
            </w:tcBorders>
          </w:tcPr>
          <w:p w14:paraId="363A8F51"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7F98F5A8"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w:t>
            </w:r>
          </w:p>
        </w:tc>
        <w:tc>
          <w:tcPr>
            <w:tcW w:w="960" w:type="dxa"/>
            <w:shd w:val="clear" w:color="auto" w:fill="auto"/>
            <w:noWrap/>
            <w:vAlign w:val="bottom"/>
            <w:hideMark/>
          </w:tcPr>
          <w:p w14:paraId="2A15291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3</w:t>
            </w:r>
          </w:p>
        </w:tc>
        <w:tc>
          <w:tcPr>
            <w:tcW w:w="960" w:type="dxa"/>
            <w:shd w:val="clear" w:color="auto" w:fill="auto"/>
            <w:noWrap/>
            <w:vAlign w:val="bottom"/>
            <w:hideMark/>
          </w:tcPr>
          <w:p w14:paraId="08D52E8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4</w:t>
            </w:r>
          </w:p>
        </w:tc>
        <w:tc>
          <w:tcPr>
            <w:tcW w:w="960" w:type="dxa"/>
            <w:shd w:val="clear" w:color="auto" w:fill="auto"/>
            <w:noWrap/>
            <w:vAlign w:val="bottom"/>
            <w:hideMark/>
          </w:tcPr>
          <w:p w14:paraId="75675B44"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8042</w:t>
            </w:r>
          </w:p>
        </w:tc>
        <w:tc>
          <w:tcPr>
            <w:tcW w:w="960" w:type="dxa"/>
            <w:shd w:val="clear" w:color="auto" w:fill="auto"/>
            <w:noWrap/>
            <w:vAlign w:val="bottom"/>
            <w:hideMark/>
          </w:tcPr>
          <w:p w14:paraId="1925389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3409</w:t>
            </w:r>
          </w:p>
        </w:tc>
        <w:tc>
          <w:tcPr>
            <w:tcW w:w="960" w:type="dxa"/>
            <w:shd w:val="clear" w:color="auto" w:fill="auto"/>
            <w:noWrap/>
            <w:vAlign w:val="bottom"/>
            <w:hideMark/>
          </w:tcPr>
          <w:p w14:paraId="43F7C5B4"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98596</w:t>
            </w:r>
          </w:p>
        </w:tc>
      </w:tr>
      <w:tr w:rsidR="00FF3D36" w:rsidRPr="00482C4E" w14:paraId="748772F0" w14:textId="77777777" w:rsidTr="002C326A">
        <w:trPr>
          <w:trHeight w:val="300"/>
        </w:trPr>
        <w:tc>
          <w:tcPr>
            <w:tcW w:w="960" w:type="dxa"/>
            <w:vMerge/>
            <w:tcBorders>
              <w:left w:val="nil"/>
            </w:tcBorders>
          </w:tcPr>
          <w:p w14:paraId="251C7127"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4F2DB12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w:t>
            </w:r>
          </w:p>
        </w:tc>
        <w:tc>
          <w:tcPr>
            <w:tcW w:w="960" w:type="dxa"/>
            <w:shd w:val="clear" w:color="auto" w:fill="auto"/>
            <w:noWrap/>
            <w:vAlign w:val="bottom"/>
            <w:hideMark/>
          </w:tcPr>
          <w:p w14:paraId="26F1B95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4</w:t>
            </w:r>
          </w:p>
        </w:tc>
        <w:tc>
          <w:tcPr>
            <w:tcW w:w="960" w:type="dxa"/>
            <w:shd w:val="clear" w:color="auto" w:fill="auto"/>
            <w:noWrap/>
            <w:vAlign w:val="bottom"/>
            <w:hideMark/>
          </w:tcPr>
          <w:p w14:paraId="225F79A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9</w:t>
            </w:r>
          </w:p>
        </w:tc>
        <w:tc>
          <w:tcPr>
            <w:tcW w:w="960" w:type="dxa"/>
            <w:shd w:val="clear" w:color="auto" w:fill="auto"/>
            <w:noWrap/>
            <w:vAlign w:val="bottom"/>
            <w:hideMark/>
          </w:tcPr>
          <w:p w14:paraId="43CB912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9926</w:t>
            </w:r>
          </w:p>
        </w:tc>
        <w:tc>
          <w:tcPr>
            <w:tcW w:w="960" w:type="dxa"/>
            <w:shd w:val="clear" w:color="auto" w:fill="auto"/>
            <w:noWrap/>
            <w:vAlign w:val="bottom"/>
            <w:hideMark/>
          </w:tcPr>
          <w:p w14:paraId="738B6A1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98596</w:t>
            </w:r>
          </w:p>
        </w:tc>
        <w:tc>
          <w:tcPr>
            <w:tcW w:w="960" w:type="dxa"/>
            <w:shd w:val="clear" w:color="auto" w:fill="auto"/>
            <w:noWrap/>
            <w:vAlign w:val="bottom"/>
            <w:hideMark/>
          </w:tcPr>
          <w:p w14:paraId="4670E82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5281</w:t>
            </w:r>
          </w:p>
        </w:tc>
      </w:tr>
      <w:tr w:rsidR="00FF3D36" w:rsidRPr="00482C4E" w14:paraId="1AB379D0" w14:textId="77777777" w:rsidTr="002C326A">
        <w:trPr>
          <w:trHeight w:val="300"/>
        </w:trPr>
        <w:tc>
          <w:tcPr>
            <w:tcW w:w="960" w:type="dxa"/>
            <w:vMerge/>
            <w:tcBorders>
              <w:left w:val="nil"/>
            </w:tcBorders>
          </w:tcPr>
          <w:p w14:paraId="0B515FAC"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4BCFEDF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w:t>
            </w:r>
          </w:p>
        </w:tc>
        <w:tc>
          <w:tcPr>
            <w:tcW w:w="960" w:type="dxa"/>
            <w:shd w:val="clear" w:color="auto" w:fill="auto"/>
            <w:noWrap/>
            <w:vAlign w:val="bottom"/>
            <w:hideMark/>
          </w:tcPr>
          <w:p w14:paraId="02E954E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59</w:t>
            </w:r>
          </w:p>
        </w:tc>
        <w:tc>
          <w:tcPr>
            <w:tcW w:w="960" w:type="dxa"/>
            <w:shd w:val="clear" w:color="auto" w:fill="auto"/>
            <w:noWrap/>
            <w:vAlign w:val="bottom"/>
            <w:hideMark/>
          </w:tcPr>
          <w:p w14:paraId="4C6B0DE4"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0</w:t>
            </w:r>
          </w:p>
        </w:tc>
        <w:tc>
          <w:tcPr>
            <w:tcW w:w="960" w:type="dxa"/>
            <w:shd w:val="clear" w:color="auto" w:fill="auto"/>
            <w:noWrap/>
            <w:vAlign w:val="bottom"/>
            <w:hideMark/>
          </w:tcPr>
          <w:p w14:paraId="4200B3DB"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7240</w:t>
            </w:r>
          </w:p>
        </w:tc>
        <w:tc>
          <w:tcPr>
            <w:tcW w:w="960" w:type="dxa"/>
            <w:shd w:val="clear" w:color="auto" w:fill="auto"/>
            <w:noWrap/>
            <w:vAlign w:val="bottom"/>
            <w:hideMark/>
          </w:tcPr>
          <w:p w14:paraId="3000A2BD"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5281</w:t>
            </w:r>
          </w:p>
        </w:tc>
        <w:tc>
          <w:tcPr>
            <w:tcW w:w="960" w:type="dxa"/>
            <w:shd w:val="clear" w:color="auto" w:fill="auto"/>
            <w:noWrap/>
            <w:vAlign w:val="bottom"/>
            <w:hideMark/>
          </w:tcPr>
          <w:p w14:paraId="236FFFC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29600</w:t>
            </w:r>
          </w:p>
        </w:tc>
      </w:tr>
      <w:tr w:rsidR="00FF3D36" w:rsidRPr="00482C4E" w14:paraId="1CB42434" w14:textId="77777777" w:rsidTr="002C326A">
        <w:trPr>
          <w:trHeight w:val="300"/>
        </w:trPr>
        <w:tc>
          <w:tcPr>
            <w:tcW w:w="960" w:type="dxa"/>
            <w:vMerge/>
            <w:tcBorders>
              <w:left w:val="nil"/>
            </w:tcBorders>
          </w:tcPr>
          <w:p w14:paraId="7254ED36"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3F1D29D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7</w:t>
            </w:r>
          </w:p>
        </w:tc>
        <w:tc>
          <w:tcPr>
            <w:tcW w:w="960" w:type="dxa"/>
            <w:shd w:val="clear" w:color="auto" w:fill="auto"/>
            <w:noWrap/>
            <w:vAlign w:val="bottom"/>
            <w:hideMark/>
          </w:tcPr>
          <w:p w14:paraId="5CDB662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60</w:t>
            </w:r>
          </w:p>
        </w:tc>
        <w:tc>
          <w:tcPr>
            <w:tcW w:w="960" w:type="dxa"/>
            <w:shd w:val="clear" w:color="auto" w:fill="auto"/>
            <w:noWrap/>
            <w:vAlign w:val="bottom"/>
            <w:hideMark/>
          </w:tcPr>
          <w:p w14:paraId="67EA33A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13</w:t>
            </w:r>
          </w:p>
        </w:tc>
        <w:tc>
          <w:tcPr>
            <w:tcW w:w="960" w:type="dxa"/>
            <w:shd w:val="clear" w:color="auto" w:fill="auto"/>
            <w:noWrap/>
            <w:vAlign w:val="bottom"/>
            <w:hideMark/>
          </w:tcPr>
          <w:p w14:paraId="1ECCF0A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76680</w:t>
            </w:r>
          </w:p>
        </w:tc>
        <w:tc>
          <w:tcPr>
            <w:tcW w:w="960" w:type="dxa"/>
            <w:shd w:val="clear" w:color="auto" w:fill="auto"/>
            <w:noWrap/>
            <w:vAlign w:val="bottom"/>
            <w:hideMark/>
          </w:tcPr>
          <w:p w14:paraId="37380B3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29600</w:t>
            </w:r>
          </w:p>
        </w:tc>
        <w:tc>
          <w:tcPr>
            <w:tcW w:w="960" w:type="dxa"/>
            <w:shd w:val="clear" w:color="auto" w:fill="auto"/>
            <w:noWrap/>
            <w:vAlign w:val="bottom"/>
            <w:hideMark/>
          </w:tcPr>
          <w:p w14:paraId="7C13BFDB"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5369</w:t>
            </w:r>
          </w:p>
        </w:tc>
      </w:tr>
      <w:tr w:rsidR="00FF3D36" w:rsidRPr="00482C4E" w14:paraId="0A9C7398" w14:textId="77777777" w:rsidTr="002C326A">
        <w:trPr>
          <w:trHeight w:val="300"/>
        </w:trPr>
        <w:tc>
          <w:tcPr>
            <w:tcW w:w="960" w:type="dxa"/>
            <w:vMerge/>
            <w:tcBorders>
              <w:left w:val="nil"/>
            </w:tcBorders>
          </w:tcPr>
          <w:p w14:paraId="45DDAB3E"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63FF46E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8</w:t>
            </w:r>
          </w:p>
        </w:tc>
        <w:tc>
          <w:tcPr>
            <w:tcW w:w="960" w:type="dxa"/>
            <w:shd w:val="clear" w:color="auto" w:fill="auto"/>
            <w:noWrap/>
            <w:vAlign w:val="bottom"/>
            <w:hideMark/>
          </w:tcPr>
          <w:p w14:paraId="534F3261"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13</w:t>
            </w:r>
          </w:p>
        </w:tc>
        <w:tc>
          <w:tcPr>
            <w:tcW w:w="960" w:type="dxa"/>
            <w:shd w:val="clear" w:color="auto" w:fill="auto"/>
            <w:noWrap/>
            <w:vAlign w:val="bottom"/>
            <w:hideMark/>
          </w:tcPr>
          <w:p w14:paraId="204C8AC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01</w:t>
            </w:r>
          </w:p>
        </w:tc>
        <w:tc>
          <w:tcPr>
            <w:tcW w:w="960" w:type="dxa"/>
            <w:shd w:val="clear" w:color="auto" w:fill="auto"/>
            <w:noWrap/>
            <w:vAlign w:val="bottom"/>
            <w:hideMark/>
          </w:tcPr>
          <w:p w14:paraId="3373EDF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2813</w:t>
            </w:r>
          </w:p>
        </w:tc>
        <w:tc>
          <w:tcPr>
            <w:tcW w:w="960" w:type="dxa"/>
            <w:shd w:val="clear" w:color="auto" w:fill="auto"/>
            <w:noWrap/>
            <w:vAlign w:val="bottom"/>
            <w:hideMark/>
          </w:tcPr>
          <w:p w14:paraId="017C42F8"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5369</w:t>
            </w:r>
          </w:p>
        </w:tc>
        <w:tc>
          <w:tcPr>
            <w:tcW w:w="960" w:type="dxa"/>
            <w:shd w:val="clear" w:color="auto" w:fill="auto"/>
            <w:noWrap/>
            <w:vAlign w:val="bottom"/>
            <w:hideMark/>
          </w:tcPr>
          <w:p w14:paraId="1721E6B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0401</w:t>
            </w:r>
          </w:p>
        </w:tc>
      </w:tr>
      <w:tr w:rsidR="00FF3D36" w:rsidRPr="00482C4E" w14:paraId="150F3A62" w14:textId="77777777" w:rsidTr="002C326A">
        <w:trPr>
          <w:trHeight w:val="300"/>
        </w:trPr>
        <w:tc>
          <w:tcPr>
            <w:tcW w:w="960" w:type="dxa"/>
            <w:vMerge/>
            <w:tcBorders>
              <w:left w:val="nil"/>
            </w:tcBorders>
          </w:tcPr>
          <w:p w14:paraId="2F0B31EC"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5B87068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9</w:t>
            </w:r>
          </w:p>
        </w:tc>
        <w:tc>
          <w:tcPr>
            <w:tcW w:w="960" w:type="dxa"/>
            <w:shd w:val="clear" w:color="auto" w:fill="auto"/>
            <w:noWrap/>
            <w:vAlign w:val="bottom"/>
            <w:hideMark/>
          </w:tcPr>
          <w:p w14:paraId="661379A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01</w:t>
            </w:r>
          </w:p>
        </w:tc>
        <w:tc>
          <w:tcPr>
            <w:tcW w:w="960" w:type="dxa"/>
            <w:shd w:val="clear" w:color="auto" w:fill="auto"/>
            <w:noWrap/>
            <w:vAlign w:val="bottom"/>
            <w:hideMark/>
          </w:tcPr>
          <w:p w14:paraId="142EA16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0</w:t>
            </w:r>
          </w:p>
        </w:tc>
        <w:tc>
          <w:tcPr>
            <w:tcW w:w="960" w:type="dxa"/>
            <w:shd w:val="clear" w:color="auto" w:fill="auto"/>
            <w:noWrap/>
            <w:vAlign w:val="bottom"/>
            <w:hideMark/>
          </w:tcPr>
          <w:p w14:paraId="5BF3E7C7"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52260</w:t>
            </w:r>
          </w:p>
        </w:tc>
        <w:tc>
          <w:tcPr>
            <w:tcW w:w="960" w:type="dxa"/>
            <w:shd w:val="clear" w:color="auto" w:fill="auto"/>
            <w:noWrap/>
            <w:vAlign w:val="bottom"/>
            <w:hideMark/>
          </w:tcPr>
          <w:p w14:paraId="370FAFEF"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40401</w:t>
            </w:r>
          </w:p>
        </w:tc>
        <w:tc>
          <w:tcPr>
            <w:tcW w:w="960" w:type="dxa"/>
            <w:shd w:val="clear" w:color="auto" w:fill="auto"/>
            <w:noWrap/>
            <w:vAlign w:val="bottom"/>
            <w:hideMark/>
          </w:tcPr>
          <w:p w14:paraId="6FDD3A37"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7600</w:t>
            </w:r>
          </w:p>
        </w:tc>
      </w:tr>
      <w:tr w:rsidR="00FF3D36" w:rsidRPr="00482C4E" w14:paraId="66580CB4" w14:textId="77777777" w:rsidTr="002C326A">
        <w:trPr>
          <w:trHeight w:val="300"/>
        </w:trPr>
        <w:tc>
          <w:tcPr>
            <w:tcW w:w="960" w:type="dxa"/>
            <w:vMerge/>
            <w:tcBorders>
              <w:left w:val="nil"/>
            </w:tcBorders>
          </w:tcPr>
          <w:p w14:paraId="043F7262"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1113D69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0</w:t>
            </w:r>
          </w:p>
        </w:tc>
        <w:tc>
          <w:tcPr>
            <w:tcW w:w="960" w:type="dxa"/>
            <w:shd w:val="clear" w:color="auto" w:fill="auto"/>
            <w:noWrap/>
            <w:vAlign w:val="bottom"/>
            <w:hideMark/>
          </w:tcPr>
          <w:p w14:paraId="411C598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0</w:t>
            </w:r>
          </w:p>
        </w:tc>
        <w:tc>
          <w:tcPr>
            <w:tcW w:w="960" w:type="dxa"/>
            <w:shd w:val="clear" w:color="auto" w:fill="auto"/>
            <w:noWrap/>
            <w:vAlign w:val="bottom"/>
            <w:hideMark/>
          </w:tcPr>
          <w:p w14:paraId="77A2DDB0"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24</w:t>
            </w:r>
          </w:p>
        </w:tc>
        <w:tc>
          <w:tcPr>
            <w:tcW w:w="960" w:type="dxa"/>
            <w:shd w:val="clear" w:color="auto" w:fill="auto"/>
            <w:noWrap/>
            <w:vAlign w:val="bottom"/>
            <w:hideMark/>
          </w:tcPr>
          <w:p w14:paraId="3E1FA6B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84240</w:t>
            </w:r>
          </w:p>
        </w:tc>
        <w:tc>
          <w:tcPr>
            <w:tcW w:w="960" w:type="dxa"/>
            <w:shd w:val="clear" w:color="auto" w:fill="auto"/>
            <w:noWrap/>
            <w:vAlign w:val="bottom"/>
            <w:hideMark/>
          </w:tcPr>
          <w:p w14:paraId="5F4C9FF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7600</w:t>
            </w:r>
          </w:p>
        </w:tc>
        <w:tc>
          <w:tcPr>
            <w:tcW w:w="960" w:type="dxa"/>
            <w:shd w:val="clear" w:color="auto" w:fill="auto"/>
            <w:noWrap/>
            <w:vAlign w:val="bottom"/>
            <w:hideMark/>
          </w:tcPr>
          <w:p w14:paraId="19A19183"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04976</w:t>
            </w:r>
          </w:p>
        </w:tc>
      </w:tr>
      <w:tr w:rsidR="00FF3D36" w:rsidRPr="00482C4E" w14:paraId="5ADF309C" w14:textId="77777777" w:rsidTr="002C326A">
        <w:trPr>
          <w:trHeight w:val="300"/>
        </w:trPr>
        <w:tc>
          <w:tcPr>
            <w:tcW w:w="960" w:type="dxa"/>
            <w:vMerge/>
            <w:tcBorders>
              <w:left w:val="nil"/>
            </w:tcBorders>
          </w:tcPr>
          <w:p w14:paraId="5AEC457B" w14:textId="77777777" w:rsidR="00FF3D36" w:rsidRPr="00482C4E" w:rsidRDefault="00FF3D36" w:rsidP="002C326A">
            <w:pPr>
              <w:spacing w:line="240" w:lineRule="auto"/>
              <w:ind w:firstLine="0"/>
              <w:jc w:val="right"/>
              <w:rPr>
                <w:rFonts w:eastAsia="Times New Roman" w:cs="Times New Roman"/>
                <w:color w:val="000000"/>
                <w:szCs w:val="24"/>
              </w:rPr>
            </w:pPr>
          </w:p>
        </w:tc>
        <w:tc>
          <w:tcPr>
            <w:tcW w:w="960" w:type="dxa"/>
            <w:shd w:val="clear" w:color="auto" w:fill="auto"/>
            <w:noWrap/>
            <w:vAlign w:val="bottom"/>
            <w:hideMark/>
          </w:tcPr>
          <w:p w14:paraId="353275B2"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1</w:t>
            </w:r>
          </w:p>
        </w:tc>
        <w:tc>
          <w:tcPr>
            <w:tcW w:w="960" w:type="dxa"/>
            <w:shd w:val="clear" w:color="auto" w:fill="auto"/>
            <w:noWrap/>
            <w:vAlign w:val="bottom"/>
            <w:hideMark/>
          </w:tcPr>
          <w:p w14:paraId="6BDA0AB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24</w:t>
            </w:r>
          </w:p>
        </w:tc>
        <w:tc>
          <w:tcPr>
            <w:tcW w:w="960" w:type="dxa"/>
            <w:shd w:val="clear" w:color="auto" w:fill="auto"/>
            <w:noWrap/>
            <w:vAlign w:val="bottom"/>
            <w:hideMark/>
          </w:tcPr>
          <w:p w14:paraId="26DA4BFA"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311</w:t>
            </w:r>
          </w:p>
        </w:tc>
        <w:tc>
          <w:tcPr>
            <w:tcW w:w="960" w:type="dxa"/>
            <w:shd w:val="clear" w:color="auto" w:fill="auto"/>
            <w:noWrap/>
            <w:vAlign w:val="bottom"/>
            <w:hideMark/>
          </w:tcPr>
          <w:p w14:paraId="1FA17789"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00764</w:t>
            </w:r>
          </w:p>
        </w:tc>
        <w:tc>
          <w:tcPr>
            <w:tcW w:w="960" w:type="dxa"/>
            <w:shd w:val="clear" w:color="auto" w:fill="auto"/>
            <w:noWrap/>
            <w:vAlign w:val="bottom"/>
            <w:hideMark/>
          </w:tcPr>
          <w:p w14:paraId="107381B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04976</w:t>
            </w:r>
          </w:p>
        </w:tc>
        <w:tc>
          <w:tcPr>
            <w:tcW w:w="960" w:type="dxa"/>
            <w:shd w:val="clear" w:color="auto" w:fill="auto"/>
            <w:noWrap/>
            <w:vAlign w:val="bottom"/>
            <w:hideMark/>
          </w:tcPr>
          <w:p w14:paraId="3A43ECC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96721</w:t>
            </w:r>
          </w:p>
        </w:tc>
      </w:tr>
      <w:tr w:rsidR="00FF3D36" w:rsidRPr="00482C4E" w14:paraId="6154C9B0" w14:textId="77777777" w:rsidTr="002C326A">
        <w:trPr>
          <w:trHeight w:val="300"/>
        </w:trPr>
        <w:tc>
          <w:tcPr>
            <w:tcW w:w="960" w:type="dxa"/>
            <w:vAlign w:val="center"/>
          </w:tcPr>
          <w:p w14:paraId="3F58B1DB" w14:textId="77777777" w:rsidR="00FF3D36" w:rsidRPr="00482C4E" w:rsidRDefault="00FF3D36" w:rsidP="002C326A">
            <w:pPr>
              <w:spacing w:line="240" w:lineRule="auto"/>
              <w:ind w:firstLine="0"/>
              <w:jc w:val="center"/>
              <w:rPr>
                <w:rFonts w:eastAsia="Times New Roman" w:cs="Times New Roman"/>
                <w:color w:val="000000"/>
                <w:szCs w:val="24"/>
              </w:rPr>
            </w:pPr>
            <w:r>
              <w:rPr>
                <w:rFonts w:eastAsia="Times New Roman" w:cs="Times New Roman"/>
                <w:color w:val="000000"/>
                <w:szCs w:val="24"/>
              </w:rPr>
              <w:t>Total</w:t>
            </w:r>
          </w:p>
        </w:tc>
        <w:tc>
          <w:tcPr>
            <w:tcW w:w="960" w:type="dxa"/>
            <w:shd w:val="clear" w:color="auto" w:fill="auto"/>
            <w:noWrap/>
            <w:vAlign w:val="bottom"/>
            <w:hideMark/>
          </w:tcPr>
          <w:p w14:paraId="48ABE896"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11</w:t>
            </w:r>
          </w:p>
        </w:tc>
        <w:tc>
          <w:tcPr>
            <w:tcW w:w="960" w:type="dxa"/>
            <w:shd w:val="clear" w:color="auto" w:fill="auto"/>
            <w:noWrap/>
            <w:vAlign w:val="bottom"/>
            <w:hideMark/>
          </w:tcPr>
          <w:p w14:paraId="0606AE05"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10</w:t>
            </w:r>
          </w:p>
        </w:tc>
        <w:tc>
          <w:tcPr>
            <w:tcW w:w="960" w:type="dxa"/>
            <w:shd w:val="clear" w:color="auto" w:fill="auto"/>
            <w:noWrap/>
            <w:vAlign w:val="bottom"/>
            <w:hideMark/>
          </w:tcPr>
          <w:p w14:paraId="494E9C08"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2681</w:t>
            </w:r>
          </w:p>
        </w:tc>
        <w:tc>
          <w:tcPr>
            <w:tcW w:w="960" w:type="dxa"/>
            <w:shd w:val="clear" w:color="auto" w:fill="auto"/>
            <w:noWrap/>
            <w:vAlign w:val="bottom"/>
            <w:hideMark/>
          </w:tcPr>
          <w:p w14:paraId="67C4AACE"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19473</w:t>
            </w:r>
          </w:p>
        </w:tc>
        <w:tc>
          <w:tcPr>
            <w:tcW w:w="960" w:type="dxa"/>
            <w:shd w:val="clear" w:color="auto" w:fill="auto"/>
            <w:noWrap/>
            <w:vAlign w:val="bottom"/>
            <w:hideMark/>
          </w:tcPr>
          <w:p w14:paraId="7ED9A11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671028</w:t>
            </w:r>
          </w:p>
        </w:tc>
        <w:tc>
          <w:tcPr>
            <w:tcW w:w="960" w:type="dxa"/>
            <w:shd w:val="clear" w:color="auto" w:fill="auto"/>
            <w:noWrap/>
            <w:vAlign w:val="bottom"/>
            <w:hideMark/>
          </w:tcPr>
          <w:p w14:paraId="7E06AE2C" w14:textId="77777777" w:rsidR="00FF3D36" w:rsidRPr="00482C4E" w:rsidRDefault="00FF3D36" w:rsidP="002C326A">
            <w:pPr>
              <w:spacing w:line="240" w:lineRule="auto"/>
              <w:ind w:firstLine="0"/>
              <w:jc w:val="right"/>
              <w:rPr>
                <w:rFonts w:eastAsia="Times New Roman" w:cs="Times New Roman"/>
                <w:color w:val="000000"/>
                <w:szCs w:val="24"/>
              </w:rPr>
            </w:pPr>
            <w:r w:rsidRPr="00482C4E">
              <w:rPr>
                <w:rFonts w:eastAsia="Times New Roman" w:cs="Times New Roman"/>
                <w:color w:val="000000"/>
                <w:szCs w:val="24"/>
              </w:rPr>
              <w:t>710149</w:t>
            </w:r>
          </w:p>
        </w:tc>
      </w:tr>
    </w:tbl>
    <w:p w14:paraId="0CCA60F3" w14:textId="77777777" w:rsidR="00FF3D36" w:rsidRDefault="00FF3D36" w:rsidP="00FF3D36"/>
    <w:p w14:paraId="4AF5EEFE" w14:textId="77777777" w:rsidR="00FF3D36" w:rsidRDefault="00FF3D36" w:rsidP="00DD412C">
      <w:pPr>
        <w:pStyle w:val="422"/>
      </w:pPr>
      <w:r>
        <w:t>Tahap selanjutnya yakni proses menghitung nilai konstanta (a)</w:t>
      </w:r>
    </w:p>
    <w:p w14:paraId="57DE6043" w14:textId="77777777" w:rsidR="00FF3D36" w:rsidRDefault="00FF3D36" w:rsidP="00FF3D36">
      <w:r>
        <w:t xml:space="preserve">Nilai konstanta dapat diperoleh dengan menggunakan rumus </w:t>
      </w:r>
    </w:p>
    <w:p w14:paraId="091FC9F4" w14:textId="77777777" w:rsidR="00FF3D36" w:rsidRPr="00337E9E" w:rsidRDefault="00FF3D36" w:rsidP="00FF3D36">
      <w:pPr>
        <w:rPr>
          <w:rFonts w:eastAsiaTheme="minorEastAsia"/>
        </w:rPr>
      </w:pPr>
      <m:oMathPara>
        <m:oMathParaPr>
          <m:jc m:val="left"/>
        </m:oMathParaPr>
        <m:oMath>
          <m:r>
            <w:rPr>
              <w:rFonts w:ascii="Cambria Math" w:hAnsi="Cambria Math"/>
            </w:rPr>
            <m:t>a=</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m:t>
                      </m:r>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y)</m:t>
                      </m:r>
                    </m:e>
                  </m:nary>
                </m:e>
              </m:nary>
            </m:num>
            <m:den>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m:t>
                          </m:r>
                        </m:e>
                      </m:nary>
                    </m:e>
                    <m:sup>
                      <m:r>
                        <w:rPr>
                          <w:rFonts w:ascii="Cambria Math" w:hAnsi="Cambria Math"/>
                        </w:rPr>
                        <m:t>2</m:t>
                      </m:r>
                    </m:sup>
                  </m:sSup>
                </m:e>
              </m:nary>
            </m:den>
          </m:f>
        </m:oMath>
      </m:oMathPara>
    </w:p>
    <w:p w14:paraId="2393406D" w14:textId="77777777" w:rsidR="00FF3D36" w:rsidRPr="00E81A12" w:rsidRDefault="00FF3D36" w:rsidP="00FF3D36">
      <w:pPr>
        <w:rPr>
          <w:rFonts w:eastAsiaTheme="minorEastAsia"/>
        </w:rPr>
      </w:pPr>
      <m:oMathPara>
        <m:oMathParaPr>
          <m:jc m:val="left"/>
        </m:oMathParaPr>
        <m:oMath>
          <m:r>
            <w:rPr>
              <w:rFonts w:ascii="Cambria Math" w:hAnsi="Cambria Math"/>
            </w:rPr>
            <m:t>a=</m:t>
          </m:r>
          <m:f>
            <m:fPr>
              <m:ctrlPr>
                <w:rPr>
                  <w:rFonts w:ascii="Cambria Math" w:hAnsi="Cambria Math"/>
                  <w:i/>
                </w:rPr>
              </m:ctrlPr>
            </m:fPr>
            <m:num>
              <m:r>
                <w:rPr>
                  <w:rFonts w:ascii="Cambria Math" w:hAnsi="Cambria Math"/>
                </w:rPr>
                <m:t>2681</m:t>
              </m:r>
              <m:d>
                <m:dPr>
                  <m:ctrlPr>
                    <w:rPr>
                      <w:rFonts w:ascii="Cambria Math" w:hAnsi="Cambria Math"/>
                      <w:i/>
                    </w:rPr>
                  </m:ctrlPr>
                </m:dPr>
                <m:e>
                  <m:r>
                    <w:rPr>
                      <w:rFonts w:ascii="Cambria Math" w:hAnsi="Cambria Math"/>
                    </w:rPr>
                    <m:t>671028</m:t>
                  </m:r>
                </m:e>
              </m:d>
              <m:r>
                <w:rPr>
                  <w:rFonts w:ascii="Cambria Math" w:hAnsi="Cambria Math"/>
                </w:rPr>
                <m:t>-(2610)(619473)</m:t>
              </m:r>
            </m:num>
            <m:den>
              <m:r>
                <w:rPr>
                  <w:rFonts w:ascii="Cambria Math" w:hAnsi="Cambria Math"/>
                </w:rPr>
                <m:t>11</m:t>
              </m:r>
              <m:d>
                <m:dPr>
                  <m:ctrlPr>
                    <w:rPr>
                      <w:rFonts w:ascii="Cambria Math" w:hAnsi="Cambria Math"/>
                      <w:i/>
                    </w:rPr>
                  </m:ctrlPr>
                </m:dPr>
                <m:e>
                  <m:r>
                    <w:rPr>
                      <w:rFonts w:ascii="Cambria Math" w:hAnsi="Cambria Math"/>
                    </w:rPr>
                    <m:t>671028</m:t>
                  </m:r>
                </m:e>
              </m:d>
              <m:r>
                <w:rPr>
                  <w:rFonts w:ascii="Cambria Math" w:hAnsi="Cambria Math"/>
                </w:rPr>
                <m:t>-</m:t>
              </m:r>
              <m:sSup>
                <m:sSupPr>
                  <m:ctrlPr>
                    <w:rPr>
                      <w:rFonts w:ascii="Cambria Math" w:hAnsi="Cambria Math"/>
                      <w:i/>
                    </w:rPr>
                  </m:ctrlPr>
                </m:sSupPr>
                <m:e>
                  <m:r>
                    <w:rPr>
                      <w:rFonts w:ascii="Cambria Math" w:hAnsi="Cambria Math"/>
                    </w:rPr>
                    <m:t>2610</m:t>
                  </m:r>
                </m:e>
                <m:sup>
                  <m:r>
                    <w:rPr>
                      <w:rFonts w:ascii="Cambria Math" w:hAnsi="Cambria Math"/>
                    </w:rPr>
                    <m:t>2</m:t>
                  </m:r>
                </m:sup>
              </m:sSup>
            </m:den>
          </m:f>
        </m:oMath>
      </m:oMathPara>
    </w:p>
    <w:p w14:paraId="631B6492" w14:textId="77777777" w:rsidR="00FF3D36" w:rsidRPr="00337E9E" w:rsidRDefault="00FF3D36" w:rsidP="00FF3D36">
      <w:pPr>
        <w:rPr>
          <w:rFonts w:eastAsiaTheme="minorEastAsia"/>
        </w:rPr>
      </w:pPr>
      <m:oMathPara>
        <m:oMathParaPr>
          <m:jc m:val="left"/>
        </m:oMathParaPr>
        <m:oMath>
          <m:r>
            <w:rPr>
              <w:rFonts w:ascii="Cambria Math" w:hAnsi="Cambria Math"/>
            </w:rPr>
            <m:t>a=320.097</m:t>
          </m:r>
        </m:oMath>
      </m:oMathPara>
    </w:p>
    <w:p w14:paraId="2CEE201D" w14:textId="77777777" w:rsidR="00FF3D36" w:rsidRDefault="00FF3D36" w:rsidP="00FF3D36"/>
    <w:p w14:paraId="4652C1AA" w14:textId="77777777" w:rsidR="00FF3D36" w:rsidRDefault="00FF3D36" w:rsidP="00DD412C">
      <w:pPr>
        <w:pStyle w:val="422"/>
      </w:pPr>
      <w:r>
        <w:t>Menghitung nilai koefisien (b)</w:t>
      </w:r>
    </w:p>
    <w:p w14:paraId="6FDC7B62" w14:textId="77777777" w:rsidR="00FF3D36" w:rsidRDefault="00FF3D36" w:rsidP="00FF3D36">
      <w:r>
        <w:t xml:space="preserve">Nilai koefisien dapat di peroleh </w:t>
      </w:r>
      <w:proofErr w:type="gramStart"/>
      <w:r>
        <w:t>dengan :</w:t>
      </w:r>
      <w:proofErr w:type="gramEnd"/>
    </w:p>
    <w:p w14:paraId="78765CA1" w14:textId="77777777" w:rsidR="00FF3D36" w:rsidRPr="00337E9E" w:rsidRDefault="00FF3D36" w:rsidP="00FF3D36">
      <w:pPr>
        <w:rPr>
          <w:rFonts w:eastAsiaTheme="minorEastAsia"/>
        </w:rPr>
      </w:pPr>
      <m:oMathPara>
        <m:oMathParaPr>
          <m:jc m:val="left"/>
        </m:oMathParaPr>
        <m:oMath>
          <m:r>
            <w:rPr>
              <w:rFonts w:ascii="Cambria Math" w:hAnsi="Cambria Math"/>
            </w:rPr>
            <m:t>b=</m:t>
          </m:r>
          <m:f>
            <m:fPr>
              <m:ctrlPr>
                <w:rPr>
                  <w:rFonts w:ascii="Cambria Math" w:hAnsi="Cambria Math"/>
                  <w:i/>
                </w:rPr>
              </m:ctrlPr>
            </m:fPr>
            <m:num>
              <m:r>
                <w:rPr>
                  <w:rFonts w:ascii="Cambria Math" w:hAnsi="Cambria Math"/>
                </w:rPr>
                <m:t>n</m:t>
              </m:r>
              <m:nary>
                <m:naryPr>
                  <m:chr m:val="∑"/>
                  <m:limLoc m:val="undOvr"/>
                  <m:subHide m:val="1"/>
                  <m:supHide m:val="1"/>
                  <m:ctrlPr>
                    <w:rPr>
                      <w:rFonts w:ascii="Cambria Math" w:hAnsi="Cambria Math"/>
                      <w:i/>
                    </w:rPr>
                  </m:ctrlPr>
                </m:naryPr>
                <m:sub/>
                <m:sup/>
                <m:e>
                  <m:r>
                    <w:rPr>
                      <w:rFonts w:ascii="Cambria Math" w:hAnsi="Cambria Math"/>
                    </w:rPr>
                    <m:t>xy</m:t>
                  </m:r>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m:t>
                  </m:r>
                </m:e>
              </m:nary>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y</m:t>
                  </m:r>
                </m:e>
              </m:nary>
              <m:r>
                <w:rPr>
                  <w:rFonts w:ascii="Cambria Math" w:hAnsi="Cambria Math"/>
                </w:rPr>
                <m:t>)</m:t>
              </m:r>
            </m:num>
            <m:den>
              <m:r>
                <w:rPr>
                  <w:rFonts w:ascii="Cambria Math" w:hAnsi="Cambria Math"/>
                </w:rPr>
                <m:t>n(</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bHide m:val="1"/>
                          <m:supHide m:val="1"/>
                          <m:ctrlPr>
                            <w:rPr>
                              <w:rFonts w:ascii="Cambria Math" w:hAnsi="Cambria Math"/>
                              <w:i/>
                            </w:rPr>
                          </m:ctrlPr>
                        </m:naryPr>
                        <m:sub/>
                        <m:sup/>
                        <m:e>
                          <m:r>
                            <w:rPr>
                              <w:rFonts w:ascii="Cambria Math" w:hAnsi="Cambria Math"/>
                            </w:rPr>
                            <m:t>x)</m:t>
                          </m:r>
                        </m:e>
                      </m:nary>
                    </m:e>
                    <m:sup>
                      <m:r>
                        <w:rPr>
                          <w:rFonts w:ascii="Cambria Math" w:hAnsi="Cambria Math"/>
                        </w:rPr>
                        <m:t>2</m:t>
                      </m:r>
                    </m:sup>
                  </m:sSup>
                </m:e>
              </m:nary>
            </m:den>
          </m:f>
        </m:oMath>
      </m:oMathPara>
    </w:p>
    <w:p w14:paraId="6FCC7A68" w14:textId="77777777" w:rsidR="00FF3D36" w:rsidRPr="00E81A12" w:rsidRDefault="00FF3D36" w:rsidP="00FF3D36">
      <w:pPr>
        <w:rPr>
          <w:rFonts w:eastAsiaTheme="minorEastAsia"/>
        </w:rPr>
      </w:pPr>
      <m:oMathPara>
        <m:oMathParaPr>
          <m:jc m:val="left"/>
        </m:oMathParaPr>
        <m:oMath>
          <m:r>
            <w:rPr>
              <w:rFonts w:ascii="Cambria Math" w:hAnsi="Cambria Math"/>
            </w:rPr>
            <m:t>b=</m:t>
          </m:r>
          <m:f>
            <m:fPr>
              <m:ctrlPr>
                <w:rPr>
                  <w:rFonts w:ascii="Cambria Math" w:hAnsi="Cambria Math"/>
                  <w:i/>
                </w:rPr>
              </m:ctrlPr>
            </m:fPr>
            <m:num>
              <m:r>
                <w:rPr>
                  <w:rFonts w:ascii="Cambria Math" w:hAnsi="Cambria Math"/>
                </w:rPr>
                <m:t>11</m:t>
              </m:r>
              <m:d>
                <m:dPr>
                  <m:ctrlPr>
                    <w:rPr>
                      <w:rFonts w:ascii="Cambria Math" w:hAnsi="Cambria Math"/>
                      <w:i/>
                    </w:rPr>
                  </m:ctrlPr>
                </m:dPr>
                <m:e>
                  <m:r>
                    <w:rPr>
                      <w:rFonts w:ascii="Cambria Math" w:hAnsi="Cambria Math"/>
                    </w:rPr>
                    <m:t>619473</m:t>
                  </m:r>
                </m:e>
              </m:d>
              <m:r>
                <w:rPr>
                  <w:rFonts w:ascii="Cambria Math" w:hAnsi="Cambria Math"/>
                </w:rPr>
                <m:t>-(2610)(2681)</m:t>
              </m:r>
            </m:num>
            <m:den>
              <m:r>
                <w:rPr>
                  <w:rFonts w:ascii="Cambria Math" w:hAnsi="Cambria Math"/>
                </w:rPr>
                <m:t>11</m:t>
              </m:r>
              <m:d>
                <m:dPr>
                  <m:ctrlPr>
                    <w:rPr>
                      <w:rFonts w:ascii="Cambria Math" w:hAnsi="Cambria Math"/>
                      <w:i/>
                    </w:rPr>
                  </m:ctrlPr>
                </m:dPr>
                <m:e>
                  <m:r>
                    <w:rPr>
                      <w:rFonts w:ascii="Cambria Math" w:hAnsi="Cambria Math"/>
                    </w:rPr>
                    <m:t>671028</m:t>
                  </m:r>
                </m:e>
              </m:d>
              <m:r>
                <w:rPr>
                  <w:rFonts w:ascii="Cambria Math" w:hAnsi="Cambria Math"/>
                </w:rPr>
                <m:t>-</m:t>
              </m:r>
              <m:sSup>
                <m:sSupPr>
                  <m:ctrlPr>
                    <w:rPr>
                      <w:rFonts w:ascii="Cambria Math" w:hAnsi="Cambria Math"/>
                      <w:i/>
                    </w:rPr>
                  </m:ctrlPr>
                </m:sSupPr>
                <m:e>
                  <m:r>
                    <w:rPr>
                      <w:rFonts w:ascii="Cambria Math" w:hAnsi="Cambria Math"/>
                    </w:rPr>
                    <m:t>2610</m:t>
                  </m:r>
                </m:e>
                <m:sup>
                  <m:r>
                    <w:rPr>
                      <w:rFonts w:ascii="Cambria Math" w:hAnsi="Cambria Math"/>
                    </w:rPr>
                    <m:t>2</m:t>
                  </m:r>
                </m:sup>
              </m:sSup>
            </m:den>
          </m:f>
        </m:oMath>
      </m:oMathPara>
    </w:p>
    <w:p w14:paraId="1280D39B" w14:textId="77777777" w:rsidR="00FF3D36" w:rsidRPr="00337E9E" w:rsidRDefault="00FF3D36" w:rsidP="00FF3D36">
      <w:pPr>
        <w:rPr>
          <w:rFonts w:eastAsiaTheme="minorEastAsia"/>
        </w:rPr>
      </w:pPr>
      <m:oMathPara>
        <m:oMathParaPr>
          <m:jc m:val="left"/>
        </m:oMathParaPr>
        <m:oMath>
          <m:r>
            <w:rPr>
              <w:rFonts w:ascii="Cambria Math" w:hAnsi="Cambria Math"/>
            </w:rPr>
            <m:t>b=-0.322</m:t>
          </m:r>
        </m:oMath>
      </m:oMathPara>
    </w:p>
    <w:p w14:paraId="7342A378" w14:textId="77777777" w:rsidR="00FF3D36" w:rsidRDefault="00FF3D36" w:rsidP="00FF3D36"/>
    <w:p w14:paraId="5E861B58" w14:textId="77777777" w:rsidR="00FF3D36" w:rsidRDefault="00FF3D36" w:rsidP="00DD412C">
      <w:pPr>
        <w:pStyle w:val="422"/>
      </w:pPr>
      <w:r>
        <w:lastRenderedPageBreak/>
        <w:t>Setalah proses perhitungan nilai konstanta dan koefisien telah selesai, maka selanjutnya adalah menghitung nilai prediksi atau peramalan</w:t>
      </w:r>
    </w:p>
    <w:p w14:paraId="59D3D669" w14:textId="77777777" w:rsidR="00FF3D36" w:rsidRDefault="00FF3D36" w:rsidP="00FF3D36">
      <w:r>
        <w:t xml:space="preserve">Dalam proses perhitungan prediksi, dibutuhkan sebuah nilai variabel penyebab (nilai X). </w:t>
      </w:r>
      <w:proofErr w:type="gramStart"/>
      <w:r>
        <w:t>nilai</w:t>
      </w:r>
      <w:proofErr w:type="gramEnd"/>
      <w:r>
        <w:t xml:space="preserve"> X dapat diperoleh dengan mengambil nilai akhir dari penjualan obat Acarbose 100 Mg yakni 311. Setelah proses penentuan nilai X, tahap selanjutnya melakukan proses perhitungan prediksi dengan menggunakan </w:t>
      </w:r>
      <w:proofErr w:type="gramStart"/>
      <w:r>
        <w:t>persamaan :</w:t>
      </w:r>
      <w:proofErr w:type="gramEnd"/>
      <w:r>
        <w:t>.</w:t>
      </w:r>
    </w:p>
    <w:p w14:paraId="2ED55303" w14:textId="77777777" w:rsidR="00FF3D36" w:rsidRPr="00822EFC" w:rsidRDefault="00FF3D36" w:rsidP="00FF3D36">
      <w:pPr>
        <w:jc w:val="left"/>
        <w:rPr>
          <w:rFonts w:eastAsiaTheme="minorEastAsia"/>
        </w:rPr>
      </w:pPr>
      <m:oMathPara>
        <m:oMathParaPr>
          <m:jc m:val="left"/>
        </m:oMathParaPr>
        <m:oMath>
          <m:r>
            <w:rPr>
              <w:rFonts w:ascii="Cambria Math" w:hAnsi="Cambria Math"/>
            </w:rPr>
            <m:t>prediksi=a+bX</m:t>
          </m:r>
        </m:oMath>
      </m:oMathPara>
    </w:p>
    <w:p w14:paraId="48DE5DE6" w14:textId="77777777" w:rsidR="00FF3D36" w:rsidRPr="00822EFC" w:rsidRDefault="00FF3D36" w:rsidP="00FF3D36">
      <w:pPr>
        <w:jc w:val="left"/>
        <w:rPr>
          <w:rFonts w:eastAsiaTheme="minorEastAsia"/>
        </w:rPr>
      </w:pPr>
      <m:oMathPara>
        <m:oMathParaPr>
          <m:jc m:val="left"/>
        </m:oMathParaPr>
        <m:oMath>
          <m:r>
            <w:rPr>
              <w:rFonts w:ascii="Cambria Math" w:hAnsi="Cambria Math"/>
            </w:rPr>
            <m:t>prediksi=320.097+(-0.322)(311)</m:t>
          </m:r>
        </m:oMath>
      </m:oMathPara>
    </w:p>
    <w:p w14:paraId="15C52928" w14:textId="77777777" w:rsidR="00FF3D36" w:rsidRPr="00822EFC" w:rsidRDefault="00FF3D36" w:rsidP="00FF3D36">
      <w:pPr>
        <w:jc w:val="left"/>
      </w:pPr>
      <m:oMathPara>
        <m:oMathParaPr>
          <m:jc m:val="left"/>
        </m:oMathParaPr>
        <m:oMath>
          <m:r>
            <w:rPr>
              <w:rFonts w:ascii="Cambria Math" w:hAnsi="Cambria Math"/>
            </w:rPr>
            <m:t>prediksi=219.9</m:t>
          </m:r>
        </m:oMath>
      </m:oMathPara>
    </w:p>
    <w:p w14:paraId="47C8ACE3" w14:textId="77777777" w:rsidR="00FF3D36" w:rsidRDefault="00FF3D36" w:rsidP="00FF3D36">
      <w:pPr>
        <w:ind w:firstLine="0"/>
      </w:pPr>
      <w:r>
        <w:t xml:space="preserve"> </w:t>
      </w:r>
    </w:p>
    <w:p w14:paraId="789D53A2" w14:textId="77777777" w:rsidR="00FF3D36" w:rsidRDefault="00FF3D36" w:rsidP="00DD412C">
      <w:pPr>
        <w:pStyle w:val="422"/>
      </w:pPr>
      <w:r>
        <w:t>Evalueasi</w:t>
      </w:r>
    </w:p>
    <w:p w14:paraId="613C4BED" w14:textId="051CA6CC" w:rsidR="00020DCF" w:rsidRPr="0023588D" w:rsidRDefault="0023588D" w:rsidP="0023588D">
      <w:r>
        <w:t>Proses perhitungan evaluasi pada model algoritma yang diterapkan dalam sistem, dapat dilihat pada tabel dibawah ini:</w:t>
      </w:r>
    </w:p>
    <w:p w14:paraId="6C6534EC" w14:textId="61572A55" w:rsidR="002846D5" w:rsidRDefault="002846D5" w:rsidP="002846D5">
      <w:pPr>
        <w:pStyle w:val="ct"/>
      </w:pPr>
      <w:r>
        <w:t xml:space="preserve">Tabel </w:t>
      </w:r>
      <w:bookmarkStart w:id="139" w:name="tabel_pe"/>
      <w:r>
        <w:t>4.</w:t>
      </w:r>
      <w:r w:rsidR="00541185">
        <w:rPr>
          <w:noProof/>
        </w:rPr>
        <w:fldChar w:fldCharType="begin"/>
      </w:r>
      <w:r w:rsidR="00541185">
        <w:rPr>
          <w:noProof/>
        </w:rPr>
        <w:instrText xml:space="preserve"> SEQ Tabel_4. \* ARABIC </w:instrText>
      </w:r>
      <w:r w:rsidR="00541185">
        <w:rPr>
          <w:noProof/>
        </w:rPr>
        <w:fldChar w:fldCharType="separate"/>
      </w:r>
      <w:r w:rsidR="00401C47">
        <w:rPr>
          <w:noProof/>
        </w:rPr>
        <w:t>4</w:t>
      </w:r>
      <w:r w:rsidR="00541185">
        <w:rPr>
          <w:noProof/>
        </w:rPr>
        <w:fldChar w:fldCharType="end"/>
      </w:r>
      <w:r>
        <w:t xml:space="preserve"> </w:t>
      </w:r>
      <w:bookmarkEnd w:id="139"/>
      <w:r>
        <w:t>perhitungan nilai P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3"/>
        <w:gridCol w:w="1256"/>
        <w:gridCol w:w="741"/>
        <w:gridCol w:w="554"/>
        <w:gridCol w:w="941"/>
        <w:gridCol w:w="821"/>
        <w:gridCol w:w="1053"/>
        <w:gridCol w:w="1169"/>
        <w:gridCol w:w="830"/>
      </w:tblGrid>
      <w:tr w:rsidR="00671351" w:rsidRPr="00B31721" w14:paraId="4BA7778B" w14:textId="5C7CD457" w:rsidTr="000213E4">
        <w:trPr>
          <w:trHeight w:val="300"/>
        </w:trPr>
        <w:tc>
          <w:tcPr>
            <w:tcW w:w="0" w:type="auto"/>
          </w:tcPr>
          <w:p w14:paraId="54782C8F" w14:textId="77777777" w:rsidR="000213E4" w:rsidRPr="00B31721" w:rsidRDefault="000213E4" w:rsidP="00E22B45">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7EE5A993" w14:textId="6D483C79"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Data Aktual (A)</w:t>
            </w:r>
          </w:p>
        </w:tc>
        <w:tc>
          <w:tcPr>
            <w:tcW w:w="0" w:type="auto"/>
            <w:vAlign w:val="bottom"/>
          </w:tcPr>
          <w:p w14:paraId="6B0C2CB8" w14:textId="4E0D6806"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Data Prediksi (F)</w:t>
            </w:r>
          </w:p>
        </w:tc>
        <w:tc>
          <w:tcPr>
            <w:tcW w:w="0" w:type="auto"/>
          </w:tcPr>
          <w:p w14:paraId="4C72E476" w14:textId="77777777"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 xml:space="preserve">Error </w:t>
            </w:r>
          </w:p>
          <w:p w14:paraId="1AB5B1B8" w14:textId="6EB351D7"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E1 = A-F)</w:t>
            </w:r>
          </w:p>
        </w:tc>
        <w:tc>
          <w:tcPr>
            <w:tcW w:w="0" w:type="auto"/>
          </w:tcPr>
          <w:p w14:paraId="368A884A" w14:textId="608B6545"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E1</w:t>
            </w:r>
            <w:r w:rsidRPr="00B31721">
              <w:rPr>
                <w:rFonts w:eastAsia="Times New Roman" w:cs="Times New Roman"/>
                <w:color w:val="000000"/>
                <w:sz w:val="16"/>
                <w:szCs w:val="24"/>
                <w:vertAlign w:val="superscript"/>
              </w:rPr>
              <w:t>2</w:t>
            </w:r>
            <w:r w:rsidRPr="00B31721">
              <w:rPr>
                <w:rFonts w:eastAsia="Times New Roman" w:cs="Times New Roman"/>
                <w:color w:val="000000"/>
                <w:sz w:val="16"/>
                <w:szCs w:val="24"/>
              </w:rPr>
              <w:t xml:space="preserve"> </w:t>
            </w:r>
          </w:p>
        </w:tc>
        <w:tc>
          <w:tcPr>
            <w:tcW w:w="0" w:type="auto"/>
          </w:tcPr>
          <w:p w14:paraId="73192133" w14:textId="3B3A92C3"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E</w:t>
            </w:r>
            <w:r w:rsidRPr="00B31721">
              <w:rPr>
                <w:rFonts w:eastAsia="Times New Roman" w:cs="Times New Roman"/>
                <w:color w:val="000000"/>
                <w:sz w:val="16"/>
                <w:szCs w:val="24"/>
                <w:vertAlign w:val="superscript"/>
              </w:rPr>
              <w:t>2</w:t>
            </w:r>
            <w:r w:rsidRPr="00B31721">
              <w:rPr>
                <w:rFonts w:eastAsia="Times New Roman" w:cs="Times New Roman"/>
                <w:color w:val="000000"/>
                <w:sz w:val="16"/>
                <w:szCs w:val="24"/>
              </w:rPr>
              <w:t xml:space="preserve"> =A-mean</w:t>
            </w:r>
          </w:p>
        </w:tc>
        <w:tc>
          <w:tcPr>
            <w:tcW w:w="444" w:type="dxa"/>
          </w:tcPr>
          <w:p w14:paraId="05525500" w14:textId="58253D6D" w:rsidR="000213E4" w:rsidRPr="00B31721" w:rsidRDefault="000213E4" w:rsidP="00E22B45">
            <w:pPr>
              <w:spacing w:line="240" w:lineRule="auto"/>
              <w:ind w:firstLine="0"/>
              <w:jc w:val="left"/>
              <w:rPr>
                <w:rFonts w:eastAsia="Times New Roman" w:cs="Times New Roman"/>
                <w:color w:val="000000"/>
                <w:sz w:val="16"/>
                <w:szCs w:val="24"/>
              </w:rPr>
            </w:pPr>
            <w:r>
              <w:rPr>
                <w:rFonts w:eastAsia="Times New Roman" w:cs="Times New Roman"/>
                <w:color w:val="000000"/>
                <w:sz w:val="16"/>
                <w:szCs w:val="24"/>
              </w:rPr>
              <w:t>E2</w:t>
            </w:r>
            <w:r w:rsidRPr="000213E4">
              <w:rPr>
                <w:rFonts w:eastAsia="Times New Roman" w:cs="Times New Roman"/>
                <w:color w:val="000000"/>
                <w:sz w:val="16"/>
                <w:szCs w:val="24"/>
                <w:vertAlign w:val="superscript"/>
              </w:rPr>
              <w:t>2</w:t>
            </w:r>
          </w:p>
        </w:tc>
        <w:tc>
          <w:tcPr>
            <w:tcW w:w="1308" w:type="dxa"/>
          </w:tcPr>
          <w:p w14:paraId="1C3F1582" w14:textId="64B4C0B9"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Percentage Error (PE)</w:t>
            </w:r>
          </w:p>
        </w:tc>
        <w:tc>
          <w:tcPr>
            <w:tcW w:w="0" w:type="auto"/>
          </w:tcPr>
          <w:p w14:paraId="3BEAEFFD" w14:textId="01F48306" w:rsidR="000213E4" w:rsidRPr="00B31721" w:rsidRDefault="000213E4" w:rsidP="00E22B45">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Nilai Absolute PE</w:t>
            </w:r>
          </w:p>
        </w:tc>
      </w:tr>
      <w:tr w:rsidR="00671351" w:rsidRPr="00B31721" w14:paraId="749D7A50" w14:textId="3F058358" w:rsidTr="000213E4">
        <w:trPr>
          <w:trHeight w:val="300"/>
        </w:trPr>
        <w:tc>
          <w:tcPr>
            <w:tcW w:w="0" w:type="auto"/>
          </w:tcPr>
          <w:p w14:paraId="6BB4B16A"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34D89A20" w14:textId="215241D8"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150</w:t>
            </w:r>
          </w:p>
        </w:tc>
        <w:tc>
          <w:tcPr>
            <w:tcW w:w="0" w:type="auto"/>
            <w:vAlign w:val="center"/>
          </w:tcPr>
          <w:p w14:paraId="5AB9FBC4" w14:textId="322EABF6"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43</w:t>
            </w:r>
          </w:p>
        </w:tc>
        <w:tc>
          <w:tcPr>
            <w:tcW w:w="0" w:type="auto"/>
            <w:vAlign w:val="center"/>
          </w:tcPr>
          <w:p w14:paraId="1E9BC0A7" w14:textId="3AC200A5" w:rsidR="000213E4" w:rsidRPr="000213E4" w:rsidRDefault="000213E4" w:rsidP="000213E4">
            <w:pPr>
              <w:spacing w:line="240" w:lineRule="auto"/>
              <w:ind w:firstLine="0"/>
              <w:jc w:val="left"/>
              <w:rPr>
                <w:color w:val="000000"/>
                <w:sz w:val="22"/>
              </w:rPr>
            </w:pPr>
            <w:r w:rsidRPr="000213E4">
              <w:rPr>
                <w:color w:val="000000"/>
                <w:sz w:val="22"/>
              </w:rPr>
              <w:t>-93</w:t>
            </w:r>
          </w:p>
        </w:tc>
        <w:tc>
          <w:tcPr>
            <w:tcW w:w="0" w:type="auto"/>
            <w:vAlign w:val="center"/>
          </w:tcPr>
          <w:p w14:paraId="127C3950" w14:textId="2975EFCE" w:rsidR="000213E4" w:rsidRPr="000213E4" w:rsidRDefault="000213E4" w:rsidP="000213E4">
            <w:pPr>
              <w:spacing w:line="240" w:lineRule="auto"/>
              <w:ind w:firstLine="0"/>
              <w:jc w:val="left"/>
              <w:rPr>
                <w:color w:val="000000"/>
                <w:sz w:val="22"/>
              </w:rPr>
            </w:pPr>
            <w:r w:rsidRPr="000213E4">
              <w:rPr>
                <w:color w:val="000000"/>
                <w:sz w:val="22"/>
              </w:rPr>
              <w:t>8649</w:t>
            </w:r>
          </w:p>
        </w:tc>
        <w:tc>
          <w:tcPr>
            <w:tcW w:w="0" w:type="auto"/>
            <w:vAlign w:val="center"/>
          </w:tcPr>
          <w:p w14:paraId="0D493269" w14:textId="484C2B78" w:rsidR="000213E4" w:rsidRPr="000213E4" w:rsidRDefault="000213E4" w:rsidP="000213E4">
            <w:pPr>
              <w:spacing w:line="240" w:lineRule="auto"/>
              <w:ind w:firstLine="0"/>
              <w:jc w:val="left"/>
              <w:rPr>
                <w:color w:val="000000"/>
                <w:sz w:val="22"/>
              </w:rPr>
            </w:pPr>
            <w:r w:rsidRPr="000213E4">
              <w:rPr>
                <w:color w:val="000000"/>
                <w:sz w:val="22"/>
              </w:rPr>
              <w:t>-93.73</w:t>
            </w:r>
          </w:p>
        </w:tc>
        <w:tc>
          <w:tcPr>
            <w:tcW w:w="444" w:type="dxa"/>
            <w:vAlign w:val="center"/>
          </w:tcPr>
          <w:p w14:paraId="2FE25E74" w14:textId="352F257F" w:rsidR="000213E4" w:rsidRPr="000213E4" w:rsidRDefault="000213E4" w:rsidP="000213E4">
            <w:pPr>
              <w:spacing w:line="240" w:lineRule="auto"/>
              <w:ind w:firstLine="0"/>
              <w:jc w:val="left"/>
              <w:rPr>
                <w:color w:val="000000"/>
                <w:sz w:val="22"/>
              </w:rPr>
            </w:pPr>
            <w:r w:rsidRPr="000213E4">
              <w:rPr>
                <w:color w:val="000000"/>
                <w:sz w:val="22"/>
              </w:rPr>
              <w:t>8785.31</w:t>
            </w:r>
          </w:p>
        </w:tc>
        <w:tc>
          <w:tcPr>
            <w:tcW w:w="1308" w:type="dxa"/>
            <w:vAlign w:val="center"/>
          </w:tcPr>
          <w:p w14:paraId="28F12FD7" w14:textId="429381AB"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62</w:t>
            </w:r>
          </w:p>
        </w:tc>
        <w:tc>
          <w:tcPr>
            <w:tcW w:w="0" w:type="auto"/>
            <w:vAlign w:val="bottom"/>
          </w:tcPr>
          <w:p w14:paraId="518C96EB" w14:textId="6F2ABADA"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62</w:t>
            </w:r>
          </w:p>
        </w:tc>
      </w:tr>
      <w:tr w:rsidR="00671351" w:rsidRPr="00B31721" w14:paraId="6B2CFF34" w14:textId="198687F2" w:rsidTr="000213E4">
        <w:trPr>
          <w:trHeight w:val="300"/>
        </w:trPr>
        <w:tc>
          <w:tcPr>
            <w:tcW w:w="0" w:type="auto"/>
          </w:tcPr>
          <w:p w14:paraId="437C3959"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23B829EC" w14:textId="0E072752"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236</w:t>
            </w:r>
          </w:p>
        </w:tc>
        <w:tc>
          <w:tcPr>
            <w:tcW w:w="0" w:type="auto"/>
            <w:vAlign w:val="center"/>
          </w:tcPr>
          <w:p w14:paraId="0CA36602" w14:textId="493ACE94"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72</w:t>
            </w:r>
          </w:p>
        </w:tc>
        <w:tc>
          <w:tcPr>
            <w:tcW w:w="0" w:type="auto"/>
            <w:vAlign w:val="center"/>
          </w:tcPr>
          <w:p w14:paraId="59358F0A" w14:textId="3F9F7AE8" w:rsidR="000213E4" w:rsidRPr="000213E4" w:rsidRDefault="000213E4" w:rsidP="000213E4">
            <w:pPr>
              <w:spacing w:line="240" w:lineRule="auto"/>
              <w:ind w:firstLine="0"/>
              <w:jc w:val="left"/>
              <w:rPr>
                <w:color w:val="000000"/>
                <w:sz w:val="22"/>
              </w:rPr>
            </w:pPr>
            <w:r w:rsidRPr="000213E4">
              <w:rPr>
                <w:color w:val="000000"/>
                <w:sz w:val="22"/>
              </w:rPr>
              <w:t>-36</w:t>
            </w:r>
          </w:p>
        </w:tc>
        <w:tc>
          <w:tcPr>
            <w:tcW w:w="0" w:type="auto"/>
            <w:vAlign w:val="center"/>
          </w:tcPr>
          <w:p w14:paraId="5E10AE37" w14:textId="2C7D74E6" w:rsidR="000213E4" w:rsidRPr="000213E4" w:rsidRDefault="000213E4" w:rsidP="000213E4">
            <w:pPr>
              <w:spacing w:line="240" w:lineRule="auto"/>
              <w:ind w:firstLine="0"/>
              <w:jc w:val="left"/>
              <w:rPr>
                <w:color w:val="000000"/>
                <w:sz w:val="22"/>
              </w:rPr>
            </w:pPr>
            <w:r w:rsidRPr="000213E4">
              <w:rPr>
                <w:color w:val="000000"/>
                <w:sz w:val="22"/>
              </w:rPr>
              <w:t>1296</w:t>
            </w:r>
          </w:p>
        </w:tc>
        <w:tc>
          <w:tcPr>
            <w:tcW w:w="0" w:type="auto"/>
            <w:vAlign w:val="center"/>
          </w:tcPr>
          <w:p w14:paraId="7443CFB2" w14:textId="2D2C8166" w:rsidR="000213E4" w:rsidRPr="000213E4" w:rsidRDefault="000213E4" w:rsidP="000213E4">
            <w:pPr>
              <w:spacing w:line="240" w:lineRule="auto"/>
              <w:ind w:firstLine="0"/>
              <w:jc w:val="left"/>
              <w:rPr>
                <w:color w:val="000000"/>
                <w:sz w:val="22"/>
              </w:rPr>
            </w:pPr>
            <w:r w:rsidRPr="000213E4">
              <w:rPr>
                <w:color w:val="000000"/>
                <w:sz w:val="22"/>
              </w:rPr>
              <w:t>-7.73</w:t>
            </w:r>
          </w:p>
        </w:tc>
        <w:tc>
          <w:tcPr>
            <w:tcW w:w="444" w:type="dxa"/>
            <w:vAlign w:val="center"/>
          </w:tcPr>
          <w:p w14:paraId="4BC9CF17" w14:textId="6CBE4D5B" w:rsidR="000213E4" w:rsidRPr="000213E4" w:rsidRDefault="000213E4" w:rsidP="000213E4">
            <w:pPr>
              <w:spacing w:line="240" w:lineRule="auto"/>
              <w:ind w:firstLine="0"/>
              <w:jc w:val="left"/>
              <w:rPr>
                <w:color w:val="000000"/>
                <w:sz w:val="22"/>
              </w:rPr>
            </w:pPr>
            <w:r w:rsidRPr="000213E4">
              <w:rPr>
                <w:color w:val="000000"/>
                <w:sz w:val="22"/>
              </w:rPr>
              <w:t>59.75</w:t>
            </w:r>
          </w:p>
        </w:tc>
        <w:tc>
          <w:tcPr>
            <w:tcW w:w="1308" w:type="dxa"/>
            <w:vAlign w:val="center"/>
          </w:tcPr>
          <w:p w14:paraId="6C64606B" w14:textId="1A4E601C"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15.254</w:t>
            </w:r>
          </w:p>
        </w:tc>
        <w:tc>
          <w:tcPr>
            <w:tcW w:w="0" w:type="auto"/>
            <w:vAlign w:val="bottom"/>
          </w:tcPr>
          <w:p w14:paraId="591A08D5" w14:textId="587B0BD6"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15.25</w:t>
            </w:r>
          </w:p>
        </w:tc>
      </w:tr>
      <w:tr w:rsidR="00671351" w:rsidRPr="00B31721" w14:paraId="27089734" w14:textId="56D1BCE0" w:rsidTr="000213E4">
        <w:trPr>
          <w:trHeight w:val="300"/>
        </w:trPr>
        <w:tc>
          <w:tcPr>
            <w:tcW w:w="0" w:type="auto"/>
          </w:tcPr>
          <w:p w14:paraId="117CAD57"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4F23AF4A" w14:textId="0FB0ECE4"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153</w:t>
            </w:r>
          </w:p>
        </w:tc>
        <w:tc>
          <w:tcPr>
            <w:tcW w:w="0" w:type="auto"/>
            <w:vAlign w:val="center"/>
          </w:tcPr>
          <w:p w14:paraId="06D981E2" w14:textId="44A23B0F"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44</w:t>
            </w:r>
          </w:p>
        </w:tc>
        <w:tc>
          <w:tcPr>
            <w:tcW w:w="0" w:type="auto"/>
            <w:vAlign w:val="center"/>
          </w:tcPr>
          <w:p w14:paraId="592B389C" w14:textId="643ADC43" w:rsidR="000213E4" w:rsidRPr="000213E4" w:rsidRDefault="000213E4" w:rsidP="000213E4">
            <w:pPr>
              <w:spacing w:line="240" w:lineRule="auto"/>
              <w:ind w:firstLine="0"/>
              <w:jc w:val="left"/>
              <w:rPr>
                <w:color w:val="000000"/>
                <w:sz w:val="22"/>
              </w:rPr>
            </w:pPr>
            <w:r w:rsidRPr="000213E4">
              <w:rPr>
                <w:color w:val="000000"/>
                <w:sz w:val="22"/>
              </w:rPr>
              <w:t>-91</w:t>
            </w:r>
          </w:p>
        </w:tc>
        <w:tc>
          <w:tcPr>
            <w:tcW w:w="0" w:type="auto"/>
            <w:vAlign w:val="center"/>
          </w:tcPr>
          <w:p w14:paraId="15A24B5B" w14:textId="63FA64D5" w:rsidR="000213E4" w:rsidRPr="000213E4" w:rsidRDefault="000213E4" w:rsidP="000213E4">
            <w:pPr>
              <w:spacing w:line="240" w:lineRule="auto"/>
              <w:ind w:firstLine="0"/>
              <w:jc w:val="left"/>
              <w:rPr>
                <w:color w:val="000000"/>
                <w:sz w:val="22"/>
              </w:rPr>
            </w:pPr>
            <w:r w:rsidRPr="000213E4">
              <w:rPr>
                <w:color w:val="000000"/>
                <w:sz w:val="22"/>
              </w:rPr>
              <w:t>8281</w:t>
            </w:r>
          </w:p>
        </w:tc>
        <w:tc>
          <w:tcPr>
            <w:tcW w:w="0" w:type="auto"/>
            <w:vAlign w:val="center"/>
          </w:tcPr>
          <w:p w14:paraId="269A7489" w14:textId="1F6CE1A0" w:rsidR="000213E4" w:rsidRPr="000213E4" w:rsidRDefault="000213E4" w:rsidP="000213E4">
            <w:pPr>
              <w:spacing w:line="240" w:lineRule="auto"/>
              <w:ind w:firstLine="0"/>
              <w:jc w:val="left"/>
              <w:rPr>
                <w:color w:val="000000"/>
                <w:sz w:val="22"/>
              </w:rPr>
            </w:pPr>
            <w:r w:rsidRPr="000213E4">
              <w:rPr>
                <w:color w:val="000000"/>
                <w:sz w:val="22"/>
              </w:rPr>
              <w:t>-90.73</w:t>
            </w:r>
          </w:p>
        </w:tc>
        <w:tc>
          <w:tcPr>
            <w:tcW w:w="444" w:type="dxa"/>
            <w:vAlign w:val="center"/>
          </w:tcPr>
          <w:p w14:paraId="49AE686F" w14:textId="5BAA7C31" w:rsidR="000213E4" w:rsidRPr="000213E4" w:rsidRDefault="000213E4" w:rsidP="000213E4">
            <w:pPr>
              <w:spacing w:line="240" w:lineRule="auto"/>
              <w:ind w:firstLine="0"/>
              <w:jc w:val="left"/>
              <w:rPr>
                <w:color w:val="000000"/>
                <w:sz w:val="22"/>
              </w:rPr>
            </w:pPr>
            <w:r w:rsidRPr="000213E4">
              <w:rPr>
                <w:color w:val="000000"/>
                <w:sz w:val="22"/>
              </w:rPr>
              <w:t>8231.93</w:t>
            </w:r>
          </w:p>
        </w:tc>
        <w:tc>
          <w:tcPr>
            <w:tcW w:w="1308" w:type="dxa"/>
            <w:vAlign w:val="center"/>
          </w:tcPr>
          <w:p w14:paraId="16F52E6E" w14:textId="181A72AF"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59.477</w:t>
            </w:r>
          </w:p>
        </w:tc>
        <w:tc>
          <w:tcPr>
            <w:tcW w:w="0" w:type="auto"/>
            <w:vAlign w:val="bottom"/>
          </w:tcPr>
          <w:p w14:paraId="4747D3FD" w14:textId="2D3323B8"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59.48</w:t>
            </w:r>
          </w:p>
        </w:tc>
      </w:tr>
      <w:tr w:rsidR="00671351" w:rsidRPr="00B31721" w14:paraId="524203AC" w14:textId="299C58FE" w:rsidTr="000213E4">
        <w:trPr>
          <w:trHeight w:val="300"/>
        </w:trPr>
        <w:tc>
          <w:tcPr>
            <w:tcW w:w="0" w:type="auto"/>
          </w:tcPr>
          <w:p w14:paraId="1EA45A59"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573CCAEE" w14:textId="77129328"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314</w:t>
            </w:r>
          </w:p>
        </w:tc>
        <w:tc>
          <w:tcPr>
            <w:tcW w:w="0" w:type="auto"/>
            <w:vAlign w:val="center"/>
          </w:tcPr>
          <w:p w14:paraId="195A6CA5" w14:textId="5B72CDF7"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71</w:t>
            </w:r>
          </w:p>
        </w:tc>
        <w:tc>
          <w:tcPr>
            <w:tcW w:w="0" w:type="auto"/>
            <w:vAlign w:val="center"/>
          </w:tcPr>
          <w:p w14:paraId="0A69060F" w14:textId="4120E935" w:rsidR="000213E4" w:rsidRPr="000213E4" w:rsidRDefault="000213E4" w:rsidP="000213E4">
            <w:pPr>
              <w:spacing w:line="240" w:lineRule="auto"/>
              <w:ind w:firstLine="0"/>
              <w:jc w:val="left"/>
              <w:rPr>
                <w:color w:val="000000"/>
                <w:sz w:val="22"/>
              </w:rPr>
            </w:pPr>
            <w:r w:rsidRPr="000213E4">
              <w:rPr>
                <w:color w:val="000000"/>
                <w:sz w:val="22"/>
              </w:rPr>
              <w:t>43</w:t>
            </w:r>
          </w:p>
        </w:tc>
        <w:tc>
          <w:tcPr>
            <w:tcW w:w="0" w:type="auto"/>
            <w:vAlign w:val="center"/>
          </w:tcPr>
          <w:p w14:paraId="1E1787E5" w14:textId="17FB31F2" w:rsidR="000213E4" w:rsidRPr="000213E4" w:rsidRDefault="000213E4" w:rsidP="000213E4">
            <w:pPr>
              <w:spacing w:line="240" w:lineRule="auto"/>
              <w:ind w:firstLine="0"/>
              <w:jc w:val="left"/>
              <w:rPr>
                <w:color w:val="000000"/>
                <w:sz w:val="22"/>
              </w:rPr>
            </w:pPr>
            <w:r w:rsidRPr="000213E4">
              <w:rPr>
                <w:color w:val="000000"/>
                <w:sz w:val="22"/>
              </w:rPr>
              <w:t>1849</w:t>
            </w:r>
          </w:p>
        </w:tc>
        <w:tc>
          <w:tcPr>
            <w:tcW w:w="0" w:type="auto"/>
            <w:vAlign w:val="center"/>
          </w:tcPr>
          <w:p w14:paraId="4DA7A270" w14:textId="2F187A1D" w:rsidR="000213E4" w:rsidRPr="000213E4" w:rsidRDefault="000213E4" w:rsidP="000213E4">
            <w:pPr>
              <w:spacing w:line="240" w:lineRule="auto"/>
              <w:ind w:firstLine="0"/>
              <w:jc w:val="left"/>
              <w:rPr>
                <w:color w:val="000000"/>
                <w:sz w:val="22"/>
              </w:rPr>
            </w:pPr>
            <w:r w:rsidRPr="000213E4">
              <w:rPr>
                <w:color w:val="000000"/>
                <w:sz w:val="22"/>
              </w:rPr>
              <w:t>70.27</w:t>
            </w:r>
          </w:p>
        </w:tc>
        <w:tc>
          <w:tcPr>
            <w:tcW w:w="444" w:type="dxa"/>
            <w:vAlign w:val="center"/>
          </w:tcPr>
          <w:p w14:paraId="097E75B8" w14:textId="366B3F70" w:rsidR="000213E4" w:rsidRPr="000213E4" w:rsidRDefault="000213E4" w:rsidP="000213E4">
            <w:pPr>
              <w:spacing w:line="240" w:lineRule="auto"/>
              <w:ind w:firstLine="0"/>
              <w:jc w:val="left"/>
              <w:rPr>
                <w:color w:val="000000"/>
                <w:sz w:val="22"/>
              </w:rPr>
            </w:pPr>
            <w:r w:rsidRPr="000213E4">
              <w:rPr>
                <w:color w:val="000000"/>
                <w:sz w:val="22"/>
              </w:rPr>
              <w:t>4937.87</w:t>
            </w:r>
          </w:p>
        </w:tc>
        <w:tc>
          <w:tcPr>
            <w:tcW w:w="1308" w:type="dxa"/>
            <w:vAlign w:val="center"/>
          </w:tcPr>
          <w:p w14:paraId="29647A9B" w14:textId="42E94164"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13.694</w:t>
            </w:r>
          </w:p>
        </w:tc>
        <w:tc>
          <w:tcPr>
            <w:tcW w:w="0" w:type="auto"/>
            <w:vAlign w:val="bottom"/>
          </w:tcPr>
          <w:p w14:paraId="6E0ED812" w14:textId="53F5A115"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13.69</w:t>
            </w:r>
          </w:p>
        </w:tc>
      </w:tr>
      <w:tr w:rsidR="00671351" w:rsidRPr="00B31721" w14:paraId="1A341736" w14:textId="4A841589" w:rsidTr="000213E4">
        <w:trPr>
          <w:trHeight w:val="300"/>
        </w:trPr>
        <w:tc>
          <w:tcPr>
            <w:tcW w:w="0" w:type="auto"/>
          </w:tcPr>
          <w:p w14:paraId="5D7C39F9"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67B4B296" w14:textId="222AC2B4"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159</w:t>
            </w:r>
          </w:p>
        </w:tc>
        <w:tc>
          <w:tcPr>
            <w:tcW w:w="0" w:type="auto"/>
            <w:vAlign w:val="center"/>
          </w:tcPr>
          <w:p w14:paraId="478C5247" w14:textId="695DF919"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19</w:t>
            </w:r>
          </w:p>
        </w:tc>
        <w:tc>
          <w:tcPr>
            <w:tcW w:w="0" w:type="auto"/>
            <w:vAlign w:val="center"/>
          </w:tcPr>
          <w:p w14:paraId="591D225F" w14:textId="269F5B31" w:rsidR="000213E4" w:rsidRPr="000213E4" w:rsidRDefault="000213E4" w:rsidP="000213E4">
            <w:pPr>
              <w:spacing w:line="240" w:lineRule="auto"/>
              <w:ind w:firstLine="0"/>
              <w:jc w:val="left"/>
              <w:rPr>
                <w:color w:val="000000"/>
                <w:sz w:val="22"/>
              </w:rPr>
            </w:pPr>
            <w:r w:rsidRPr="000213E4">
              <w:rPr>
                <w:color w:val="000000"/>
                <w:sz w:val="22"/>
              </w:rPr>
              <w:t>-60</w:t>
            </w:r>
          </w:p>
        </w:tc>
        <w:tc>
          <w:tcPr>
            <w:tcW w:w="0" w:type="auto"/>
            <w:vAlign w:val="center"/>
          </w:tcPr>
          <w:p w14:paraId="2EE29A31" w14:textId="1AB7E057" w:rsidR="000213E4" w:rsidRPr="000213E4" w:rsidRDefault="000213E4" w:rsidP="000213E4">
            <w:pPr>
              <w:spacing w:line="240" w:lineRule="auto"/>
              <w:ind w:firstLine="0"/>
              <w:jc w:val="left"/>
              <w:rPr>
                <w:color w:val="000000"/>
                <w:sz w:val="22"/>
              </w:rPr>
            </w:pPr>
            <w:r w:rsidRPr="000213E4">
              <w:rPr>
                <w:color w:val="000000"/>
                <w:sz w:val="22"/>
              </w:rPr>
              <w:t>3600</w:t>
            </w:r>
          </w:p>
        </w:tc>
        <w:tc>
          <w:tcPr>
            <w:tcW w:w="0" w:type="auto"/>
            <w:vAlign w:val="center"/>
          </w:tcPr>
          <w:p w14:paraId="7584E910" w14:textId="59116CD8" w:rsidR="000213E4" w:rsidRPr="000213E4" w:rsidRDefault="000213E4" w:rsidP="000213E4">
            <w:pPr>
              <w:spacing w:line="240" w:lineRule="auto"/>
              <w:ind w:firstLine="0"/>
              <w:jc w:val="left"/>
              <w:rPr>
                <w:color w:val="000000"/>
                <w:sz w:val="22"/>
              </w:rPr>
            </w:pPr>
            <w:r w:rsidRPr="000213E4">
              <w:rPr>
                <w:color w:val="000000"/>
                <w:sz w:val="22"/>
              </w:rPr>
              <w:t>-84.73</w:t>
            </w:r>
          </w:p>
        </w:tc>
        <w:tc>
          <w:tcPr>
            <w:tcW w:w="444" w:type="dxa"/>
            <w:vAlign w:val="center"/>
          </w:tcPr>
          <w:p w14:paraId="0E92C8EC" w14:textId="4B6D8B25" w:rsidR="000213E4" w:rsidRPr="000213E4" w:rsidRDefault="000213E4" w:rsidP="000213E4">
            <w:pPr>
              <w:spacing w:line="240" w:lineRule="auto"/>
              <w:ind w:firstLine="0"/>
              <w:jc w:val="left"/>
              <w:rPr>
                <w:color w:val="000000"/>
                <w:sz w:val="22"/>
              </w:rPr>
            </w:pPr>
            <w:r w:rsidRPr="000213E4">
              <w:rPr>
                <w:color w:val="000000"/>
                <w:sz w:val="22"/>
              </w:rPr>
              <w:t>7179.17</w:t>
            </w:r>
          </w:p>
        </w:tc>
        <w:tc>
          <w:tcPr>
            <w:tcW w:w="1308" w:type="dxa"/>
            <w:vAlign w:val="center"/>
          </w:tcPr>
          <w:p w14:paraId="032D533C" w14:textId="5376C5E5"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37.736</w:t>
            </w:r>
          </w:p>
        </w:tc>
        <w:tc>
          <w:tcPr>
            <w:tcW w:w="0" w:type="auto"/>
            <w:vAlign w:val="bottom"/>
          </w:tcPr>
          <w:p w14:paraId="483B114B" w14:textId="32A077D8"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37.74</w:t>
            </w:r>
          </w:p>
        </w:tc>
      </w:tr>
      <w:tr w:rsidR="00671351" w:rsidRPr="00B31721" w14:paraId="75D27399" w14:textId="1D135300" w:rsidTr="000213E4">
        <w:trPr>
          <w:trHeight w:val="300"/>
        </w:trPr>
        <w:tc>
          <w:tcPr>
            <w:tcW w:w="0" w:type="auto"/>
          </w:tcPr>
          <w:p w14:paraId="12C6714D"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5AEA9E94" w14:textId="01C8E359"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360</w:t>
            </w:r>
          </w:p>
        </w:tc>
        <w:tc>
          <w:tcPr>
            <w:tcW w:w="0" w:type="auto"/>
            <w:vAlign w:val="center"/>
          </w:tcPr>
          <w:p w14:paraId="6530C9A8" w14:textId="4DF9B3A4"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69</w:t>
            </w:r>
          </w:p>
        </w:tc>
        <w:tc>
          <w:tcPr>
            <w:tcW w:w="0" w:type="auto"/>
            <w:vAlign w:val="center"/>
          </w:tcPr>
          <w:p w14:paraId="507706A5" w14:textId="4A7A1E79" w:rsidR="000213E4" w:rsidRPr="000213E4" w:rsidRDefault="000213E4" w:rsidP="000213E4">
            <w:pPr>
              <w:spacing w:line="240" w:lineRule="auto"/>
              <w:ind w:firstLine="0"/>
              <w:jc w:val="left"/>
              <w:rPr>
                <w:color w:val="000000"/>
                <w:sz w:val="22"/>
              </w:rPr>
            </w:pPr>
            <w:r w:rsidRPr="000213E4">
              <w:rPr>
                <w:color w:val="000000"/>
                <w:sz w:val="22"/>
              </w:rPr>
              <w:t>91</w:t>
            </w:r>
          </w:p>
        </w:tc>
        <w:tc>
          <w:tcPr>
            <w:tcW w:w="0" w:type="auto"/>
            <w:vAlign w:val="center"/>
          </w:tcPr>
          <w:p w14:paraId="6DA6D290" w14:textId="1B2631C4" w:rsidR="000213E4" w:rsidRPr="000213E4" w:rsidRDefault="000213E4" w:rsidP="000213E4">
            <w:pPr>
              <w:spacing w:line="240" w:lineRule="auto"/>
              <w:ind w:firstLine="0"/>
              <w:jc w:val="left"/>
              <w:rPr>
                <w:color w:val="000000"/>
                <w:sz w:val="22"/>
              </w:rPr>
            </w:pPr>
            <w:r w:rsidRPr="000213E4">
              <w:rPr>
                <w:color w:val="000000"/>
                <w:sz w:val="22"/>
              </w:rPr>
              <w:t>8281</w:t>
            </w:r>
          </w:p>
        </w:tc>
        <w:tc>
          <w:tcPr>
            <w:tcW w:w="0" w:type="auto"/>
            <w:vAlign w:val="center"/>
          </w:tcPr>
          <w:p w14:paraId="751B0AEB" w14:textId="0C899129" w:rsidR="000213E4" w:rsidRPr="000213E4" w:rsidRDefault="000213E4" w:rsidP="000213E4">
            <w:pPr>
              <w:spacing w:line="240" w:lineRule="auto"/>
              <w:ind w:firstLine="0"/>
              <w:jc w:val="left"/>
              <w:rPr>
                <w:color w:val="000000"/>
                <w:sz w:val="22"/>
              </w:rPr>
            </w:pPr>
            <w:r w:rsidRPr="000213E4">
              <w:rPr>
                <w:color w:val="000000"/>
                <w:sz w:val="22"/>
              </w:rPr>
              <w:t>116.27</w:t>
            </w:r>
          </w:p>
        </w:tc>
        <w:tc>
          <w:tcPr>
            <w:tcW w:w="444" w:type="dxa"/>
            <w:vAlign w:val="center"/>
          </w:tcPr>
          <w:p w14:paraId="25233C5A" w14:textId="447FF404" w:rsidR="000213E4" w:rsidRPr="000213E4" w:rsidRDefault="000213E4" w:rsidP="000213E4">
            <w:pPr>
              <w:spacing w:line="240" w:lineRule="auto"/>
              <w:ind w:firstLine="0"/>
              <w:jc w:val="left"/>
              <w:rPr>
                <w:color w:val="000000"/>
                <w:sz w:val="22"/>
              </w:rPr>
            </w:pPr>
            <w:r w:rsidRPr="000213E4">
              <w:rPr>
                <w:color w:val="000000"/>
                <w:sz w:val="22"/>
              </w:rPr>
              <w:t>13518.71</w:t>
            </w:r>
          </w:p>
        </w:tc>
        <w:tc>
          <w:tcPr>
            <w:tcW w:w="1308" w:type="dxa"/>
            <w:vAlign w:val="center"/>
          </w:tcPr>
          <w:p w14:paraId="0C41256D" w14:textId="3032BA56"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25.278</w:t>
            </w:r>
          </w:p>
        </w:tc>
        <w:tc>
          <w:tcPr>
            <w:tcW w:w="0" w:type="auto"/>
            <w:vAlign w:val="bottom"/>
          </w:tcPr>
          <w:p w14:paraId="0963D7EF" w14:textId="3091DC2D"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25.28</w:t>
            </w:r>
          </w:p>
        </w:tc>
      </w:tr>
      <w:tr w:rsidR="00671351" w:rsidRPr="00B31721" w14:paraId="72E948B0" w14:textId="565F9063" w:rsidTr="000213E4">
        <w:trPr>
          <w:trHeight w:val="300"/>
        </w:trPr>
        <w:tc>
          <w:tcPr>
            <w:tcW w:w="0" w:type="auto"/>
          </w:tcPr>
          <w:p w14:paraId="1B49FA0A"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2B8A4797" w14:textId="61F551A4"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213</w:t>
            </w:r>
          </w:p>
        </w:tc>
        <w:tc>
          <w:tcPr>
            <w:tcW w:w="0" w:type="auto"/>
            <w:vAlign w:val="center"/>
          </w:tcPr>
          <w:p w14:paraId="0E809A10" w14:textId="2603B3F1"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04</w:t>
            </w:r>
          </w:p>
        </w:tc>
        <w:tc>
          <w:tcPr>
            <w:tcW w:w="0" w:type="auto"/>
            <w:vAlign w:val="center"/>
          </w:tcPr>
          <w:p w14:paraId="11BBB062" w14:textId="49EFE039" w:rsidR="000213E4" w:rsidRPr="000213E4" w:rsidRDefault="000213E4" w:rsidP="000213E4">
            <w:pPr>
              <w:spacing w:line="240" w:lineRule="auto"/>
              <w:ind w:firstLine="0"/>
              <w:jc w:val="left"/>
              <w:rPr>
                <w:color w:val="000000"/>
                <w:sz w:val="22"/>
              </w:rPr>
            </w:pPr>
            <w:r w:rsidRPr="000213E4">
              <w:rPr>
                <w:color w:val="000000"/>
                <w:sz w:val="22"/>
              </w:rPr>
              <w:t>9</w:t>
            </w:r>
          </w:p>
        </w:tc>
        <w:tc>
          <w:tcPr>
            <w:tcW w:w="0" w:type="auto"/>
            <w:vAlign w:val="center"/>
          </w:tcPr>
          <w:p w14:paraId="084878B8" w14:textId="234FDC9C" w:rsidR="000213E4" w:rsidRPr="000213E4" w:rsidRDefault="000213E4" w:rsidP="000213E4">
            <w:pPr>
              <w:spacing w:line="240" w:lineRule="auto"/>
              <w:ind w:firstLine="0"/>
              <w:jc w:val="left"/>
              <w:rPr>
                <w:color w:val="000000"/>
                <w:sz w:val="22"/>
              </w:rPr>
            </w:pPr>
            <w:r w:rsidRPr="000213E4">
              <w:rPr>
                <w:color w:val="000000"/>
                <w:sz w:val="22"/>
              </w:rPr>
              <w:t>81</w:t>
            </w:r>
          </w:p>
        </w:tc>
        <w:tc>
          <w:tcPr>
            <w:tcW w:w="0" w:type="auto"/>
            <w:vAlign w:val="center"/>
          </w:tcPr>
          <w:p w14:paraId="01C9D59A" w14:textId="14927A95" w:rsidR="000213E4" w:rsidRPr="000213E4" w:rsidRDefault="000213E4" w:rsidP="000213E4">
            <w:pPr>
              <w:spacing w:line="240" w:lineRule="auto"/>
              <w:ind w:firstLine="0"/>
              <w:jc w:val="left"/>
              <w:rPr>
                <w:color w:val="000000"/>
                <w:sz w:val="22"/>
              </w:rPr>
            </w:pPr>
            <w:r w:rsidRPr="000213E4">
              <w:rPr>
                <w:color w:val="000000"/>
                <w:sz w:val="22"/>
              </w:rPr>
              <w:t>-30.73</w:t>
            </w:r>
          </w:p>
        </w:tc>
        <w:tc>
          <w:tcPr>
            <w:tcW w:w="444" w:type="dxa"/>
            <w:vAlign w:val="center"/>
          </w:tcPr>
          <w:p w14:paraId="48D7BCB2" w14:textId="7BC114AB" w:rsidR="000213E4" w:rsidRPr="000213E4" w:rsidRDefault="000213E4" w:rsidP="000213E4">
            <w:pPr>
              <w:spacing w:line="240" w:lineRule="auto"/>
              <w:ind w:firstLine="0"/>
              <w:jc w:val="left"/>
              <w:rPr>
                <w:color w:val="000000"/>
                <w:sz w:val="22"/>
              </w:rPr>
            </w:pPr>
            <w:r w:rsidRPr="000213E4">
              <w:rPr>
                <w:color w:val="000000"/>
                <w:sz w:val="22"/>
              </w:rPr>
              <w:t>944.33</w:t>
            </w:r>
          </w:p>
        </w:tc>
        <w:tc>
          <w:tcPr>
            <w:tcW w:w="1308" w:type="dxa"/>
            <w:vAlign w:val="center"/>
          </w:tcPr>
          <w:p w14:paraId="1782AFE7" w14:textId="53CF0AA2"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4.2254</w:t>
            </w:r>
          </w:p>
        </w:tc>
        <w:tc>
          <w:tcPr>
            <w:tcW w:w="0" w:type="auto"/>
            <w:vAlign w:val="bottom"/>
          </w:tcPr>
          <w:p w14:paraId="2B331862" w14:textId="4D893012"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4.23</w:t>
            </w:r>
          </w:p>
        </w:tc>
      </w:tr>
      <w:tr w:rsidR="00671351" w:rsidRPr="00B31721" w14:paraId="70C22D81" w14:textId="623B2916" w:rsidTr="000213E4">
        <w:trPr>
          <w:trHeight w:val="300"/>
        </w:trPr>
        <w:tc>
          <w:tcPr>
            <w:tcW w:w="0" w:type="auto"/>
          </w:tcPr>
          <w:p w14:paraId="1DF997BF"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20D6F002" w14:textId="000A15F9"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201</w:t>
            </w:r>
          </w:p>
        </w:tc>
        <w:tc>
          <w:tcPr>
            <w:tcW w:w="0" w:type="auto"/>
            <w:vAlign w:val="center"/>
          </w:tcPr>
          <w:p w14:paraId="684B23AC" w14:textId="5CE6CA51"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52</w:t>
            </w:r>
          </w:p>
        </w:tc>
        <w:tc>
          <w:tcPr>
            <w:tcW w:w="0" w:type="auto"/>
            <w:vAlign w:val="center"/>
          </w:tcPr>
          <w:p w14:paraId="54ED61D0" w14:textId="1279C380" w:rsidR="000213E4" w:rsidRPr="000213E4" w:rsidRDefault="000213E4" w:rsidP="000213E4">
            <w:pPr>
              <w:spacing w:line="240" w:lineRule="auto"/>
              <w:ind w:firstLine="0"/>
              <w:jc w:val="left"/>
              <w:rPr>
                <w:color w:val="000000"/>
                <w:sz w:val="22"/>
              </w:rPr>
            </w:pPr>
            <w:r w:rsidRPr="000213E4">
              <w:rPr>
                <w:color w:val="000000"/>
                <w:sz w:val="22"/>
              </w:rPr>
              <w:t>-51</w:t>
            </w:r>
          </w:p>
        </w:tc>
        <w:tc>
          <w:tcPr>
            <w:tcW w:w="0" w:type="auto"/>
            <w:vAlign w:val="center"/>
          </w:tcPr>
          <w:p w14:paraId="7EBC0904" w14:textId="49CF0D2F" w:rsidR="000213E4" w:rsidRPr="000213E4" w:rsidRDefault="000213E4" w:rsidP="000213E4">
            <w:pPr>
              <w:spacing w:line="240" w:lineRule="auto"/>
              <w:ind w:firstLine="0"/>
              <w:jc w:val="left"/>
              <w:rPr>
                <w:color w:val="000000"/>
                <w:sz w:val="22"/>
              </w:rPr>
            </w:pPr>
            <w:r w:rsidRPr="000213E4">
              <w:rPr>
                <w:color w:val="000000"/>
                <w:sz w:val="22"/>
              </w:rPr>
              <w:t>2601</w:t>
            </w:r>
          </w:p>
        </w:tc>
        <w:tc>
          <w:tcPr>
            <w:tcW w:w="0" w:type="auto"/>
            <w:vAlign w:val="center"/>
          </w:tcPr>
          <w:p w14:paraId="185A4BB3" w14:textId="527571CE" w:rsidR="000213E4" w:rsidRPr="000213E4" w:rsidRDefault="000213E4" w:rsidP="000213E4">
            <w:pPr>
              <w:spacing w:line="240" w:lineRule="auto"/>
              <w:ind w:firstLine="0"/>
              <w:jc w:val="left"/>
              <w:rPr>
                <w:color w:val="000000"/>
                <w:sz w:val="22"/>
              </w:rPr>
            </w:pPr>
            <w:r w:rsidRPr="000213E4">
              <w:rPr>
                <w:color w:val="000000"/>
                <w:sz w:val="22"/>
              </w:rPr>
              <w:t>-42.73</w:t>
            </w:r>
          </w:p>
        </w:tc>
        <w:tc>
          <w:tcPr>
            <w:tcW w:w="444" w:type="dxa"/>
            <w:vAlign w:val="center"/>
          </w:tcPr>
          <w:p w14:paraId="1306FF99" w14:textId="3942CE72" w:rsidR="000213E4" w:rsidRPr="000213E4" w:rsidRDefault="000213E4" w:rsidP="000213E4">
            <w:pPr>
              <w:spacing w:line="240" w:lineRule="auto"/>
              <w:ind w:firstLine="0"/>
              <w:jc w:val="left"/>
              <w:rPr>
                <w:color w:val="000000"/>
                <w:sz w:val="22"/>
              </w:rPr>
            </w:pPr>
            <w:r w:rsidRPr="000213E4">
              <w:rPr>
                <w:color w:val="000000"/>
                <w:sz w:val="22"/>
              </w:rPr>
              <w:t>1825.85</w:t>
            </w:r>
          </w:p>
        </w:tc>
        <w:tc>
          <w:tcPr>
            <w:tcW w:w="1308" w:type="dxa"/>
            <w:vAlign w:val="center"/>
          </w:tcPr>
          <w:p w14:paraId="05C729D9" w14:textId="176EDC52"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25.373</w:t>
            </w:r>
          </w:p>
        </w:tc>
        <w:tc>
          <w:tcPr>
            <w:tcW w:w="0" w:type="auto"/>
            <w:vAlign w:val="bottom"/>
          </w:tcPr>
          <w:p w14:paraId="12A427C2" w14:textId="3614D968"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25.37</w:t>
            </w:r>
          </w:p>
        </w:tc>
      </w:tr>
      <w:tr w:rsidR="00671351" w:rsidRPr="00B31721" w14:paraId="3EB11FA6" w14:textId="3E95ED22" w:rsidTr="000213E4">
        <w:trPr>
          <w:trHeight w:val="300"/>
        </w:trPr>
        <w:tc>
          <w:tcPr>
            <w:tcW w:w="0" w:type="auto"/>
          </w:tcPr>
          <w:p w14:paraId="1683C069"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73C7450E" w14:textId="0B3F4D43"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260</w:t>
            </w:r>
          </w:p>
        </w:tc>
        <w:tc>
          <w:tcPr>
            <w:tcW w:w="0" w:type="auto"/>
            <w:vAlign w:val="center"/>
          </w:tcPr>
          <w:p w14:paraId="311DAA21" w14:textId="33B07E22"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55</w:t>
            </w:r>
          </w:p>
        </w:tc>
        <w:tc>
          <w:tcPr>
            <w:tcW w:w="0" w:type="auto"/>
            <w:vAlign w:val="center"/>
          </w:tcPr>
          <w:p w14:paraId="535CFDFE" w14:textId="644DC257" w:rsidR="000213E4" w:rsidRPr="000213E4" w:rsidRDefault="000213E4" w:rsidP="000213E4">
            <w:pPr>
              <w:spacing w:line="240" w:lineRule="auto"/>
              <w:ind w:firstLine="0"/>
              <w:jc w:val="left"/>
              <w:rPr>
                <w:color w:val="000000"/>
                <w:sz w:val="22"/>
              </w:rPr>
            </w:pPr>
            <w:r w:rsidRPr="000213E4">
              <w:rPr>
                <w:color w:val="000000"/>
                <w:sz w:val="22"/>
              </w:rPr>
              <w:t>5</w:t>
            </w:r>
          </w:p>
        </w:tc>
        <w:tc>
          <w:tcPr>
            <w:tcW w:w="0" w:type="auto"/>
            <w:vAlign w:val="center"/>
          </w:tcPr>
          <w:p w14:paraId="7D45D9AC" w14:textId="2739ACFA" w:rsidR="000213E4" w:rsidRPr="000213E4" w:rsidRDefault="000213E4" w:rsidP="000213E4">
            <w:pPr>
              <w:spacing w:line="240" w:lineRule="auto"/>
              <w:ind w:firstLine="0"/>
              <w:jc w:val="left"/>
              <w:rPr>
                <w:color w:val="000000"/>
                <w:sz w:val="22"/>
              </w:rPr>
            </w:pPr>
            <w:r w:rsidRPr="000213E4">
              <w:rPr>
                <w:color w:val="000000"/>
                <w:sz w:val="22"/>
              </w:rPr>
              <w:t>25</w:t>
            </w:r>
          </w:p>
        </w:tc>
        <w:tc>
          <w:tcPr>
            <w:tcW w:w="0" w:type="auto"/>
            <w:vAlign w:val="center"/>
          </w:tcPr>
          <w:p w14:paraId="166C9777" w14:textId="7E9BD734" w:rsidR="000213E4" w:rsidRPr="000213E4" w:rsidRDefault="000213E4" w:rsidP="000213E4">
            <w:pPr>
              <w:spacing w:line="240" w:lineRule="auto"/>
              <w:ind w:firstLine="0"/>
              <w:jc w:val="left"/>
              <w:rPr>
                <w:color w:val="000000"/>
                <w:sz w:val="22"/>
              </w:rPr>
            </w:pPr>
            <w:r w:rsidRPr="000213E4">
              <w:rPr>
                <w:color w:val="000000"/>
                <w:sz w:val="22"/>
              </w:rPr>
              <w:t>16.27</w:t>
            </w:r>
          </w:p>
        </w:tc>
        <w:tc>
          <w:tcPr>
            <w:tcW w:w="444" w:type="dxa"/>
            <w:vAlign w:val="center"/>
          </w:tcPr>
          <w:p w14:paraId="1C2C2AAF" w14:textId="52F6BBA9" w:rsidR="000213E4" w:rsidRPr="000213E4" w:rsidRDefault="000213E4" w:rsidP="000213E4">
            <w:pPr>
              <w:spacing w:line="240" w:lineRule="auto"/>
              <w:ind w:firstLine="0"/>
              <w:jc w:val="left"/>
              <w:rPr>
                <w:color w:val="000000"/>
                <w:sz w:val="22"/>
              </w:rPr>
            </w:pPr>
            <w:r w:rsidRPr="000213E4">
              <w:rPr>
                <w:color w:val="000000"/>
                <w:sz w:val="22"/>
              </w:rPr>
              <w:t>264.71</w:t>
            </w:r>
          </w:p>
        </w:tc>
        <w:tc>
          <w:tcPr>
            <w:tcW w:w="1308" w:type="dxa"/>
            <w:vAlign w:val="center"/>
          </w:tcPr>
          <w:p w14:paraId="5863896D" w14:textId="0E8840D7"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1.9231</w:t>
            </w:r>
          </w:p>
        </w:tc>
        <w:tc>
          <w:tcPr>
            <w:tcW w:w="0" w:type="auto"/>
            <w:vAlign w:val="bottom"/>
          </w:tcPr>
          <w:p w14:paraId="18B6F8E9" w14:textId="6AC9247F"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1.92</w:t>
            </w:r>
          </w:p>
        </w:tc>
      </w:tr>
      <w:tr w:rsidR="00671351" w:rsidRPr="00B31721" w14:paraId="4B5074EB" w14:textId="3E77C807" w:rsidTr="000213E4">
        <w:trPr>
          <w:trHeight w:val="300"/>
        </w:trPr>
        <w:tc>
          <w:tcPr>
            <w:tcW w:w="0" w:type="auto"/>
          </w:tcPr>
          <w:p w14:paraId="5F5B55FA"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659CCC24" w14:textId="5779310B"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324</w:t>
            </w:r>
          </w:p>
        </w:tc>
        <w:tc>
          <w:tcPr>
            <w:tcW w:w="0" w:type="auto"/>
            <w:vAlign w:val="center"/>
          </w:tcPr>
          <w:p w14:paraId="60DF97B4" w14:textId="7EF5C348"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36</w:t>
            </w:r>
          </w:p>
        </w:tc>
        <w:tc>
          <w:tcPr>
            <w:tcW w:w="0" w:type="auto"/>
            <w:vAlign w:val="center"/>
          </w:tcPr>
          <w:p w14:paraId="680C7D3B" w14:textId="16257054" w:rsidR="000213E4" w:rsidRPr="000213E4" w:rsidRDefault="000213E4" w:rsidP="000213E4">
            <w:pPr>
              <w:spacing w:line="240" w:lineRule="auto"/>
              <w:ind w:firstLine="0"/>
              <w:jc w:val="left"/>
              <w:rPr>
                <w:color w:val="000000"/>
                <w:sz w:val="22"/>
              </w:rPr>
            </w:pPr>
            <w:r w:rsidRPr="000213E4">
              <w:rPr>
                <w:color w:val="000000"/>
                <w:sz w:val="22"/>
              </w:rPr>
              <w:t>88</w:t>
            </w:r>
          </w:p>
        </w:tc>
        <w:tc>
          <w:tcPr>
            <w:tcW w:w="0" w:type="auto"/>
            <w:vAlign w:val="center"/>
          </w:tcPr>
          <w:p w14:paraId="0BA5382C" w14:textId="6AADB1AF" w:rsidR="000213E4" w:rsidRPr="000213E4" w:rsidRDefault="000213E4" w:rsidP="000213E4">
            <w:pPr>
              <w:spacing w:line="240" w:lineRule="auto"/>
              <w:ind w:firstLine="0"/>
              <w:jc w:val="left"/>
              <w:rPr>
                <w:color w:val="000000"/>
                <w:sz w:val="22"/>
              </w:rPr>
            </w:pPr>
            <w:r w:rsidRPr="000213E4">
              <w:rPr>
                <w:color w:val="000000"/>
                <w:sz w:val="22"/>
              </w:rPr>
              <w:t>7744</w:t>
            </w:r>
          </w:p>
        </w:tc>
        <w:tc>
          <w:tcPr>
            <w:tcW w:w="0" w:type="auto"/>
            <w:vAlign w:val="center"/>
          </w:tcPr>
          <w:p w14:paraId="6F2C9167" w14:textId="3B9BF142" w:rsidR="000213E4" w:rsidRPr="000213E4" w:rsidRDefault="000213E4" w:rsidP="000213E4">
            <w:pPr>
              <w:spacing w:line="240" w:lineRule="auto"/>
              <w:ind w:firstLine="0"/>
              <w:jc w:val="left"/>
              <w:rPr>
                <w:color w:val="000000"/>
                <w:sz w:val="22"/>
              </w:rPr>
            </w:pPr>
            <w:r w:rsidRPr="000213E4">
              <w:rPr>
                <w:color w:val="000000"/>
                <w:sz w:val="22"/>
              </w:rPr>
              <w:t>80.27</w:t>
            </w:r>
          </w:p>
        </w:tc>
        <w:tc>
          <w:tcPr>
            <w:tcW w:w="444" w:type="dxa"/>
            <w:vAlign w:val="center"/>
          </w:tcPr>
          <w:p w14:paraId="528DCF2C" w14:textId="5E8A30D6" w:rsidR="000213E4" w:rsidRPr="000213E4" w:rsidRDefault="000213E4" w:rsidP="000213E4">
            <w:pPr>
              <w:spacing w:line="240" w:lineRule="auto"/>
              <w:ind w:firstLine="0"/>
              <w:jc w:val="left"/>
              <w:rPr>
                <w:color w:val="000000"/>
                <w:sz w:val="22"/>
              </w:rPr>
            </w:pPr>
            <w:r w:rsidRPr="000213E4">
              <w:rPr>
                <w:color w:val="000000"/>
                <w:sz w:val="22"/>
              </w:rPr>
              <w:t>6443.27</w:t>
            </w:r>
          </w:p>
        </w:tc>
        <w:tc>
          <w:tcPr>
            <w:tcW w:w="1308" w:type="dxa"/>
            <w:vAlign w:val="center"/>
          </w:tcPr>
          <w:p w14:paraId="62CF406D" w14:textId="656E465A"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27.16</w:t>
            </w:r>
          </w:p>
        </w:tc>
        <w:tc>
          <w:tcPr>
            <w:tcW w:w="0" w:type="auto"/>
            <w:vAlign w:val="bottom"/>
          </w:tcPr>
          <w:p w14:paraId="14419607" w14:textId="690C772F"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27.16</w:t>
            </w:r>
          </w:p>
        </w:tc>
      </w:tr>
      <w:tr w:rsidR="00671351" w:rsidRPr="00B31721" w14:paraId="48670298" w14:textId="33254A15" w:rsidTr="000213E4">
        <w:trPr>
          <w:trHeight w:val="300"/>
        </w:trPr>
        <w:tc>
          <w:tcPr>
            <w:tcW w:w="0" w:type="auto"/>
          </w:tcPr>
          <w:p w14:paraId="2B76558F" w14:textId="77777777" w:rsidR="000213E4" w:rsidRPr="00B31721" w:rsidRDefault="000213E4" w:rsidP="000213E4">
            <w:pPr>
              <w:spacing w:line="240" w:lineRule="auto"/>
              <w:ind w:firstLine="0"/>
              <w:jc w:val="left"/>
              <w:rPr>
                <w:rFonts w:eastAsia="Times New Roman" w:cs="Times New Roman"/>
                <w:color w:val="000000"/>
                <w:sz w:val="16"/>
                <w:szCs w:val="24"/>
              </w:rPr>
            </w:pPr>
          </w:p>
        </w:tc>
        <w:tc>
          <w:tcPr>
            <w:tcW w:w="0" w:type="auto"/>
            <w:shd w:val="clear" w:color="auto" w:fill="auto"/>
            <w:noWrap/>
            <w:vAlign w:val="bottom"/>
            <w:hideMark/>
          </w:tcPr>
          <w:p w14:paraId="01E8508E" w14:textId="4DFE2FA3" w:rsidR="000213E4" w:rsidRPr="000213E4" w:rsidRDefault="000213E4" w:rsidP="000213E4">
            <w:pPr>
              <w:spacing w:line="240" w:lineRule="auto"/>
              <w:ind w:firstLine="0"/>
              <w:jc w:val="left"/>
              <w:rPr>
                <w:rFonts w:eastAsia="Times New Roman" w:cs="Times New Roman"/>
                <w:color w:val="000000"/>
                <w:sz w:val="22"/>
              </w:rPr>
            </w:pPr>
            <w:r w:rsidRPr="000213E4">
              <w:rPr>
                <w:rFonts w:eastAsia="Times New Roman" w:cs="Times New Roman"/>
                <w:color w:val="000000"/>
                <w:sz w:val="22"/>
              </w:rPr>
              <w:t>311</w:t>
            </w:r>
          </w:p>
        </w:tc>
        <w:tc>
          <w:tcPr>
            <w:tcW w:w="0" w:type="auto"/>
            <w:vAlign w:val="center"/>
          </w:tcPr>
          <w:p w14:paraId="30A2342C" w14:textId="14BCB9CC" w:rsidR="000213E4" w:rsidRPr="000213E4" w:rsidRDefault="000213E4" w:rsidP="000213E4">
            <w:pPr>
              <w:spacing w:line="240" w:lineRule="auto"/>
              <w:ind w:firstLine="0"/>
              <w:jc w:val="left"/>
              <w:rPr>
                <w:rFonts w:eastAsia="Times New Roman" w:cs="Times New Roman"/>
                <w:color w:val="000000"/>
                <w:sz w:val="22"/>
              </w:rPr>
            </w:pPr>
            <w:r w:rsidRPr="000213E4">
              <w:rPr>
                <w:rFonts w:cs="Times New Roman"/>
                <w:color w:val="000000"/>
                <w:sz w:val="22"/>
              </w:rPr>
              <w:t>216</w:t>
            </w:r>
          </w:p>
        </w:tc>
        <w:tc>
          <w:tcPr>
            <w:tcW w:w="0" w:type="auto"/>
            <w:vAlign w:val="center"/>
          </w:tcPr>
          <w:p w14:paraId="5CF5E04F" w14:textId="35530F7F" w:rsidR="000213E4" w:rsidRPr="000213E4" w:rsidRDefault="000213E4" w:rsidP="000213E4">
            <w:pPr>
              <w:spacing w:line="240" w:lineRule="auto"/>
              <w:ind w:firstLine="0"/>
              <w:jc w:val="left"/>
              <w:rPr>
                <w:color w:val="000000"/>
                <w:sz w:val="22"/>
              </w:rPr>
            </w:pPr>
            <w:r w:rsidRPr="000213E4">
              <w:rPr>
                <w:color w:val="000000"/>
                <w:sz w:val="22"/>
              </w:rPr>
              <w:t>95</w:t>
            </w:r>
          </w:p>
        </w:tc>
        <w:tc>
          <w:tcPr>
            <w:tcW w:w="0" w:type="auto"/>
            <w:vAlign w:val="center"/>
          </w:tcPr>
          <w:p w14:paraId="3428C4FD" w14:textId="24866FA0" w:rsidR="000213E4" w:rsidRPr="000213E4" w:rsidRDefault="000213E4" w:rsidP="000213E4">
            <w:pPr>
              <w:spacing w:line="240" w:lineRule="auto"/>
              <w:ind w:firstLine="0"/>
              <w:jc w:val="left"/>
              <w:rPr>
                <w:color w:val="000000"/>
                <w:sz w:val="22"/>
              </w:rPr>
            </w:pPr>
            <w:r w:rsidRPr="000213E4">
              <w:rPr>
                <w:color w:val="000000"/>
                <w:sz w:val="22"/>
              </w:rPr>
              <w:t>9025</w:t>
            </w:r>
          </w:p>
        </w:tc>
        <w:tc>
          <w:tcPr>
            <w:tcW w:w="0" w:type="auto"/>
            <w:vAlign w:val="center"/>
          </w:tcPr>
          <w:p w14:paraId="0C3A5A4E" w14:textId="6883451E" w:rsidR="000213E4" w:rsidRPr="000213E4" w:rsidRDefault="000213E4" w:rsidP="000213E4">
            <w:pPr>
              <w:spacing w:line="240" w:lineRule="auto"/>
              <w:ind w:firstLine="0"/>
              <w:jc w:val="left"/>
              <w:rPr>
                <w:color w:val="000000"/>
                <w:sz w:val="22"/>
              </w:rPr>
            </w:pPr>
            <w:r w:rsidRPr="000213E4">
              <w:rPr>
                <w:color w:val="000000"/>
                <w:sz w:val="22"/>
              </w:rPr>
              <w:t>-93.73</w:t>
            </w:r>
          </w:p>
        </w:tc>
        <w:tc>
          <w:tcPr>
            <w:tcW w:w="444" w:type="dxa"/>
            <w:vAlign w:val="center"/>
          </w:tcPr>
          <w:p w14:paraId="4B82BDEA" w14:textId="768077E7" w:rsidR="000213E4" w:rsidRPr="000213E4" w:rsidRDefault="000213E4" w:rsidP="000213E4">
            <w:pPr>
              <w:spacing w:line="240" w:lineRule="auto"/>
              <w:ind w:firstLine="0"/>
              <w:jc w:val="left"/>
              <w:rPr>
                <w:color w:val="000000"/>
                <w:sz w:val="22"/>
              </w:rPr>
            </w:pPr>
            <w:r w:rsidRPr="000213E4">
              <w:rPr>
                <w:color w:val="000000"/>
                <w:sz w:val="22"/>
              </w:rPr>
              <w:t>4525.25</w:t>
            </w:r>
          </w:p>
        </w:tc>
        <w:tc>
          <w:tcPr>
            <w:tcW w:w="1308" w:type="dxa"/>
            <w:vAlign w:val="center"/>
          </w:tcPr>
          <w:p w14:paraId="24C13E49" w14:textId="2551BB14" w:rsidR="000213E4" w:rsidRPr="000213E4" w:rsidRDefault="000213E4" w:rsidP="000213E4">
            <w:pPr>
              <w:spacing w:line="240" w:lineRule="auto"/>
              <w:ind w:firstLine="0"/>
              <w:jc w:val="left"/>
              <w:rPr>
                <w:rFonts w:eastAsia="Times New Roman" w:cs="Times New Roman"/>
                <w:color w:val="000000"/>
                <w:sz w:val="22"/>
              </w:rPr>
            </w:pPr>
            <w:r w:rsidRPr="000213E4">
              <w:rPr>
                <w:color w:val="000000"/>
                <w:sz w:val="22"/>
              </w:rPr>
              <w:t>30.547</w:t>
            </w:r>
          </w:p>
        </w:tc>
        <w:tc>
          <w:tcPr>
            <w:tcW w:w="0" w:type="auto"/>
            <w:vAlign w:val="bottom"/>
          </w:tcPr>
          <w:p w14:paraId="3897E2AB" w14:textId="5E0E385C" w:rsidR="000213E4" w:rsidRPr="000213E4" w:rsidRDefault="000213E4" w:rsidP="000213E4">
            <w:pPr>
              <w:spacing w:line="240" w:lineRule="auto"/>
              <w:ind w:firstLine="0"/>
              <w:jc w:val="left"/>
              <w:rPr>
                <w:rFonts w:eastAsia="Times New Roman" w:cs="Times New Roman"/>
                <w:color w:val="000000"/>
                <w:sz w:val="22"/>
              </w:rPr>
            </w:pPr>
            <w:r w:rsidRPr="000213E4">
              <w:rPr>
                <w:rFonts w:ascii="Calibri" w:hAnsi="Calibri" w:cs="Calibri"/>
                <w:color w:val="000000"/>
                <w:sz w:val="22"/>
              </w:rPr>
              <w:t>30.55</w:t>
            </w:r>
          </w:p>
        </w:tc>
      </w:tr>
      <w:tr w:rsidR="00671351" w:rsidRPr="00B31721" w14:paraId="404D59AB" w14:textId="77777777" w:rsidTr="000213E4">
        <w:trPr>
          <w:trHeight w:val="300"/>
        </w:trPr>
        <w:tc>
          <w:tcPr>
            <w:tcW w:w="0" w:type="auto"/>
          </w:tcPr>
          <w:p w14:paraId="742EC66C" w14:textId="27B082BE" w:rsidR="000213E4" w:rsidRPr="00B31721" w:rsidRDefault="000213E4" w:rsidP="005C49A3">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Total</w:t>
            </w:r>
          </w:p>
        </w:tc>
        <w:tc>
          <w:tcPr>
            <w:tcW w:w="0" w:type="auto"/>
            <w:shd w:val="clear" w:color="auto" w:fill="auto"/>
            <w:noWrap/>
            <w:vAlign w:val="bottom"/>
          </w:tcPr>
          <w:p w14:paraId="68914755" w14:textId="46704CFC" w:rsidR="000213E4" w:rsidRPr="000213E4" w:rsidRDefault="000213E4" w:rsidP="005C49A3">
            <w:pPr>
              <w:spacing w:line="240" w:lineRule="auto"/>
              <w:ind w:firstLine="0"/>
              <w:jc w:val="left"/>
              <w:rPr>
                <w:rFonts w:eastAsia="Times New Roman" w:cs="Times New Roman"/>
                <w:color w:val="000000"/>
                <w:sz w:val="22"/>
              </w:rPr>
            </w:pPr>
            <w:r w:rsidRPr="000213E4">
              <w:rPr>
                <w:rFonts w:ascii="Calibri" w:hAnsi="Calibri" w:cs="Calibri"/>
                <w:color w:val="000000"/>
                <w:sz w:val="22"/>
              </w:rPr>
              <w:t>2681</w:t>
            </w:r>
          </w:p>
        </w:tc>
        <w:tc>
          <w:tcPr>
            <w:tcW w:w="0" w:type="auto"/>
            <w:vAlign w:val="bottom"/>
          </w:tcPr>
          <w:p w14:paraId="286A63BE" w14:textId="6A847797" w:rsidR="000213E4" w:rsidRPr="000213E4" w:rsidRDefault="000213E4" w:rsidP="005C49A3">
            <w:pPr>
              <w:spacing w:line="240" w:lineRule="auto"/>
              <w:ind w:firstLine="0"/>
              <w:jc w:val="left"/>
              <w:rPr>
                <w:rFonts w:cs="Times New Roman"/>
                <w:color w:val="000000"/>
                <w:sz w:val="22"/>
              </w:rPr>
            </w:pPr>
            <w:r w:rsidRPr="000213E4">
              <w:rPr>
                <w:rFonts w:ascii="Calibri" w:hAnsi="Calibri" w:cs="Calibri"/>
                <w:color w:val="000000"/>
                <w:sz w:val="22"/>
              </w:rPr>
              <w:t>2681</w:t>
            </w:r>
          </w:p>
        </w:tc>
        <w:tc>
          <w:tcPr>
            <w:tcW w:w="0" w:type="auto"/>
          </w:tcPr>
          <w:p w14:paraId="41A0648E" w14:textId="77777777" w:rsidR="000213E4" w:rsidRPr="000213E4" w:rsidRDefault="000213E4" w:rsidP="005C49A3">
            <w:pPr>
              <w:spacing w:line="240" w:lineRule="auto"/>
              <w:ind w:firstLine="0"/>
              <w:jc w:val="left"/>
              <w:rPr>
                <w:rFonts w:ascii="Calibri" w:hAnsi="Calibri" w:cs="Calibri"/>
                <w:color w:val="000000"/>
                <w:sz w:val="22"/>
              </w:rPr>
            </w:pPr>
          </w:p>
        </w:tc>
        <w:tc>
          <w:tcPr>
            <w:tcW w:w="0" w:type="auto"/>
          </w:tcPr>
          <w:p w14:paraId="4F2E07D1" w14:textId="583F70D4" w:rsidR="000213E4" w:rsidRPr="000213E4" w:rsidRDefault="00671351" w:rsidP="00671351">
            <w:pPr>
              <w:ind w:firstLine="0"/>
              <w:jc w:val="left"/>
              <w:rPr>
                <w:rFonts w:ascii="Calibri" w:hAnsi="Calibri" w:cs="Calibri"/>
                <w:color w:val="000000"/>
                <w:sz w:val="22"/>
              </w:rPr>
            </w:pPr>
            <w:r>
              <w:rPr>
                <w:rFonts w:ascii="Calibri" w:hAnsi="Calibri" w:cs="Calibri"/>
                <w:color w:val="000000"/>
                <w:sz w:val="22"/>
              </w:rPr>
              <w:t>51432</w:t>
            </w:r>
          </w:p>
        </w:tc>
        <w:tc>
          <w:tcPr>
            <w:tcW w:w="0" w:type="auto"/>
          </w:tcPr>
          <w:p w14:paraId="68B71ECE" w14:textId="77777777" w:rsidR="000213E4" w:rsidRPr="000213E4" w:rsidRDefault="000213E4" w:rsidP="005C49A3">
            <w:pPr>
              <w:spacing w:line="240" w:lineRule="auto"/>
              <w:ind w:firstLine="0"/>
              <w:jc w:val="left"/>
              <w:rPr>
                <w:rFonts w:ascii="Calibri" w:hAnsi="Calibri" w:cs="Calibri"/>
                <w:color w:val="000000"/>
                <w:sz w:val="22"/>
              </w:rPr>
            </w:pPr>
          </w:p>
        </w:tc>
        <w:tc>
          <w:tcPr>
            <w:tcW w:w="444" w:type="dxa"/>
          </w:tcPr>
          <w:p w14:paraId="6AFC57F1" w14:textId="2D0AC103" w:rsidR="000213E4" w:rsidRPr="000213E4" w:rsidRDefault="00671351" w:rsidP="00671351">
            <w:pPr>
              <w:ind w:firstLine="0"/>
              <w:jc w:val="left"/>
              <w:rPr>
                <w:rFonts w:ascii="Calibri" w:hAnsi="Calibri" w:cs="Calibri"/>
                <w:color w:val="000000"/>
                <w:sz w:val="22"/>
              </w:rPr>
            </w:pPr>
            <w:r>
              <w:rPr>
                <w:rFonts w:ascii="Calibri" w:hAnsi="Calibri" w:cs="Calibri"/>
                <w:color w:val="000000"/>
                <w:sz w:val="22"/>
              </w:rPr>
              <w:t>56716.15</w:t>
            </w:r>
          </w:p>
        </w:tc>
        <w:tc>
          <w:tcPr>
            <w:tcW w:w="1308" w:type="dxa"/>
            <w:vAlign w:val="bottom"/>
          </w:tcPr>
          <w:p w14:paraId="14813E07" w14:textId="71BC9711" w:rsidR="000213E4" w:rsidRPr="000213E4" w:rsidRDefault="000213E4" w:rsidP="005C49A3">
            <w:pPr>
              <w:spacing w:line="240" w:lineRule="auto"/>
              <w:ind w:firstLine="0"/>
              <w:jc w:val="left"/>
              <w:rPr>
                <w:color w:val="000000"/>
                <w:sz w:val="22"/>
              </w:rPr>
            </w:pPr>
            <w:r w:rsidRPr="000213E4">
              <w:rPr>
                <w:rFonts w:ascii="Calibri" w:hAnsi="Calibri" w:cs="Calibri"/>
                <w:color w:val="000000"/>
                <w:sz w:val="22"/>
              </w:rPr>
              <w:t>-97.0125</w:t>
            </w:r>
          </w:p>
        </w:tc>
        <w:tc>
          <w:tcPr>
            <w:tcW w:w="0" w:type="auto"/>
            <w:vAlign w:val="bottom"/>
          </w:tcPr>
          <w:p w14:paraId="3D354964" w14:textId="7564DAF3" w:rsidR="000213E4" w:rsidRPr="000213E4" w:rsidRDefault="000213E4" w:rsidP="005C49A3">
            <w:pPr>
              <w:spacing w:line="240" w:lineRule="auto"/>
              <w:ind w:firstLine="0"/>
              <w:jc w:val="left"/>
              <w:rPr>
                <w:rFonts w:ascii="Calibri" w:hAnsi="Calibri" w:cs="Calibri"/>
                <w:color w:val="000000"/>
                <w:sz w:val="22"/>
              </w:rPr>
            </w:pPr>
            <w:r w:rsidRPr="000213E4">
              <w:rPr>
                <w:rFonts w:ascii="Calibri" w:hAnsi="Calibri" w:cs="Calibri"/>
                <w:color w:val="000000"/>
                <w:sz w:val="22"/>
              </w:rPr>
              <w:t>302.67</w:t>
            </w:r>
          </w:p>
        </w:tc>
      </w:tr>
      <w:tr w:rsidR="00671351" w:rsidRPr="00B31721" w14:paraId="6AB7537B" w14:textId="77777777" w:rsidTr="000213E4">
        <w:trPr>
          <w:trHeight w:val="300"/>
        </w:trPr>
        <w:tc>
          <w:tcPr>
            <w:tcW w:w="0" w:type="auto"/>
          </w:tcPr>
          <w:p w14:paraId="72B5A4AE" w14:textId="75917807" w:rsidR="000213E4" w:rsidRPr="00B31721" w:rsidRDefault="000213E4" w:rsidP="005C49A3">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 xml:space="preserve"> n</w:t>
            </w:r>
          </w:p>
        </w:tc>
        <w:tc>
          <w:tcPr>
            <w:tcW w:w="0" w:type="auto"/>
            <w:shd w:val="clear" w:color="auto" w:fill="auto"/>
            <w:noWrap/>
            <w:vAlign w:val="bottom"/>
          </w:tcPr>
          <w:p w14:paraId="3D7B89D1" w14:textId="19DE81C6" w:rsidR="000213E4" w:rsidRPr="000213E4" w:rsidRDefault="000213E4" w:rsidP="005C49A3">
            <w:pPr>
              <w:spacing w:line="240" w:lineRule="auto"/>
              <w:ind w:firstLine="0"/>
              <w:jc w:val="left"/>
              <w:rPr>
                <w:rFonts w:eastAsia="Times New Roman" w:cs="Times New Roman"/>
                <w:color w:val="000000"/>
                <w:sz w:val="22"/>
              </w:rPr>
            </w:pPr>
            <w:r w:rsidRPr="000213E4">
              <w:rPr>
                <w:rFonts w:ascii="Calibri" w:hAnsi="Calibri" w:cs="Calibri"/>
                <w:color w:val="000000"/>
                <w:sz w:val="22"/>
              </w:rPr>
              <w:t>11</w:t>
            </w:r>
          </w:p>
        </w:tc>
        <w:tc>
          <w:tcPr>
            <w:tcW w:w="0" w:type="auto"/>
            <w:vAlign w:val="bottom"/>
          </w:tcPr>
          <w:p w14:paraId="4762F243" w14:textId="1A0C369E" w:rsidR="000213E4" w:rsidRPr="000213E4" w:rsidRDefault="000213E4" w:rsidP="005C49A3">
            <w:pPr>
              <w:spacing w:line="240" w:lineRule="auto"/>
              <w:ind w:firstLine="0"/>
              <w:jc w:val="left"/>
              <w:rPr>
                <w:rFonts w:cs="Times New Roman"/>
                <w:color w:val="000000"/>
                <w:sz w:val="22"/>
              </w:rPr>
            </w:pPr>
            <w:r w:rsidRPr="000213E4">
              <w:rPr>
                <w:rFonts w:ascii="Calibri" w:hAnsi="Calibri" w:cs="Calibri"/>
                <w:color w:val="000000"/>
                <w:sz w:val="22"/>
              </w:rPr>
              <w:t>11</w:t>
            </w:r>
          </w:p>
        </w:tc>
        <w:tc>
          <w:tcPr>
            <w:tcW w:w="0" w:type="auto"/>
          </w:tcPr>
          <w:p w14:paraId="121D9FF0" w14:textId="77777777" w:rsidR="000213E4" w:rsidRPr="000213E4" w:rsidRDefault="000213E4" w:rsidP="005C49A3">
            <w:pPr>
              <w:spacing w:line="240" w:lineRule="auto"/>
              <w:ind w:firstLine="0"/>
              <w:jc w:val="left"/>
              <w:rPr>
                <w:rFonts w:ascii="Calibri" w:hAnsi="Calibri" w:cs="Calibri"/>
                <w:color w:val="000000"/>
                <w:sz w:val="22"/>
              </w:rPr>
            </w:pPr>
          </w:p>
        </w:tc>
        <w:tc>
          <w:tcPr>
            <w:tcW w:w="0" w:type="auto"/>
          </w:tcPr>
          <w:p w14:paraId="68EEC2FA" w14:textId="77777777" w:rsidR="000213E4" w:rsidRPr="000213E4" w:rsidRDefault="000213E4" w:rsidP="005C49A3">
            <w:pPr>
              <w:spacing w:line="240" w:lineRule="auto"/>
              <w:ind w:firstLine="0"/>
              <w:jc w:val="left"/>
              <w:rPr>
                <w:rFonts w:ascii="Calibri" w:hAnsi="Calibri" w:cs="Calibri"/>
                <w:color w:val="000000"/>
                <w:sz w:val="22"/>
              </w:rPr>
            </w:pPr>
          </w:p>
        </w:tc>
        <w:tc>
          <w:tcPr>
            <w:tcW w:w="0" w:type="auto"/>
          </w:tcPr>
          <w:p w14:paraId="475B49EF" w14:textId="77777777" w:rsidR="000213E4" w:rsidRPr="000213E4" w:rsidRDefault="000213E4" w:rsidP="005C49A3">
            <w:pPr>
              <w:spacing w:line="240" w:lineRule="auto"/>
              <w:ind w:firstLine="0"/>
              <w:jc w:val="left"/>
              <w:rPr>
                <w:rFonts w:ascii="Calibri" w:hAnsi="Calibri" w:cs="Calibri"/>
                <w:color w:val="000000"/>
                <w:sz w:val="22"/>
              </w:rPr>
            </w:pPr>
          </w:p>
        </w:tc>
        <w:tc>
          <w:tcPr>
            <w:tcW w:w="444" w:type="dxa"/>
          </w:tcPr>
          <w:p w14:paraId="780CFF80" w14:textId="77777777" w:rsidR="000213E4" w:rsidRPr="000213E4" w:rsidRDefault="000213E4" w:rsidP="005C49A3">
            <w:pPr>
              <w:spacing w:line="240" w:lineRule="auto"/>
              <w:ind w:firstLine="0"/>
              <w:jc w:val="left"/>
              <w:rPr>
                <w:rFonts w:ascii="Calibri" w:hAnsi="Calibri" w:cs="Calibri"/>
                <w:color w:val="000000"/>
                <w:sz w:val="22"/>
              </w:rPr>
            </w:pPr>
          </w:p>
        </w:tc>
        <w:tc>
          <w:tcPr>
            <w:tcW w:w="1308" w:type="dxa"/>
            <w:vAlign w:val="bottom"/>
          </w:tcPr>
          <w:p w14:paraId="39F4DE4A" w14:textId="6DC6A0A0" w:rsidR="000213E4" w:rsidRPr="000213E4" w:rsidRDefault="000213E4" w:rsidP="005C49A3">
            <w:pPr>
              <w:spacing w:line="240" w:lineRule="auto"/>
              <w:ind w:firstLine="0"/>
              <w:jc w:val="left"/>
              <w:rPr>
                <w:color w:val="000000"/>
                <w:sz w:val="22"/>
              </w:rPr>
            </w:pPr>
            <w:r w:rsidRPr="000213E4">
              <w:rPr>
                <w:rFonts w:ascii="Calibri" w:hAnsi="Calibri" w:cs="Calibri"/>
                <w:color w:val="000000"/>
                <w:sz w:val="22"/>
              </w:rPr>
              <w:t>11</w:t>
            </w:r>
          </w:p>
        </w:tc>
        <w:tc>
          <w:tcPr>
            <w:tcW w:w="0" w:type="auto"/>
            <w:vAlign w:val="bottom"/>
          </w:tcPr>
          <w:p w14:paraId="02009095" w14:textId="47F5896C" w:rsidR="000213E4" w:rsidRPr="000213E4" w:rsidRDefault="000213E4" w:rsidP="005C49A3">
            <w:pPr>
              <w:spacing w:line="240" w:lineRule="auto"/>
              <w:ind w:firstLine="0"/>
              <w:jc w:val="left"/>
              <w:rPr>
                <w:rFonts w:ascii="Calibri" w:hAnsi="Calibri" w:cs="Calibri"/>
                <w:color w:val="000000"/>
                <w:sz w:val="22"/>
              </w:rPr>
            </w:pPr>
            <w:r w:rsidRPr="000213E4">
              <w:rPr>
                <w:rFonts w:ascii="Calibri" w:hAnsi="Calibri" w:cs="Calibri"/>
                <w:color w:val="000000"/>
                <w:sz w:val="22"/>
              </w:rPr>
              <w:t>11</w:t>
            </w:r>
          </w:p>
        </w:tc>
      </w:tr>
      <w:tr w:rsidR="00671351" w:rsidRPr="00B31721" w14:paraId="75522664" w14:textId="77777777" w:rsidTr="000213E4">
        <w:trPr>
          <w:trHeight w:val="300"/>
        </w:trPr>
        <w:tc>
          <w:tcPr>
            <w:tcW w:w="0" w:type="auto"/>
          </w:tcPr>
          <w:p w14:paraId="2DF338E1" w14:textId="6B97BCAB" w:rsidR="000213E4" w:rsidRPr="00B31721" w:rsidRDefault="000213E4" w:rsidP="005C49A3">
            <w:pPr>
              <w:spacing w:line="240" w:lineRule="auto"/>
              <w:ind w:firstLine="0"/>
              <w:jc w:val="left"/>
              <w:rPr>
                <w:rFonts w:eastAsia="Times New Roman" w:cs="Times New Roman"/>
                <w:color w:val="000000"/>
                <w:sz w:val="16"/>
                <w:szCs w:val="24"/>
              </w:rPr>
            </w:pPr>
            <w:r w:rsidRPr="00B31721">
              <w:rPr>
                <w:rFonts w:eastAsia="Times New Roman" w:cs="Times New Roman"/>
                <w:color w:val="000000"/>
                <w:sz w:val="16"/>
                <w:szCs w:val="24"/>
              </w:rPr>
              <w:t>mean</w:t>
            </w:r>
          </w:p>
        </w:tc>
        <w:tc>
          <w:tcPr>
            <w:tcW w:w="0" w:type="auto"/>
            <w:shd w:val="clear" w:color="auto" w:fill="auto"/>
            <w:noWrap/>
            <w:vAlign w:val="bottom"/>
          </w:tcPr>
          <w:p w14:paraId="66D9DC76" w14:textId="7D2E2847" w:rsidR="000213E4" w:rsidRPr="000213E4" w:rsidRDefault="000213E4" w:rsidP="00C66722">
            <w:pPr>
              <w:ind w:firstLine="0"/>
              <w:jc w:val="left"/>
              <w:rPr>
                <w:rFonts w:ascii="Calibri" w:hAnsi="Calibri" w:cs="Calibri"/>
                <w:color w:val="000000"/>
                <w:sz w:val="22"/>
              </w:rPr>
            </w:pPr>
            <w:r w:rsidRPr="000213E4">
              <w:rPr>
                <w:rFonts w:ascii="Calibri" w:hAnsi="Calibri" w:cs="Calibri"/>
                <w:color w:val="000000"/>
                <w:sz w:val="22"/>
              </w:rPr>
              <w:t>243.73</w:t>
            </w:r>
          </w:p>
        </w:tc>
        <w:tc>
          <w:tcPr>
            <w:tcW w:w="0" w:type="auto"/>
            <w:vAlign w:val="bottom"/>
          </w:tcPr>
          <w:p w14:paraId="4EEB9B12" w14:textId="77777777" w:rsidR="000213E4" w:rsidRPr="000213E4" w:rsidRDefault="000213E4" w:rsidP="005C49A3">
            <w:pPr>
              <w:spacing w:line="240" w:lineRule="auto"/>
              <w:ind w:firstLine="0"/>
              <w:jc w:val="left"/>
              <w:rPr>
                <w:rFonts w:ascii="Calibri" w:hAnsi="Calibri" w:cs="Calibri"/>
                <w:color w:val="000000"/>
                <w:sz w:val="22"/>
              </w:rPr>
            </w:pPr>
          </w:p>
        </w:tc>
        <w:tc>
          <w:tcPr>
            <w:tcW w:w="0" w:type="auto"/>
          </w:tcPr>
          <w:p w14:paraId="3FA8D336" w14:textId="77777777" w:rsidR="000213E4" w:rsidRPr="000213E4" w:rsidRDefault="000213E4" w:rsidP="005C49A3">
            <w:pPr>
              <w:spacing w:line="240" w:lineRule="auto"/>
              <w:ind w:firstLine="0"/>
              <w:jc w:val="left"/>
              <w:rPr>
                <w:rFonts w:ascii="Calibri" w:hAnsi="Calibri" w:cs="Calibri"/>
                <w:color w:val="000000"/>
                <w:sz w:val="22"/>
              </w:rPr>
            </w:pPr>
          </w:p>
        </w:tc>
        <w:tc>
          <w:tcPr>
            <w:tcW w:w="0" w:type="auto"/>
          </w:tcPr>
          <w:p w14:paraId="5B98C015" w14:textId="0651F4AE" w:rsidR="000213E4" w:rsidRPr="000213E4" w:rsidRDefault="000213E4" w:rsidP="000966B5">
            <w:pPr>
              <w:ind w:firstLine="0"/>
              <w:jc w:val="left"/>
              <w:rPr>
                <w:rFonts w:ascii="Calibri" w:hAnsi="Calibri" w:cs="Calibri"/>
                <w:color w:val="000000"/>
                <w:sz w:val="22"/>
              </w:rPr>
            </w:pPr>
            <w:r w:rsidRPr="000213E4">
              <w:rPr>
                <w:rFonts w:ascii="Calibri" w:hAnsi="Calibri" w:cs="Calibri"/>
                <w:color w:val="000000"/>
                <w:sz w:val="22"/>
              </w:rPr>
              <w:t>4675.64</w:t>
            </w:r>
          </w:p>
        </w:tc>
        <w:tc>
          <w:tcPr>
            <w:tcW w:w="0" w:type="auto"/>
          </w:tcPr>
          <w:p w14:paraId="198168D6" w14:textId="77777777" w:rsidR="000213E4" w:rsidRPr="000213E4" w:rsidRDefault="000213E4" w:rsidP="005C49A3">
            <w:pPr>
              <w:spacing w:line="240" w:lineRule="auto"/>
              <w:ind w:firstLine="0"/>
              <w:jc w:val="left"/>
              <w:rPr>
                <w:rFonts w:ascii="Calibri" w:hAnsi="Calibri" w:cs="Calibri"/>
                <w:color w:val="000000"/>
                <w:sz w:val="22"/>
              </w:rPr>
            </w:pPr>
          </w:p>
        </w:tc>
        <w:tc>
          <w:tcPr>
            <w:tcW w:w="444" w:type="dxa"/>
          </w:tcPr>
          <w:p w14:paraId="56C507EA" w14:textId="77777777" w:rsidR="000213E4" w:rsidRPr="000213E4" w:rsidRDefault="000213E4" w:rsidP="005C49A3">
            <w:pPr>
              <w:spacing w:line="240" w:lineRule="auto"/>
              <w:ind w:firstLine="0"/>
              <w:jc w:val="left"/>
              <w:rPr>
                <w:rFonts w:ascii="Calibri" w:hAnsi="Calibri" w:cs="Calibri"/>
                <w:color w:val="000000"/>
                <w:sz w:val="22"/>
              </w:rPr>
            </w:pPr>
          </w:p>
        </w:tc>
        <w:tc>
          <w:tcPr>
            <w:tcW w:w="1308" w:type="dxa"/>
            <w:vAlign w:val="bottom"/>
          </w:tcPr>
          <w:p w14:paraId="4ABB9802" w14:textId="25B2C890" w:rsidR="000213E4" w:rsidRPr="000213E4" w:rsidRDefault="000213E4" w:rsidP="005C49A3">
            <w:pPr>
              <w:spacing w:line="240" w:lineRule="auto"/>
              <w:ind w:firstLine="0"/>
              <w:jc w:val="left"/>
              <w:rPr>
                <w:rFonts w:ascii="Calibri" w:hAnsi="Calibri" w:cs="Calibri"/>
                <w:color w:val="000000"/>
                <w:sz w:val="22"/>
              </w:rPr>
            </w:pPr>
          </w:p>
        </w:tc>
        <w:tc>
          <w:tcPr>
            <w:tcW w:w="0" w:type="auto"/>
            <w:vAlign w:val="bottom"/>
          </w:tcPr>
          <w:p w14:paraId="19C352F4" w14:textId="77777777" w:rsidR="000213E4" w:rsidRPr="000213E4" w:rsidRDefault="000213E4" w:rsidP="005C49A3">
            <w:pPr>
              <w:spacing w:line="240" w:lineRule="auto"/>
              <w:ind w:firstLine="0"/>
              <w:jc w:val="left"/>
              <w:rPr>
                <w:rFonts w:ascii="Calibri" w:hAnsi="Calibri" w:cs="Calibri"/>
                <w:color w:val="000000"/>
                <w:sz w:val="22"/>
              </w:rPr>
            </w:pPr>
          </w:p>
        </w:tc>
      </w:tr>
    </w:tbl>
    <w:p w14:paraId="4ABAB23B" w14:textId="77777777" w:rsidR="00E22B45" w:rsidRDefault="00E22B45" w:rsidP="00656040">
      <w:pPr>
        <w:ind w:firstLine="0"/>
      </w:pPr>
    </w:p>
    <w:p w14:paraId="37379875" w14:textId="58538B5B" w:rsidR="0023588D" w:rsidRPr="009A18E1" w:rsidRDefault="0023588D" w:rsidP="00656040">
      <w:pPr>
        <w:ind w:firstLine="0"/>
        <w:rPr>
          <w:rFonts w:eastAsiaTheme="minorEastAsia"/>
        </w:rPr>
      </w:pPr>
    </w:p>
    <w:p w14:paraId="5313F4C3" w14:textId="71B657E4" w:rsidR="009A18E1" w:rsidRPr="009A18E1" w:rsidRDefault="009A18E1" w:rsidP="00656040">
      <w:pPr>
        <w:ind w:firstLine="0"/>
      </w:pPr>
      <w:r>
        <w:t xml:space="preserve">Tabel </w:t>
      </w:r>
      <w:r>
        <w:fldChar w:fldCharType="begin"/>
      </w:r>
      <w:r>
        <w:instrText xml:space="preserve"> REF tabel_pe \h </w:instrText>
      </w:r>
      <w:r>
        <w:fldChar w:fldCharType="separate"/>
      </w:r>
      <w:r w:rsidR="00401C47">
        <w:t>4.</w:t>
      </w:r>
      <w:r w:rsidR="00401C47">
        <w:rPr>
          <w:noProof/>
        </w:rPr>
        <w:t>4</w:t>
      </w:r>
      <w:r w:rsidR="00401C47">
        <w:t xml:space="preserve"> </w:t>
      </w:r>
      <w:r>
        <w:fldChar w:fldCharType="end"/>
      </w:r>
      <w:r>
        <w:t xml:space="preserve">merupakan data yang </w:t>
      </w:r>
      <w:proofErr w:type="gramStart"/>
      <w:r>
        <w:t>akan</w:t>
      </w:r>
      <w:proofErr w:type="gramEnd"/>
      <w:r>
        <w:t xml:space="preserve"> digunakan dalam melakukan pengujian algoritma. Data aktual (A) dan data prediksi (F) merupakan penjualan obat Acarbose 100 Mg. Nilai </w:t>
      </w:r>
      <w:r>
        <w:rPr>
          <w:i/>
        </w:rPr>
        <w:t xml:space="preserve">Percentage Error(PE) </w:t>
      </w:r>
      <w:r w:rsidR="00055E0B">
        <w:t xml:space="preserve">diperoleh dengan menghitung </w:t>
      </w:r>
      <w:r>
        <w:t xml:space="preserve"> jarak </w:t>
      </w:r>
      <w:r w:rsidR="00055E0B">
        <w:lastRenderedPageBreak/>
        <w:t>antara nilai aktual dan</w:t>
      </w:r>
      <w:r>
        <w:t xml:space="preserve"> prediksi, dan </w:t>
      </w:r>
      <w:r w:rsidR="00055E0B">
        <w:t>selanjutnya di bagi dengan nilai aktural (</w:t>
      </w:r>
      <w:r>
        <w:t xml:space="preserve"> </w:t>
      </w:r>
      <m:oMath>
        <m:r>
          <m:rPr>
            <m:sty m:val="p"/>
          </m:rPr>
          <w:rPr>
            <w:rFonts w:ascii="Cambria Math" w:hAnsi="Cambria Math"/>
          </w:rPr>
          <w:br/>
        </m:r>
        <m:r>
          <w:rPr>
            <w:rFonts w:ascii="Cambria Math" w:hAnsi="Cambria Math"/>
          </w:rPr>
          <m:t>PE=</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A</m:t>
                </m:r>
              </m:e>
              <m:sub>
                <m:r>
                  <w:rPr>
                    <w:rFonts w:ascii="Cambria Math" w:hAnsi="Cambria Math"/>
                  </w:rPr>
                  <m:t>i</m:t>
                </m:r>
              </m:sub>
            </m:sSub>
          </m:den>
        </m:f>
      </m:oMath>
      <w:r w:rsidR="00055E0B">
        <w:rPr>
          <w:rFonts w:eastAsiaTheme="minorEastAsia"/>
        </w:rPr>
        <w:t xml:space="preserve"> ).</w:t>
      </w:r>
    </w:p>
    <w:p w14:paraId="432D32F2" w14:textId="49EC9EC1" w:rsidR="0018656E" w:rsidRDefault="0018656E" w:rsidP="00656040">
      <w:pPr>
        <w:ind w:firstLine="0"/>
      </w:pPr>
      <w:r>
        <w:t xml:space="preserve">Dari tabel </w:t>
      </w:r>
      <w:r>
        <w:fldChar w:fldCharType="begin"/>
      </w:r>
      <w:r>
        <w:instrText xml:space="preserve"> REF tabel_pe \h </w:instrText>
      </w:r>
      <w:r>
        <w:fldChar w:fldCharType="separate"/>
      </w:r>
      <w:r w:rsidR="00401C47">
        <w:t>4.</w:t>
      </w:r>
      <w:r w:rsidR="00401C47">
        <w:rPr>
          <w:noProof/>
        </w:rPr>
        <w:t>4</w:t>
      </w:r>
      <w:r w:rsidR="00401C47">
        <w:t xml:space="preserve"> </w:t>
      </w:r>
      <w:r>
        <w:fldChar w:fldCharType="end"/>
      </w:r>
      <w:r>
        <w:t>maka dapat dihit</w:t>
      </w:r>
      <w:r w:rsidR="00055E0B">
        <w:t>ung nilai MAPE sebagai berikut:</w:t>
      </w:r>
    </w:p>
    <w:p w14:paraId="0CC40E02" w14:textId="62676ADF" w:rsidR="003D554B" w:rsidRPr="0018656E" w:rsidRDefault="003D554B" w:rsidP="00FF3D36">
      <w:pPr>
        <w:rPr>
          <w:rFonts w:eastAsiaTheme="minorEastAsia"/>
        </w:rPr>
      </w:pPr>
      <m:oMathPara>
        <m:oMathParaPr>
          <m:jc m:val="left"/>
        </m:oMathParaP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E</m:t>
                      </m:r>
                    </m:e>
                    <m:sub>
                      <m:r>
                        <w:rPr>
                          <w:rFonts w:ascii="Cambria Math" w:hAnsi="Cambria Math"/>
                        </w:rPr>
                        <m:t>i</m:t>
                      </m:r>
                    </m:sub>
                  </m:sSub>
                </m:e>
              </m:d>
            </m:e>
          </m:nary>
        </m:oMath>
      </m:oMathPara>
    </w:p>
    <w:p w14:paraId="00BD46DF" w14:textId="1380491C" w:rsidR="0018656E" w:rsidRPr="00055E0B" w:rsidRDefault="0018656E" w:rsidP="00FF3D36">
      <w:pPr>
        <w:rPr>
          <w:rFonts w:eastAsiaTheme="minorEastAsia"/>
        </w:rPr>
      </w:pPr>
      <m:oMathPara>
        <m:oMathParaPr>
          <m:jc m:val="left"/>
        </m:oMathParaP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11</m:t>
              </m:r>
            </m:den>
          </m:f>
          <m:r>
            <m:rPr>
              <m:sty m:val="p"/>
            </m:rPr>
            <w:rPr>
              <w:rFonts w:ascii="Cambria Math" w:hAnsi="Cambria Math" w:cs="Calibri"/>
              <w:color w:val="000000"/>
              <w:sz w:val="22"/>
            </w:rPr>
            <m:t>302.67</m:t>
          </m:r>
          <m:r>
            <w:rPr>
              <w:rFonts w:ascii="Cambria Math" w:hAnsi="Cambria Math"/>
            </w:rPr>
            <m:t>=27.5</m:t>
          </m:r>
        </m:oMath>
      </m:oMathPara>
    </w:p>
    <w:p w14:paraId="15933925" w14:textId="2B65411A" w:rsidR="00055E0B" w:rsidRPr="00C453CE" w:rsidRDefault="00055E0B" w:rsidP="00055E0B">
      <w:pPr>
        <w:ind w:firstLine="0"/>
        <w:jc w:val="left"/>
        <w:rPr>
          <w:rFonts w:eastAsiaTheme="minorEastAsia"/>
        </w:rPr>
      </w:pPr>
      <w:proofErr w:type="gramStart"/>
      <w:r>
        <w:rPr>
          <w:rFonts w:eastAsiaTheme="minorEastAsia"/>
        </w:rPr>
        <w:t>dimana</w:t>
      </w:r>
      <w:proofErr w:type="gramEnd"/>
      <w:r>
        <w:rPr>
          <w:rFonts w:eastAsiaTheme="minorEastAsia"/>
        </w:rPr>
        <w:t>:</w:t>
      </w:r>
    </w:p>
    <w:p w14:paraId="429BF121" w14:textId="05259A80" w:rsidR="00C453CE" w:rsidRPr="00C453CE" w:rsidRDefault="00C453CE" w:rsidP="00055E0B">
      <w:pPr>
        <w:ind w:firstLine="0"/>
        <w:jc w:val="left"/>
        <w:rPr>
          <w:rFonts w:eastAsiaTheme="minorEastAsia"/>
        </w:rPr>
      </w:pPr>
      <m:oMath>
        <m:r>
          <w:rPr>
            <w:rFonts w:ascii="Cambria Math" w:hAnsi="Cambria Math"/>
          </w:rPr>
          <m:t>n</m:t>
        </m:r>
      </m:oMath>
      <w:r>
        <w:rPr>
          <w:rFonts w:eastAsiaTheme="minorEastAsia"/>
        </w:rPr>
        <w:t xml:space="preserve"> = banyak data</w:t>
      </w:r>
    </w:p>
    <w:p w14:paraId="7F34C5CB" w14:textId="6BBEDB83" w:rsidR="00C453CE" w:rsidRDefault="00541185" w:rsidP="00055E0B">
      <w:pPr>
        <w:ind w:firstLine="0"/>
        <w:jc w:val="left"/>
        <w:rPr>
          <w:rFonts w:eastAsiaTheme="minorEastAsia"/>
        </w:rPr>
      </w:pP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C453CE">
        <w:rPr>
          <w:rFonts w:eastAsiaTheme="minorEastAsia"/>
        </w:rPr>
        <w:t xml:space="preserve"> = </w:t>
      </w:r>
      <w:r w:rsidR="0077772F">
        <w:rPr>
          <w:rFonts w:eastAsiaTheme="minorEastAsia"/>
        </w:rPr>
        <w:t>data aktual periode ke - i</w:t>
      </w:r>
    </w:p>
    <w:p w14:paraId="094A8F62" w14:textId="346EEAF0" w:rsidR="00C453CE" w:rsidRPr="00C453CE" w:rsidRDefault="00541185" w:rsidP="00055E0B">
      <w:pPr>
        <w:ind w:firstLine="0"/>
        <w:jc w:val="left"/>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77772F">
        <w:rPr>
          <w:rFonts w:eastAsiaTheme="minorEastAsia"/>
        </w:rPr>
        <w:t xml:space="preserve"> = data prediksi period ke -i</w:t>
      </w:r>
    </w:p>
    <w:p w14:paraId="7A5E28B9" w14:textId="0B25C236" w:rsidR="00C453CE" w:rsidRPr="003D554B" w:rsidRDefault="00C453CE" w:rsidP="00C453CE">
      <w:pPr>
        <w:jc w:val="left"/>
      </w:pPr>
    </w:p>
    <w:p w14:paraId="56AA003E" w14:textId="7BBC81B2" w:rsidR="00055E0B" w:rsidRDefault="00055E0B" w:rsidP="00055E0B">
      <w:pPr>
        <w:ind w:firstLine="0"/>
      </w:pPr>
      <w:r>
        <w:t xml:space="preserve">Selanjutnya dilakukan proses perhitungan nilai koefisien determinasi </w:t>
      </w:r>
      <w:proofErr w:type="gramStart"/>
      <w:r>
        <w:t>atau  R</w:t>
      </w:r>
      <w:proofErr w:type="gramEnd"/>
      <w:r>
        <w:t xml:space="preserve"> Square (R</w:t>
      </w:r>
      <w:r w:rsidRPr="00055E0B">
        <w:rPr>
          <w:vertAlign w:val="superscript"/>
        </w:rPr>
        <w:t>2</w:t>
      </w:r>
      <w:r>
        <w:t>) sebagai berikut :</w:t>
      </w:r>
    </w:p>
    <w:p w14:paraId="06D47A1C" w14:textId="72AFBEC9" w:rsidR="005145B2" w:rsidRDefault="00541185" w:rsidP="00055E0B">
      <w:pPr>
        <w:ind w:firstLine="0"/>
        <w:jc w:val="left"/>
        <w:rPr>
          <w:rFonts w:eastAsiaTheme="minorEastAsia"/>
        </w:rPr>
      </w:pP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1-</m:t>
        </m:r>
        <m:f>
          <m:fPr>
            <m:ctrlPr>
              <w:rPr>
                <w:rFonts w:ascii="Cambria Math" w:hAnsi="Cambria Math"/>
                <w:i/>
              </w:rPr>
            </m:ctrlPr>
          </m:fPr>
          <m:num>
            <m:r>
              <w:rPr>
                <w:rFonts w:ascii="Cambria Math" w:hAnsi="Cambria Math"/>
              </w:rPr>
              <m:t>SSE</m:t>
            </m:r>
          </m:num>
          <m:den>
            <m:r>
              <w:rPr>
                <w:rFonts w:ascii="Cambria Math" w:hAnsi="Cambria Math"/>
              </w:rPr>
              <m:t>SST</m:t>
            </m:r>
          </m:den>
        </m:f>
        <m:r>
          <w:rPr>
            <w:rFonts w:ascii="Cambria Math" w:hAnsi="Cambria Math"/>
          </w:rPr>
          <m:t>=1-</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yi-</m:t>
                        </m:r>
                        <m:acc>
                          <m:accPr>
                            <m:chr m:val="̃"/>
                            <m:ctrlPr>
                              <w:rPr>
                                <w:rFonts w:ascii="Cambria Math" w:hAnsi="Cambria Math"/>
                                <w:i/>
                              </w:rPr>
                            </m:ctrlPr>
                          </m:accPr>
                          <m:e>
                            <m:r>
                              <w:rPr>
                                <w:rFonts w:ascii="Cambria Math" w:hAnsi="Cambria Math"/>
                              </w:rPr>
                              <m:t>yi</m:t>
                            </m:r>
                          </m:e>
                        </m:acc>
                      </m:e>
                    </m:d>
                  </m:e>
                  <m:sup>
                    <m:r>
                      <w:rPr>
                        <w:rFonts w:ascii="Cambria Math" w:hAnsi="Cambria Math"/>
                      </w:rPr>
                      <m:t>2</m:t>
                    </m:r>
                  </m:sup>
                </m:sSup>
              </m:e>
            </m:nary>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yi-</m:t>
                        </m:r>
                        <m:acc>
                          <m:accPr>
                            <m:chr m:val="̅"/>
                            <m:ctrlPr>
                              <w:rPr>
                                <w:rFonts w:ascii="Cambria Math" w:hAnsi="Cambria Math"/>
                                <w:i/>
                              </w:rPr>
                            </m:ctrlPr>
                          </m:accPr>
                          <m:e>
                            <m:r>
                              <w:rPr>
                                <w:rFonts w:ascii="Cambria Math" w:hAnsi="Cambria Math"/>
                              </w:rPr>
                              <m:t>yi</m:t>
                            </m:r>
                          </m:e>
                        </m:acc>
                      </m:e>
                    </m:d>
                  </m:e>
                  <m:sup>
                    <m:r>
                      <w:rPr>
                        <w:rFonts w:ascii="Cambria Math" w:hAnsi="Cambria Math"/>
                      </w:rPr>
                      <m:t>2</m:t>
                    </m:r>
                  </m:sup>
                </m:sSup>
              </m:e>
            </m:nary>
          </m:den>
        </m:f>
        <m:r>
          <w:rPr>
            <w:rFonts w:ascii="Cambria Math" w:eastAsiaTheme="minorEastAsia" w:hAnsi="Cambria Math"/>
          </w:rPr>
          <m:t>=1-</m:t>
        </m:r>
        <m:f>
          <m:fPr>
            <m:ctrlPr>
              <w:rPr>
                <w:rFonts w:ascii="Cambria Math" w:eastAsiaTheme="minorEastAsia" w:hAnsi="Cambria Math"/>
                <w:i/>
              </w:rPr>
            </m:ctrlPr>
          </m:fPr>
          <m:num>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E1</m:t>
                </m:r>
              </m:e>
            </m:nary>
          </m:num>
          <m:den>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E2</m:t>
                </m:r>
              </m:e>
            </m:nary>
          </m:den>
        </m:f>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51432</m:t>
            </m:r>
          </m:num>
          <m:den>
            <m:r>
              <m:rPr>
                <m:sty m:val="p"/>
              </m:rPr>
              <w:rPr>
                <w:rFonts w:ascii="Cambria Math" w:hAnsi="Cambria Math" w:cs="Calibri"/>
                <w:color w:val="000000"/>
                <w:sz w:val="22"/>
              </w:rPr>
              <m:t>56716.15</m:t>
            </m:r>
          </m:den>
        </m:f>
        <m:r>
          <w:rPr>
            <w:rFonts w:ascii="Cambria Math" w:eastAsiaTheme="minorEastAsia" w:hAnsi="Cambria Math"/>
          </w:rPr>
          <m:t>=0.09</m:t>
        </m:r>
      </m:oMath>
      <w:r w:rsidR="004E0E9E">
        <w:rPr>
          <w:rFonts w:eastAsiaTheme="minorEastAsia"/>
        </w:rPr>
        <w:t xml:space="preserve"> </w:t>
      </w:r>
    </w:p>
    <w:p w14:paraId="5EB40C0C" w14:textId="3A19D1D2" w:rsidR="00055E0B" w:rsidRPr="003905F5" w:rsidRDefault="00055E0B" w:rsidP="00055E0B">
      <w:pPr>
        <w:ind w:firstLine="0"/>
        <w:jc w:val="left"/>
        <w:rPr>
          <w:rFonts w:eastAsiaTheme="minorEastAsia"/>
        </w:rPr>
      </w:pPr>
      <w:proofErr w:type="gramStart"/>
      <w:r>
        <w:rPr>
          <w:rFonts w:eastAsiaTheme="minorEastAsia"/>
        </w:rPr>
        <w:t>dimana</w:t>
      </w:r>
      <w:proofErr w:type="gramEnd"/>
      <w:r>
        <w:rPr>
          <w:rFonts w:eastAsiaTheme="minorEastAsia"/>
        </w:rPr>
        <w:t>:</w:t>
      </w:r>
    </w:p>
    <w:p w14:paraId="672063A9" w14:textId="204D1E1A" w:rsidR="003905F5" w:rsidRDefault="003905F5" w:rsidP="00055E0B">
      <w:pPr>
        <w:ind w:firstLine="0"/>
        <w:jc w:val="left"/>
        <w:rPr>
          <w:rFonts w:eastAsiaTheme="minorEastAsia"/>
        </w:rPr>
      </w:pPr>
      <w:r>
        <w:rPr>
          <w:rFonts w:eastAsiaTheme="minorEastAsia"/>
        </w:rPr>
        <w:t>SSE = Sum of Squared Error</w:t>
      </w:r>
    </w:p>
    <w:p w14:paraId="493BF46D" w14:textId="07994D12" w:rsidR="00FF3D36" w:rsidRDefault="003905F5" w:rsidP="004633DF">
      <w:pPr>
        <w:ind w:firstLine="0"/>
        <w:jc w:val="left"/>
      </w:pPr>
      <w:r>
        <w:rPr>
          <w:rFonts w:eastAsiaTheme="minorEastAsia"/>
        </w:rPr>
        <w:t>SST = total sum of squares</w:t>
      </w:r>
    </w:p>
    <w:p w14:paraId="37586801" w14:textId="22BA66B2" w:rsidR="00751EF1" w:rsidRDefault="00541185" w:rsidP="004633DF">
      <w:r>
        <w:t xml:space="preserve"> </w:t>
      </w:r>
    </w:p>
    <w:p w14:paraId="1C1CE4BF" w14:textId="77777777" w:rsidR="00FF3D36" w:rsidRPr="00C12078" w:rsidRDefault="00FF3D36" w:rsidP="001F2D8E">
      <w:pPr>
        <w:pStyle w:val="4122"/>
      </w:pPr>
      <w:bookmarkStart w:id="140" w:name="_Toc59097206"/>
      <w:r w:rsidRPr="00C12078">
        <w:t>Perhitungan Algoritma Apriori</w:t>
      </w:r>
      <w:bookmarkEnd w:id="140"/>
    </w:p>
    <w:p w14:paraId="1B80437D" w14:textId="77777777" w:rsidR="00FF3D36" w:rsidRDefault="00FF3D36" w:rsidP="00FF3D36">
      <w:r>
        <w:t xml:space="preserve">Dalam proses pencarian pola pembelian obat dengan menggunakan perhitungan algoritma apriori, dilakukan dengan langka – langka sebagai </w:t>
      </w:r>
      <w:proofErr w:type="gramStart"/>
      <w:r>
        <w:t>berikut :</w:t>
      </w:r>
      <w:proofErr w:type="gramEnd"/>
    </w:p>
    <w:p w14:paraId="67193BA0" w14:textId="77777777" w:rsidR="00FF3D36" w:rsidRDefault="00FF3D36" w:rsidP="00DD412C">
      <w:pPr>
        <w:pStyle w:val="422"/>
        <w:numPr>
          <w:ilvl w:val="2"/>
          <w:numId w:val="43"/>
        </w:numPr>
        <w:ind w:left="426" w:hanging="284"/>
      </w:pPr>
      <w:r>
        <w:t xml:space="preserve">Menentukan data yang akan dilakukan proses pencarian pola pembeliannya </w:t>
      </w:r>
    </w:p>
    <w:p w14:paraId="4E11535F" w14:textId="45BE4600" w:rsidR="00FF3D36" w:rsidRDefault="00FF3D36" w:rsidP="00DD412C">
      <w:pPr>
        <w:keepNext/>
      </w:pPr>
      <w:r>
        <w:t xml:space="preserve">Data yang </w:t>
      </w:r>
      <w:proofErr w:type="gramStart"/>
      <w:r>
        <w:t>akan</w:t>
      </w:r>
      <w:proofErr w:type="gramEnd"/>
      <w:r>
        <w:t xml:space="preserve"> dilakukan proses perhitungan algoritma apriori dapat dilihat pada tabal </w:t>
      </w:r>
      <w:r w:rsidR="00760738">
        <w:rPr>
          <w:highlight w:val="yellow"/>
        </w:rPr>
        <w:fldChar w:fldCharType="begin"/>
      </w:r>
      <w:r w:rsidR="00760738">
        <w:instrText xml:space="preserve"> REF tabel_penjualan_4 \h </w:instrText>
      </w:r>
      <w:r w:rsidR="00760738">
        <w:rPr>
          <w:highlight w:val="yellow"/>
        </w:rPr>
      </w:r>
      <w:r w:rsidR="00760738">
        <w:rPr>
          <w:highlight w:val="yellow"/>
        </w:rPr>
        <w:fldChar w:fldCharType="separate"/>
      </w:r>
      <w:r w:rsidR="00401C47">
        <w:t>4.</w:t>
      </w:r>
      <w:r w:rsidR="00401C47">
        <w:rPr>
          <w:noProof/>
        </w:rPr>
        <w:t>5</w:t>
      </w:r>
      <w:r w:rsidR="00760738">
        <w:rPr>
          <w:highlight w:val="yellow"/>
        </w:rPr>
        <w:fldChar w:fldCharType="end"/>
      </w:r>
    </w:p>
    <w:p w14:paraId="1621FE7F" w14:textId="3AF0C9DB" w:rsidR="00760738" w:rsidRDefault="00760738" w:rsidP="00760738">
      <w:pPr>
        <w:pStyle w:val="ct"/>
      </w:pPr>
      <w:r>
        <w:t xml:space="preserve">Tabel </w:t>
      </w:r>
      <w:bookmarkStart w:id="141" w:name="tabel_penjualan_4"/>
      <w:r>
        <w:t>4.</w:t>
      </w:r>
      <w:r w:rsidR="00541185">
        <w:rPr>
          <w:noProof/>
        </w:rPr>
        <w:fldChar w:fldCharType="begin"/>
      </w:r>
      <w:r w:rsidR="00541185">
        <w:rPr>
          <w:noProof/>
        </w:rPr>
        <w:instrText xml:space="preserve"> SEQ Tabel_4. \* ARABIC </w:instrText>
      </w:r>
      <w:r w:rsidR="00541185">
        <w:rPr>
          <w:noProof/>
        </w:rPr>
        <w:fldChar w:fldCharType="separate"/>
      </w:r>
      <w:r w:rsidR="00401C47">
        <w:rPr>
          <w:noProof/>
        </w:rPr>
        <w:t>5</w:t>
      </w:r>
      <w:r w:rsidR="00541185">
        <w:rPr>
          <w:noProof/>
        </w:rPr>
        <w:fldChar w:fldCharType="end"/>
      </w:r>
      <w:bookmarkEnd w:id="141"/>
      <w:r>
        <w:t xml:space="preserve"> data penjualan obat</w:t>
      </w:r>
    </w:p>
    <w:tbl>
      <w:tblPr>
        <w:tblW w:w="7912" w:type="dxa"/>
        <w:tblLook w:val="04A0" w:firstRow="1" w:lastRow="0" w:firstColumn="1" w:lastColumn="0" w:noHBand="0" w:noVBand="1"/>
      </w:tblPr>
      <w:tblGrid>
        <w:gridCol w:w="1660"/>
        <w:gridCol w:w="521"/>
        <w:gridCol w:w="521"/>
        <w:gridCol w:w="521"/>
        <w:gridCol w:w="521"/>
        <w:gridCol w:w="521"/>
        <w:gridCol w:w="521"/>
        <w:gridCol w:w="521"/>
        <w:gridCol w:w="521"/>
        <w:gridCol w:w="521"/>
        <w:gridCol w:w="521"/>
        <w:gridCol w:w="521"/>
        <w:gridCol w:w="521"/>
      </w:tblGrid>
      <w:tr w:rsidR="00FF3D36" w:rsidRPr="009115AE" w14:paraId="70B21ED4" w14:textId="77777777" w:rsidTr="00760738">
        <w:trPr>
          <w:trHeight w:val="300"/>
        </w:trPr>
        <w:tc>
          <w:tcPr>
            <w:tcW w:w="16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09B85315" w14:textId="77777777" w:rsidR="00FF3D36" w:rsidRPr="009115AE" w:rsidRDefault="00FF3D36" w:rsidP="002C326A">
            <w:pPr>
              <w:spacing w:line="240" w:lineRule="auto"/>
              <w:ind w:firstLine="0"/>
              <w:jc w:val="center"/>
              <w:rPr>
                <w:rFonts w:ascii="Calibri" w:eastAsia="Times New Roman" w:hAnsi="Calibri" w:cs="Calibri"/>
                <w:color w:val="000000"/>
                <w:sz w:val="22"/>
              </w:rPr>
            </w:pPr>
            <w:r w:rsidRPr="009115AE">
              <w:rPr>
                <w:rFonts w:ascii="Calibri" w:eastAsia="Times New Roman" w:hAnsi="Calibri" w:cs="Calibri"/>
                <w:color w:val="000000"/>
                <w:sz w:val="22"/>
              </w:rPr>
              <w:t>Nama</w:t>
            </w:r>
          </w:p>
        </w:tc>
        <w:tc>
          <w:tcPr>
            <w:tcW w:w="6252" w:type="dxa"/>
            <w:gridSpan w:val="12"/>
            <w:tcBorders>
              <w:top w:val="single" w:sz="4" w:space="0" w:color="auto"/>
              <w:left w:val="nil"/>
              <w:bottom w:val="single" w:sz="4" w:space="0" w:color="auto"/>
              <w:right w:val="single" w:sz="4" w:space="0" w:color="000000"/>
            </w:tcBorders>
            <w:shd w:val="clear" w:color="auto" w:fill="auto"/>
            <w:noWrap/>
            <w:vAlign w:val="center"/>
            <w:hideMark/>
          </w:tcPr>
          <w:p w14:paraId="7F5811DC" w14:textId="77777777" w:rsidR="00FF3D36" w:rsidRPr="009115AE" w:rsidRDefault="00FF3D36" w:rsidP="002C326A">
            <w:pPr>
              <w:spacing w:line="240" w:lineRule="auto"/>
              <w:ind w:firstLine="0"/>
              <w:jc w:val="center"/>
              <w:rPr>
                <w:rFonts w:ascii="Calibri" w:eastAsia="Times New Roman" w:hAnsi="Calibri" w:cs="Calibri"/>
                <w:color w:val="000000"/>
                <w:sz w:val="22"/>
              </w:rPr>
            </w:pPr>
            <w:r w:rsidRPr="009115AE">
              <w:rPr>
                <w:rFonts w:ascii="Calibri" w:eastAsia="Times New Roman" w:hAnsi="Calibri" w:cs="Calibri"/>
                <w:color w:val="000000"/>
                <w:sz w:val="22"/>
              </w:rPr>
              <w:t>Waktu / Bulan</w:t>
            </w:r>
          </w:p>
        </w:tc>
      </w:tr>
      <w:tr w:rsidR="00FF3D36" w:rsidRPr="009115AE" w14:paraId="4CD91CDC" w14:textId="77777777" w:rsidTr="00760738">
        <w:trPr>
          <w:trHeight w:val="300"/>
        </w:trPr>
        <w:tc>
          <w:tcPr>
            <w:tcW w:w="1660" w:type="dxa"/>
            <w:vMerge/>
            <w:tcBorders>
              <w:top w:val="single" w:sz="4" w:space="0" w:color="auto"/>
              <w:left w:val="single" w:sz="4" w:space="0" w:color="auto"/>
              <w:bottom w:val="single" w:sz="4" w:space="0" w:color="000000"/>
              <w:right w:val="single" w:sz="4" w:space="0" w:color="auto"/>
            </w:tcBorders>
            <w:vAlign w:val="center"/>
            <w:hideMark/>
          </w:tcPr>
          <w:p w14:paraId="7C55993B" w14:textId="77777777" w:rsidR="00FF3D36" w:rsidRPr="009115AE" w:rsidRDefault="00FF3D36" w:rsidP="002C326A">
            <w:pPr>
              <w:spacing w:line="240" w:lineRule="auto"/>
              <w:ind w:firstLine="0"/>
              <w:jc w:val="left"/>
              <w:rPr>
                <w:rFonts w:ascii="Calibri" w:eastAsia="Times New Roman" w:hAnsi="Calibri" w:cs="Calibri"/>
                <w:color w:val="000000"/>
                <w:sz w:val="22"/>
              </w:rPr>
            </w:pPr>
          </w:p>
        </w:tc>
        <w:tc>
          <w:tcPr>
            <w:tcW w:w="521" w:type="dxa"/>
            <w:tcBorders>
              <w:top w:val="nil"/>
              <w:left w:val="nil"/>
              <w:bottom w:val="single" w:sz="4" w:space="0" w:color="auto"/>
              <w:right w:val="single" w:sz="4" w:space="0" w:color="auto"/>
            </w:tcBorders>
            <w:shd w:val="clear" w:color="auto" w:fill="auto"/>
            <w:noWrap/>
            <w:vAlign w:val="center"/>
            <w:hideMark/>
          </w:tcPr>
          <w:p w14:paraId="7AE47420"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w:t>
            </w:r>
          </w:p>
        </w:tc>
        <w:tc>
          <w:tcPr>
            <w:tcW w:w="521" w:type="dxa"/>
            <w:tcBorders>
              <w:top w:val="nil"/>
              <w:left w:val="nil"/>
              <w:bottom w:val="single" w:sz="4" w:space="0" w:color="auto"/>
              <w:right w:val="single" w:sz="4" w:space="0" w:color="auto"/>
            </w:tcBorders>
            <w:shd w:val="clear" w:color="auto" w:fill="auto"/>
            <w:noWrap/>
            <w:vAlign w:val="center"/>
            <w:hideMark/>
          </w:tcPr>
          <w:p w14:paraId="2947EE08"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w:t>
            </w:r>
          </w:p>
        </w:tc>
        <w:tc>
          <w:tcPr>
            <w:tcW w:w="521" w:type="dxa"/>
            <w:tcBorders>
              <w:top w:val="nil"/>
              <w:left w:val="nil"/>
              <w:bottom w:val="single" w:sz="4" w:space="0" w:color="auto"/>
              <w:right w:val="single" w:sz="4" w:space="0" w:color="auto"/>
            </w:tcBorders>
            <w:shd w:val="clear" w:color="auto" w:fill="auto"/>
            <w:noWrap/>
            <w:vAlign w:val="center"/>
            <w:hideMark/>
          </w:tcPr>
          <w:p w14:paraId="47836CDE"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w:t>
            </w:r>
          </w:p>
        </w:tc>
        <w:tc>
          <w:tcPr>
            <w:tcW w:w="521" w:type="dxa"/>
            <w:tcBorders>
              <w:top w:val="nil"/>
              <w:left w:val="nil"/>
              <w:bottom w:val="single" w:sz="4" w:space="0" w:color="auto"/>
              <w:right w:val="single" w:sz="4" w:space="0" w:color="auto"/>
            </w:tcBorders>
            <w:shd w:val="clear" w:color="auto" w:fill="auto"/>
            <w:noWrap/>
            <w:vAlign w:val="center"/>
            <w:hideMark/>
          </w:tcPr>
          <w:p w14:paraId="17F450D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4</w:t>
            </w:r>
          </w:p>
        </w:tc>
        <w:tc>
          <w:tcPr>
            <w:tcW w:w="521" w:type="dxa"/>
            <w:tcBorders>
              <w:top w:val="nil"/>
              <w:left w:val="nil"/>
              <w:bottom w:val="single" w:sz="4" w:space="0" w:color="auto"/>
              <w:right w:val="single" w:sz="4" w:space="0" w:color="auto"/>
            </w:tcBorders>
            <w:shd w:val="clear" w:color="auto" w:fill="auto"/>
            <w:noWrap/>
            <w:vAlign w:val="center"/>
            <w:hideMark/>
          </w:tcPr>
          <w:p w14:paraId="12CD6FC5"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5</w:t>
            </w:r>
          </w:p>
        </w:tc>
        <w:tc>
          <w:tcPr>
            <w:tcW w:w="521" w:type="dxa"/>
            <w:tcBorders>
              <w:top w:val="nil"/>
              <w:left w:val="nil"/>
              <w:bottom w:val="single" w:sz="4" w:space="0" w:color="auto"/>
              <w:right w:val="single" w:sz="4" w:space="0" w:color="auto"/>
            </w:tcBorders>
            <w:shd w:val="clear" w:color="auto" w:fill="auto"/>
            <w:noWrap/>
            <w:vAlign w:val="center"/>
            <w:hideMark/>
          </w:tcPr>
          <w:p w14:paraId="6E45861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6</w:t>
            </w:r>
          </w:p>
        </w:tc>
        <w:tc>
          <w:tcPr>
            <w:tcW w:w="521" w:type="dxa"/>
            <w:tcBorders>
              <w:top w:val="nil"/>
              <w:left w:val="nil"/>
              <w:bottom w:val="single" w:sz="4" w:space="0" w:color="auto"/>
              <w:right w:val="single" w:sz="4" w:space="0" w:color="auto"/>
            </w:tcBorders>
            <w:shd w:val="clear" w:color="auto" w:fill="auto"/>
            <w:noWrap/>
            <w:vAlign w:val="center"/>
            <w:hideMark/>
          </w:tcPr>
          <w:p w14:paraId="7C373DE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7</w:t>
            </w:r>
          </w:p>
        </w:tc>
        <w:tc>
          <w:tcPr>
            <w:tcW w:w="521" w:type="dxa"/>
            <w:tcBorders>
              <w:top w:val="nil"/>
              <w:left w:val="nil"/>
              <w:bottom w:val="single" w:sz="4" w:space="0" w:color="auto"/>
              <w:right w:val="single" w:sz="4" w:space="0" w:color="auto"/>
            </w:tcBorders>
            <w:shd w:val="clear" w:color="auto" w:fill="auto"/>
            <w:noWrap/>
            <w:vAlign w:val="center"/>
            <w:hideMark/>
          </w:tcPr>
          <w:p w14:paraId="6E4DF338"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8</w:t>
            </w:r>
          </w:p>
        </w:tc>
        <w:tc>
          <w:tcPr>
            <w:tcW w:w="521" w:type="dxa"/>
            <w:tcBorders>
              <w:top w:val="nil"/>
              <w:left w:val="nil"/>
              <w:bottom w:val="single" w:sz="4" w:space="0" w:color="auto"/>
              <w:right w:val="single" w:sz="4" w:space="0" w:color="auto"/>
            </w:tcBorders>
            <w:shd w:val="clear" w:color="auto" w:fill="auto"/>
            <w:noWrap/>
            <w:vAlign w:val="center"/>
            <w:hideMark/>
          </w:tcPr>
          <w:p w14:paraId="3F78AFBE"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9</w:t>
            </w:r>
          </w:p>
        </w:tc>
        <w:tc>
          <w:tcPr>
            <w:tcW w:w="521" w:type="dxa"/>
            <w:tcBorders>
              <w:top w:val="nil"/>
              <w:left w:val="nil"/>
              <w:bottom w:val="single" w:sz="4" w:space="0" w:color="auto"/>
              <w:right w:val="single" w:sz="4" w:space="0" w:color="auto"/>
            </w:tcBorders>
            <w:shd w:val="clear" w:color="auto" w:fill="auto"/>
            <w:noWrap/>
            <w:vAlign w:val="center"/>
            <w:hideMark/>
          </w:tcPr>
          <w:p w14:paraId="13FAE45E"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0</w:t>
            </w:r>
          </w:p>
        </w:tc>
        <w:tc>
          <w:tcPr>
            <w:tcW w:w="521" w:type="dxa"/>
            <w:tcBorders>
              <w:top w:val="nil"/>
              <w:left w:val="nil"/>
              <w:bottom w:val="single" w:sz="4" w:space="0" w:color="auto"/>
              <w:right w:val="single" w:sz="4" w:space="0" w:color="auto"/>
            </w:tcBorders>
            <w:shd w:val="clear" w:color="auto" w:fill="auto"/>
            <w:noWrap/>
            <w:vAlign w:val="center"/>
            <w:hideMark/>
          </w:tcPr>
          <w:p w14:paraId="1B17A38C"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1</w:t>
            </w:r>
          </w:p>
        </w:tc>
        <w:tc>
          <w:tcPr>
            <w:tcW w:w="521" w:type="dxa"/>
            <w:tcBorders>
              <w:top w:val="nil"/>
              <w:left w:val="nil"/>
              <w:bottom w:val="single" w:sz="4" w:space="0" w:color="auto"/>
              <w:right w:val="single" w:sz="4" w:space="0" w:color="auto"/>
            </w:tcBorders>
            <w:shd w:val="clear" w:color="auto" w:fill="auto"/>
            <w:noWrap/>
            <w:vAlign w:val="center"/>
            <w:hideMark/>
          </w:tcPr>
          <w:p w14:paraId="74E9EA94"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2</w:t>
            </w:r>
          </w:p>
        </w:tc>
      </w:tr>
      <w:tr w:rsidR="00FF3D36" w:rsidRPr="009115AE" w14:paraId="0D5D8CAF" w14:textId="77777777" w:rsidTr="0076073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40350FBE" w14:textId="77777777" w:rsidR="00FF3D36" w:rsidRPr="009115AE" w:rsidRDefault="00FF3D36" w:rsidP="002C326A">
            <w:pPr>
              <w:spacing w:line="240" w:lineRule="auto"/>
              <w:ind w:firstLine="0"/>
              <w:jc w:val="left"/>
              <w:rPr>
                <w:rFonts w:ascii="Calibri" w:eastAsia="Times New Roman" w:hAnsi="Calibri" w:cs="Calibri"/>
                <w:color w:val="000000"/>
                <w:sz w:val="22"/>
              </w:rPr>
            </w:pPr>
            <w:r w:rsidRPr="009115AE">
              <w:rPr>
                <w:rFonts w:ascii="Calibri" w:eastAsia="Times New Roman" w:hAnsi="Calibri" w:cs="Calibri"/>
                <w:color w:val="000000"/>
                <w:sz w:val="22"/>
              </w:rPr>
              <w:t>Acarbose 100 Mg</w:t>
            </w:r>
          </w:p>
        </w:tc>
        <w:tc>
          <w:tcPr>
            <w:tcW w:w="521" w:type="dxa"/>
            <w:tcBorders>
              <w:top w:val="nil"/>
              <w:left w:val="nil"/>
              <w:bottom w:val="single" w:sz="4" w:space="0" w:color="auto"/>
              <w:right w:val="single" w:sz="4" w:space="0" w:color="auto"/>
            </w:tcBorders>
            <w:shd w:val="clear" w:color="auto" w:fill="auto"/>
            <w:noWrap/>
            <w:vAlign w:val="center"/>
            <w:hideMark/>
          </w:tcPr>
          <w:p w14:paraId="4EA9D47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40</w:t>
            </w:r>
          </w:p>
        </w:tc>
        <w:tc>
          <w:tcPr>
            <w:tcW w:w="521" w:type="dxa"/>
            <w:tcBorders>
              <w:top w:val="nil"/>
              <w:left w:val="nil"/>
              <w:bottom w:val="single" w:sz="4" w:space="0" w:color="auto"/>
              <w:right w:val="single" w:sz="4" w:space="0" w:color="auto"/>
            </w:tcBorders>
            <w:shd w:val="clear" w:color="auto" w:fill="auto"/>
            <w:noWrap/>
            <w:vAlign w:val="center"/>
            <w:hideMark/>
          </w:tcPr>
          <w:p w14:paraId="644907BD"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0</w:t>
            </w:r>
          </w:p>
        </w:tc>
        <w:tc>
          <w:tcPr>
            <w:tcW w:w="521" w:type="dxa"/>
            <w:tcBorders>
              <w:top w:val="nil"/>
              <w:left w:val="nil"/>
              <w:bottom w:val="single" w:sz="4" w:space="0" w:color="auto"/>
              <w:right w:val="single" w:sz="4" w:space="0" w:color="auto"/>
            </w:tcBorders>
            <w:shd w:val="clear" w:color="auto" w:fill="auto"/>
            <w:noWrap/>
            <w:vAlign w:val="center"/>
            <w:hideMark/>
          </w:tcPr>
          <w:p w14:paraId="60BAB91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36</w:t>
            </w:r>
          </w:p>
        </w:tc>
        <w:tc>
          <w:tcPr>
            <w:tcW w:w="521" w:type="dxa"/>
            <w:tcBorders>
              <w:top w:val="nil"/>
              <w:left w:val="nil"/>
              <w:bottom w:val="single" w:sz="4" w:space="0" w:color="auto"/>
              <w:right w:val="single" w:sz="4" w:space="0" w:color="auto"/>
            </w:tcBorders>
            <w:shd w:val="clear" w:color="auto" w:fill="auto"/>
            <w:noWrap/>
            <w:vAlign w:val="center"/>
            <w:hideMark/>
          </w:tcPr>
          <w:p w14:paraId="765AD874"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3</w:t>
            </w:r>
          </w:p>
        </w:tc>
        <w:tc>
          <w:tcPr>
            <w:tcW w:w="521" w:type="dxa"/>
            <w:tcBorders>
              <w:top w:val="nil"/>
              <w:left w:val="nil"/>
              <w:bottom w:val="single" w:sz="4" w:space="0" w:color="auto"/>
              <w:right w:val="single" w:sz="4" w:space="0" w:color="auto"/>
            </w:tcBorders>
            <w:shd w:val="clear" w:color="auto" w:fill="auto"/>
            <w:noWrap/>
            <w:vAlign w:val="center"/>
            <w:hideMark/>
          </w:tcPr>
          <w:p w14:paraId="162ED015"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14</w:t>
            </w:r>
          </w:p>
        </w:tc>
        <w:tc>
          <w:tcPr>
            <w:tcW w:w="521" w:type="dxa"/>
            <w:tcBorders>
              <w:top w:val="nil"/>
              <w:left w:val="nil"/>
              <w:bottom w:val="single" w:sz="4" w:space="0" w:color="auto"/>
              <w:right w:val="single" w:sz="4" w:space="0" w:color="auto"/>
            </w:tcBorders>
            <w:shd w:val="clear" w:color="auto" w:fill="auto"/>
            <w:noWrap/>
            <w:vAlign w:val="center"/>
            <w:hideMark/>
          </w:tcPr>
          <w:p w14:paraId="1CF1658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59</w:t>
            </w:r>
          </w:p>
        </w:tc>
        <w:tc>
          <w:tcPr>
            <w:tcW w:w="521" w:type="dxa"/>
            <w:tcBorders>
              <w:top w:val="nil"/>
              <w:left w:val="nil"/>
              <w:bottom w:val="single" w:sz="4" w:space="0" w:color="auto"/>
              <w:right w:val="single" w:sz="4" w:space="0" w:color="auto"/>
            </w:tcBorders>
            <w:shd w:val="clear" w:color="auto" w:fill="auto"/>
            <w:noWrap/>
            <w:vAlign w:val="center"/>
            <w:hideMark/>
          </w:tcPr>
          <w:p w14:paraId="73D008A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60</w:t>
            </w:r>
          </w:p>
        </w:tc>
        <w:tc>
          <w:tcPr>
            <w:tcW w:w="521" w:type="dxa"/>
            <w:tcBorders>
              <w:top w:val="nil"/>
              <w:left w:val="nil"/>
              <w:bottom w:val="single" w:sz="4" w:space="0" w:color="auto"/>
              <w:right w:val="single" w:sz="4" w:space="0" w:color="auto"/>
            </w:tcBorders>
            <w:shd w:val="clear" w:color="auto" w:fill="auto"/>
            <w:noWrap/>
            <w:vAlign w:val="center"/>
            <w:hideMark/>
          </w:tcPr>
          <w:p w14:paraId="0EEA275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13</w:t>
            </w:r>
          </w:p>
        </w:tc>
        <w:tc>
          <w:tcPr>
            <w:tcW w:w="521" w:type="dxa"/>
            <w:tcBorders>
              <w:top w:val="nil"/>
              <w:left w:val="nil"/>
              <w:bottom w:val="single" w:sz="4" w:space="0" w:color="auto"/>
              <w:right w:val="single" w:sz="4" w:space="0" w:color="auto"/>
            </w:tcBorders>
            <w:shd w:val="clear" w:color="auto" w:fill="auto"/>
            <w:noWrap/>
            <w:vAlign w:val="center"/>
            <w:hideMark/>
          </w:tcPr>
          <w:p w14:paraId="47F35778"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01</w:t>
            </w:r>
          </w:p>
        </w:tc>
        <w:tc>
          <w:tcPr>
            <w:tcW w:w="521" w:type="dxa"/>
            <w:tcBorders>
              <w:top w:val="nil"/>
              <w:left w:val="nil"/>
              <w:bottom w:val="single" w:sz="4" w:space="0" w:color="auto"/>
              <w:right w:val="single" w:sz="4" w:space="0" w:color="auto"/>
            </w:tcBorders>
            <w:shd w:val="clear" w:color="auto" w:fill="auto"/>
            <w:noWrap/>
            <w:vAlign w:val="center"/>
            <w:hideMark/>
          </w:tcPr>
          <w:p w14:paraId="5D6F78E6"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260</w:t>
            </w:r>
          </w:p>
        </w:tc>
        <w:tc>
          <w:tcPr>
            <w:tcW w:w="521" w:type="dxa"/>
            <w:tcBorders>
              <w:top w:val="nil"/>
              <w:left w:val="nil"/>
              <w:bottom w:val="single" w:sz="4" w:space="0" w:color="auto"/>
              <w:right w:val="single" w:sz="4" w:space="0" w:color="auto"/>
            </w:tcBorders>
            <w:shd w:val="clear" w:color="auto" w:fill="auto"/>
            <w:noWrap/>
            <w:vAlign w:val="center"/>
            <w:hideMark/>
          </w:tcPr>
          <w:p w14:paraId="187DF56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24</w:t>
            </w:r>
          </w:p>
        </w:tc>
        <w:tc>
          <w:tcPr>
            <w:tcW w:w="521" w:type="dxa"/>
            <w:tcBorders>
              <w:top w:val="nil"/>
              <w:left w:val="nil"/>
              <w:bottom w:val="single" w:sz="4" w:space="0" w:color="auto"/>
              <w:right w:val="single" w:sz="4" w:space="0" w:color="auto"/>
            </w:tcBorders>
            <w:shd w:val="clear" w:color="auto" w:fill="auto"/>
            <w:noWrap/>
            <w:vAlign w:val="center"/>
            <w:hideMark/>
          </w:tcPr>
          <w:p w14:paraId="333B84AC"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11</w:t>
            </w:r>
          </w:p>
        </w:tc>
      </w:tr>
      <w:tr w:rsidR="00FF3D36" w:rsidRPr="009115AE" w14:paraId="68E6A61D" w14:textId="77777777" w:rsidTr="0076073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58EAD304" w14:textId="77777777" w:rsidR="00FF3D36" w:rsidRPr="009115AE" w:rsidRDefault="00FF3D36" w:rsidP="002C326A">
            <w:pPr>
              <w:spacing w:line="240" w:lineRule="auto"/>
              <w:ind w:firstLine="0"/>
              <w:jc w:val="left"/>
              <w:rPr>
                <w:rFonts w:ascii="Calibri" w:eastAsia="Times New Roman" w:hAnsi="Calibri" w:cs="Calibri"/>
                <w:color w:val="000000"/>
                <w:sz w:val="22"/>
              </w:rPr>
            </w:pPr>
            <w:r w:rsidRPr="009115AE">
              <w:rPr>
                <w:rFonts w:ascii="Calibri" w:eastAsia="Times New Roman" w:hAnsi="Calibri" w:cs="Calibri"/>
                <w:color w:val="000000"/>
                <w:sz w:val="22"/>
              </w:rPr>
              <w:t>Acetylcysteine</w:t>
            </w:r>
          </w:p>
        </w:tc>
        <w:tc>
          <w:tcPr>
            <w:tcW w:w="521" w:type="dxa"/>
            <w:tcBorders>
              <w:top w:val="nil"/>
              <w:left w:val="nil"/>
              <w:bottom w:val="single" w:sz="4" w:space="0" w:color="auto"/>
              <w:right w:val="single" w:sz="4" w:space="0" w:color="auto"/>
            </w:tcBorders>
            <w:shd w:val="clear" w:color="auto" w:fill="auto"/>
            <w:noWrap/>
            <w:vAlign w:val="center"/>
            <w:hideMark/>
          </w:tcPr>
          <w:p w14:paraId="43AE183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3</w:t>
            </w:r>
          </w:p>
        </w:tc>
        <w:tc>
          <w:tcPr>
            <w:tcW w:w="521" w:type="dxa"/>
            <w:tcBorders>
              <w:top w:val="nil"/>
              <w:left w:val="nil"/>
              <w:bottom w:val="single" w:sz="4" w:space="0" w:color="auto"/>
              <w:right w:val="single" w:sz="4" w:space="0" w:color="auto"/>
            </w:tcBorders>
            <w:shd w:val="clear" w:color="auto" w:fill="auto"/>
            <w:noWrap/>
            <w:vAlign w:val="center"/>
            <w:hideMark/>
          </w:tcPr>
          <w:p w14:paraId="08E3048B"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50</w:t>
            </w:r>
          </w:p>
        </w:tc>
        <w:tc>
          <w:tcPr>
            <w:tcW w:w="521" w:type="dxa"/>
            <w:tcBorders>
              <w:top w:val="nil"/>
              <w:left w:val="nil"/>
              <w:bottom w:val="single" w:sz="4" w:space="0" w:color="auto"/>
              <w:right w:val="single" w:sz="4" w:space="0" w:color="auto"/>
            </w:tcBorders>
            <w:shd w:val="clear" w:color="auto" w:fill="auto"/>
            <w:noWrap/>
            <w:vAlign w:val="center"/>
            <w:hideMark/>
          </w:tcPr>
          <w:p w14:paraId="0831FBD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68</w:t>
            </w:r>
          </w:p>
        </w:tc>
        <w:tc>
          <w:tcPr>
            <w:tcW w:w="521" w:type="dxa"/>
            <w:tcBorders>
              <w:top w:val="nil"/>
              <w:left w:val="nil"/>
              <w:bottom w:val="single" w:sz="4" w:space="0" w:color="auto"/>
              <w:right w:val="single" w:sz="4" w:space="0" w:color="auto"/>
            </w:tcBorders>
            <w:shd w:val="clear" w:color="auto" w:fill="auto"/>
            <w:noWrap/>
            <w:vAlign w:val="center"/>
            <w:hideMark/>
          </w:tcPr>
          <w:p w14:paraId="00969164"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6</w:t>
            </w:r>
          </w:p>
        </w:tc>
        <w:tc>
          <w:tcPr>
            <w:tcW w:w="521" w:type="dxa"/>
            <w:tcBorders>
              <w:top w:val="nil"/>
              <w:left w:val="nil"/>
              <w:bottom w:val="single" w:sz="4" w:space="0" w:color="auto"/>
              <w:right w:val="single" w:sz="4" w:space="0" w:color="auto"/>
            </w:tcBorders>
            <w:shd w:val="clear" w:color="auto" w:fill="auto"/>
            <w:noWrap/>
            <w:vAlign w:val="center"/>
            <w:hideMark/>
          </w:tcPr>
          <w:p w14:paraId="2B54649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41</w:t>
            </w:r>
          </w:p>
        </w:tc>
        <w:tc>
          <w:tcPr>
            <w:tcW w:w="521" w:type="dxa"/>
            <w:tcBorders>
              <w:top w:val="nil"/>
              <w:left w:val="nil"/>
              <w:bottom w:val="single" w:sz="4" w:space="0" w:color="auto"/>
              <w:right w:val="single" w:sz="4" w:space="0" w:color="auto"/>
            </w:tcBorders>
            <w:shd w:val="clear" w:color="auto" w:fill="auto"/>
            <w:noWrap/>
            <w:vAlign w:val="center"/>
            <w:hideMark/>
          </w:tcPr>
          <w:p w14:paraId="5FA40F0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67</w:t>
            </w:r>
          </w:p>
        </w:tc>
        <w:tc>
          <w:tcPr>
            <w:tcW w:w="521" w:type="dxa"/>
            <w:tcBorders>
              <w:top w:val="nil"/>
              <w:left w:val="nil"/>
              <w:bottom w:val="single" w:sz="4" w:space="0" w:color="auto"/>
              <w:right w:val="single" w:sz="4" w:space="0" w:color="auto"/>
            </w:tcBorders>
            <w:shd w:val="clear" w:color="auto" w:fill="auto"/>
            <w:noWrap/>
            <w:vAlign w:val="center"/>
            <w:hideMark/>
          </w:tcPr>
          <w:p w14:paraId="33E290B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7</w:t>
            </w:r>
          </w:p>
        </w:tc>
        <w:tc>
          <w:tcPr>
            <w:tcW w:w="521" w:type="dxa"/>
            <w:tcBorders>
              <w:top w:val="nil"/>
              <w:left w:val="nil"/>
              <w:bottom w:val="single" w:sz="4" w:space="0" w:color="auto"/>
              <w:right w:val="single" w:sz="4" w:space="0" w:color="auto"/>
            </w:tcBorders>
            <w:shd w:val="clear" w:color="auto" w:fill="auto"/>
            <w:noWrap/>
            <w:vAlign w:val="center"/>
            <w:hideMark/>
          </w:tcPr>
          <w:p w14:paraId="15D7CCE6"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30</w:t>
            </w:r>
          </w:p>
        </w:tc>
        <w:tc>
          <w:tcPr>
            <w:tcW w:w="521" w:type="dxa"/>
            <w:tcBorders>
              <w:top w:val="nil"/>
              <w:left w:val="nil"/>
              <w:bottom w:val="single" w:sz="4" w:space="0" w:color="auto"/>
              <w:right w:val="single" w:sz="4" w:space="0" w:color="auto"/>
            </w:tcBorders>
            <w:shd w:val="clear" w:color="auto" w:fill="auto"/>
            <w:noWrap/>
            <w:vAlign w:val="center"/>
            <w:hideMark/>
          </w:tcPr>
          <w:p w14:paraId="12DC616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53</w:t>
            </w:r>
          </w:p>
        </w:tc>
        <w:tc>
          <w:tcPr>
            <w:tcW w:w="521" w:type="dxa"/>
            <w:tcBorders>
              <w:top w:val="nil"/>
              <w:left w:val="nil"/>
              <w:bottom w:val="single" w:sz="4" w:space="0" w:color="auto"/>
              <w:right w:val="single" w:sz="4" w:space="0" w:color="auto"/>
            </w:tcBorders>
            <w:shd w:val="clear" w:color="auto" w:fill="auto"/>
            <w:noWrap/>
            <w:vAlign w:val="center"/>
            <w:hideMark/>
          </w:tcPr>
          <w:p w14:paraId="2B91A20F"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52</w:t>
            </w:r>
          </w:p>
        </w:tc>
        <w:tc>
          <w:tcPr>
            <w:tcW w:w="521" w:type="dxa"/>
            <w:tcBorders>
              <w:top w:val="nil"/>
              <w:left w:val="nil"/>
              <w:bottom w:val="single" w:sz="4" w:space="0" w:color="auto"/>
              <w:right w:val="single" w:sz="4" w:space="0" w:color="auto"/>
            </w:tcBorders>
            <w:shd w:val="clear" w:color="auto" w:fill="auto"/>
            <w:noWrap/>
            <w:vAlign w:val="center"/>
            <w:hideMark/>
          </w:tcPr>
          <w:p w14:paraId="0D02D3AC"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7</w:t>
            </w:r>
          </w:p>
        </w:tc>
        <w:tc>
          <w:tcPr>
            <w:tcW w:w="521" w:type="dxa"/>
            <w:tcBorders>
              <w:top w:val="nil"/>
              <w:left w:val="nil"/>
              <w:bottom w:val="single" w:sz="4" w:space="0" w:color="auto"/>
              <w:right w:val="single" w:sz="4" w:space="0" w:color="auto"/>
            </w:tcBorders>
            <w:shd w:val="clear" w:color="auto" w:fill="auto"/>
            <w:noWrap/>
            <w:vAlign w:val="center"/>
            <w:hideMark/>
          </w:tcPr>
          <w:p w14:paraId="407F2621"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74</w:t>
            </w:r>
          </w:p>
        </w:tc>
      </w:tr>
      <w:tr w:rsidR="00FF3D36" w:rsidRPr="009115AE" w14:paraId="29C3C3B8" w14:textId="77777777" w:rsidTr="00760738">
        <w:trPr>
          <w:trHeight w:val="300"/>
        </w:trPr>
        <w:tc>
          <w:tcPr>
            <w:tcW w:w="1660" w:type="dxa"/>
            <w:tcBorders>
              <w:top w:val="nil"/>
              <w:left w:val="single" w:sz="4" w:space="0" w:color="auto"/>
              <w:bottom w:val="single" w:sz="4" w:space="0" w:color="auto"/>
              <w:right w:val="single" w:sz="4" w:space="0" w:color="auto"/>
            </w:tcBorders>
            <w:shd w:val="clear" w:color="auto" w:fill="auto"/>
            <w:noWrap/>
            <w:vAlign w:val="bottom"/>
            <w:hideMark/>
          </w:tcPr>
          <w:p w14:paraId="737F967A" w14:textId="77777777" w:rsidR="00FF3D36" w:rsidRPr="009115AE" w:rsidRDefault="00FF3D36" w:rsidP="002C326A">
            <w:pPr>
              <w:spacing w:line="240" w:lineRule="auto"/>
              <w:ind w:firstLine="0"/>
              <w:jc w:val="left"/>
              <w:rPr>
                <w:rFonts w:ascii="Calibri" w:eastAsia="Times New Roman" w:hAnsi="Calibri" w:cs="Calibri"/>
                <w:color w:val="000000"/>
                <w:sz w:val="22"/>
              </w:rPr>
            </w:pPr>
            <w:r w:rsidRPr="009115AE">
              <w:rPr>
                <w:rFonts w:ascii="Calibri" w:eastAsia="Times New Roman" w:hAnsi="Calibri" w:cs="Calibri"/>
                <w:color w:val="000000"/>
                <w:sz w:val="22"/>
              </w:rPr>
              <w:t>Ziltrolin</w:t>
            </w:r>
          </w:p>
        </w:tc>
        <w:tc>
          <w:tcPr>
            <w:tcW w:w="521" w:type="dxa"/>
            <w:tcBorders>
              <w:top w:val="nil"/>
              <w:left w:val="nil"/>
              <w:bottom w:val="single" w:sz="4" w:space="0" w:color="auto"/>
              <w:right w:val="single" w:sz="4" w:space="0" w:color="auto"/>
            </w:tcBorders>
            <w:shd w:val="clear" w:color="auto" w:fill="auto"/>
            <w:noWrap/>
            <w:vAlign w:val="center"/>
            <w:hideMark/>
          </w:tcPr>
          <w:p w14:paraId="00BCAE66"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35</w:t>
            </w:r>
          </w:p>
        </w:tc>
        <w:tc>
          <w:tcPr>
            <w:tcW w:w="521" w:type="dxa"/>
            <w:tcBorders>
              <w:top w:val="nil"/>
              <w:left w:val="nil"/>
              <w:bottom w:val="single" w:sz="4" w:space="0" w:color="auto"/>
              <w:right w:val="single" w:sz="4" w:space="0" w:color="auto"/>
            </w:tcBorders>
            <w:shd w:val="clear" w:color="auto" w:fill="auto"/>
            <w:noWrap/>
            <w:vAlign w:val="center"/>
            <w:hideMark/>
          </w:tcPr>
          <w:p w14:paraId="617B3E11"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69</w:t>
            </w:r>
          </w:p>
        </w:tc>
        <w:tc>
          <w:tcPr>
            <w:tcW w:w="521" w:type="dxa"/>
            <w:tcBorders>
              <w:top w:val="nil"/>
              <w:left w:val="nil"/>
              <w:bottom w:val="single" w:sz="4" w:space="0" w:color="auto"/>
              <w:right w:val="single" w:sz="4" w:space="0" w:color="auto"/>
            </w:tcBorders>
            <w:shd w:val="clear" w:color="auto" w:fill="auto"/>
            <w:noWrap/>
            <w:vAlign w:val="center"/>
            <w:hideMark/>
          </w:tcPr>
          <w:p w14:paraId="5009092A"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23</w:t>
            </w:r>
          </w:p>
        </w:tc>
        <w:tc>
          <w:tcPr>
            <w:tcW w:w="521" w:type="dxa"/>
            <w:tcBorders>
              <w:top w:val="nil"/>
              <w:left w:val="nil"/>
              <w:bottom w:val="single" w:sz="4" w:space="0" w:color="auto"/>
              <w:right w:val="single" w:sz="4" w:space="0" w:color="auto"/>
            </w:tcBorders>
            <w:shd w:val="clear" w:color="auto" w:fill="auto"/>
            <w:noWrap/>
            <w:vAlign w:val="center"/>
            <w:hideMark/>
          </w:tcPr>
          <w:p w14:paraId="05B16049"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94</w:t>
            </w:r>
          </w:p>
        </w:tc>
        <w:tc>
          <w:tcPr>
            <w:tcW w:w="521" w:type="dxa"/>
            <w:tcBorders>
              <w:top w:val="nil"/>
              <w:left w:val="nil"/>
              <w:bottom w:val="single" w:sz="4" w:space="0" w:color="auto"/>
              <w:right w:val="single" w:sz="4" w:space="0" w:color="auto"/>
            </w:tcBorders>
            <w:shd w:val="clear" w:color="auto" w:fill="auto"/>
            <w:noWrap/>
            <w:vAlign w:val="center"/>
            <w:hideMark/>
          </w:tcPr>
          <w:p w14:paraId="00C783B3"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95</w:t>
            </w:r>
          </w:p>
        </w:tc>
        <w:tc>
          <w:tcPr>
            <w:tcW w:w="521" w:type="dxa"/>
            <w:tcBorders>
              <w:top w:val="nil"/>
              <w:left w:val="nil"/>
              <w:bottom w:val="single" w:sz="4" w:space="0" w:color="auto"/>
              <w:right w:val="single" w:sz="4" w:space="0" w:color="auto"/>
            </w:tcBorders>
            <w:shd w:val="clear" w:color="auto" w:fill="auto"/>
            <w:noWrap/>
            <w:vAlign w:val="center"/>
            <w:hideMark/>
          </w:tcPr>
          <w:p w14:paraId="01141FD4"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89</w:t>
            </w:r>
          </w:p>
        </w:tc>
        <w:tc>
          <w:tcPr>
            <w:tcW w:w="521" w:type="dxa"/>
            <w:tcBorders>
              <w:top w:val="nil"/>
              <w:left w:val="nil"/>
              <w:bottom w:val="single" w:sz="4" w:space="0" w:color="auto"/>
              <w:right w:val="single" w:sz="4" w:space="0" w:color="auto"/>
            </w:tcBorders>
            <w:shd w:val="clear" w:color="auto" w:fill="auto"/>
            <w:noWrap/>
            <w:vAlign w:val="center"/>
            <w:hideMark/>
          </w:tcPr>
          <w:p w14:paraId="7C15CB86"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05</w:t>
            </w:r>
          </w:p>
        </w:tc>
        <w:tc>
          <w:tcPr>
            <w:tcW w:w="521" w:type="dxa"/>
            <w:tcBorders>
              <w:top w:val="nil"/>
              <w:left w:val="nil"/>
              <w:bottom w:val="single" w:sz="4" w:space="0" w:color="auto"/>
              <w:right w:val="single" w:sz="4" w:space="0" w:color="auto"/>
            </w:tcBorders>
            <w:shd w:val="clear" w:color="auto" w:fill="auto"/>
            <w:noWrap/>
            <w:vAlign w:val="center"/>
            <w:hideMark/>
          </w:tcPr>
          <w:p w14:paraId="6B2DD244"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37</w:t>
            </w:r>
          </w:p>
        </w:tc>
        <w:tc>
          <w:tcPr>
            <w:tcW w:w="521" w:type="dxa"/>
            <w:tcBorders>
              <w:top w:val="nil"/>
              <w:left w:val="nil"/>
              <w:bottom w:val="single" w:sz="4" w:space="0" w:color="auto"/>
              <w:right w:val="single" w:sz="4" w:space="0" w:color="auto"/>
            </w:tcBorders>
            <w:shd w:val="clear" w:color="auto" w:fill="auto"/>
            <w:noWrap/>
            <w:vAlign w:val="center"/>
            <w:hideMark/>
          </w:tcPr>
          <w:p w14:paraId="57E872AA"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85</w:t>
            </w:r>
          </w:p>
        </w:tc>
        <w:tc>
          <w:tcPr>
            <w:tcW w:w="521" w:type="dxa"/>
            <w:tcBorders>
              <w:top w:val="nil"/>
              <w:left w:val="nil"/>
              <w:bottom w:val="single" w:sz="4" w:space="0" w:color="auto"/>
              <w:right w:val="single" w:sz="4" w:space="0" w:color="auto"/>
            </w:tcBorders>
            <w:shd w:val="clear" w:color="auto" w:fill="auto"/>
            <w:noWrap/>
            <w:vAlign w:val="center"/>
            <w:hideMark/>
          </w:tcPr>
          <w:p w14:paraId="0B83B642"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42</w:t>
            </w:r>
          </w:p>
        </w:tc>
        <w:tc>
          <w:tcPr>
            <w:tcW w:w="521" w:type="dxa"/>
            <w:tcBorders>
              <w:top w:val="nil"/>
              <w:left w:val="nil"/>
              <w:bottom w:val="single" w:sz="4" w:space="0" w:color="auto"/>
              <w:right w:val="single" w:sz="4" w:space="0" w:color="auto"/>
            </w:tcBorders>
            <w:shd w:val="clear" w:color="auto" w:fill="auto"/>
            <w:noWrap/>
            <w:vAlign w:val="center"/>
            <w:hideMark/>
          </w:tcPr>
          <w:p w14:paraId="56F3B4ED"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38</w:t>
            </w:r>
          </w:p>
        </w:tc>
        <w:tc>
          <w:tcPr>
            <w:tcW w:w="521" w:type="dxa"/>
            <w:tcBorders>
              <w:top w:val="nil"/>
              <w:left w:val="nil"/>
              <w:bottom w:val="single" w:sz="4" w:space="0" w:color="auto"/>
              <w:right w:val="single" w:sz="4" w:space="0" w:color="auto"/>
            </w:tcBorders>
            <w:shd w:val="clear" w:color="auto" w:fill="auto"/>
            <w:noWrap/>
            <w:vAlign w:val="center"/>
            <w:hideMark/>
          </w:tcPr>
          <w:p w14:paraId="5E70D5B7" w14:textId="77777777" w:rsidR="00FF3D36" w:rsidRPr="009115AE" w:rsidRDefault="00FF3D36" w:rsidP="002C326A">
            <w:pPr>
              <w:spacing w:line="240" w:lineRule="auto"/>
              <w:ind w:firstLine="0"/>
              <w:jc w:val="center"/>
              <w:rPr>
                <w:rFonts w:ascii="Calibri" w:eastAsia="Times New Roman" w:hAnsi="Calibri" w:cs="Calibri"/>
                <w:color w:val="000000"/>
                <w:sz w:val="20"/>
              </w:rPr>
            </w:pPr>
            <w:r w:rsidRPr="009115AE">
              <w:rPr>
                <w:rFonts w:ascii="Calibri" w:eastAsia="Times New Roman" w:hAnsi="Calibri" w:cs="Calibri"/>
                <w:color w:val="000000"/>
                <w:sz w:val="20"/>
              </w:rPr>
              <w:t>126</w:t>
            </w:r>
          </w:p>
        </w:tc>
      </w:tr>
    </w:tbl>
    <w:p w14:paraId="56383572" w14:textId="77777777" w:rsidR="00FF3D36" w:rsidRDefault="00FF3D36" w:rsidP="00FF3D36">
      <w:pPr>
        <w:ind w:firstLine="0"/>
      </w:pPr>
    </w:p>
    <w:p w14:paraId="45673AD1" w14:textId="77777777" w:rsidR="00FF3D36" w:rsidRDefault="00FF3D36" w:rsidP="00DD412C">
      <w:pPr>
        <w:pStyle w:val="422"/>
      </w:pPr>
      <w:r>
        <w:t>Selanjutnya dilakukan proses penenutan ambang batas atau threshold, yaitu minimum support = 1, minimum confidence = 1, jumlah iterm asosiasi = 1, dan nilai jumlah batas (minimum penjualan) = 40</w:t>
      </w:r>
    </w:p>
    <w:p w14:paraId="24484D0D" w14:textId="77777777" w:rsidR="00FF3D36" w:rsidRDefault="00FF3D36" w:rsidP="00DD412C">
      <w:pPr>
        <w:pStyle w:val="422"/>
      </w:pPr>
      <w:r>
        <w:t>Setelah pemberian nilai threshold, selanjutnya dilakukan preprocessing data</w:t>
      </w:r>
    </w:p>
    <w:p w14:paraId="04C0BF7F" w14:textId="45B8CB39" w:rsidR="00FF3D36" w:rsidRDefault="00FF3D36" w:rsidP="00FF3D36">
      <w:r>
        <w:t xml:space="preserve">Tabel </w:t>
      </w:r>
      <w:r w:rsidR="005958D9">
        <w:fldChar w:fldCharType="begin"/>
      </w:r>
      <w:r w:rsidR="005958D9">
        <w:instrText xml:space="preserve"> REF tabel_tabular_ \h </w:instrText>
      </w:r>
      <w:r w:rsidR="005958D9">
        <w:fldChar w:fldCharType="separate"/>
      </w:r>
      <w:r w:rsidR="00401C47">
        <w:t>4.</w:t>
      </w:r>
      <w:r w:rsidR="00401C47">
        <w:rPr>
          <w:noProof/>
        </w:rPr>
        <w:t>6</w:t>
      </w:r>
      <w:r w:rsidR="00401C47">
        <w:t xml:space="preserve"> </w:t>
      </w:r>
      <w:r w:rsidR="005958D9">
        <w:fldChar w:fldCharType="end"/>
      </w:r>
      <w:r>
        <w:t xml:space="preserve"> merukan data tabular hasil dari preprocessing yang dilakukan dengan mengubah nilai penjualan yang kurang dari 40 dengan angka 0 dan nilai yang lebih besar atau sama dengan 40 diberi nilai 1.</w:t>
      </w:r>
    </w:p>
    <w:p w14:paraId="1ED464F5" w14:textId="205CBF6F" w:rsidR="005958D9" w:rsidRDefault="005958D9" w:rsidP="005958D9">
      <w:pPr>
        <w:pStyle w:val="ct"/>
      </w:pPr>
      <w:r>
        <w:t xml:space="preserve">Tabel </w:t>
      </w:r>
      <w:bookmarkStart w:id="142" w:name="tabel_tabular_"/>
      <w:r>
        <w:t>4.</w:t>
      </w:r>
      <w:r w:rsidR="00541185">
        <w:rPr>
          <w:noProof/>
        </w:rPr>
        <w:fldChar w:fldCharType="begin"/>
      </w:r>
      <w:r w:rsidR="00541185">
        <w:rPr>
          <w:noProof/>
        </w:rPr>
        <w:instrText xml:space="preserve"> SEQ Tabel_4. \* ARABIC </w:instrText>
      </w:r>
      <w:r w:rsidR="00541185">
        <w:rPr>
          <w:noProof/>
        </w:rPr>
        <w:fldChar w:fldCharType="separate"/>
      </w:r>
      <w:r w:rsidR="00401C47">
        <w:rPr>
          <w:noProof/>
        </w:rPr>
        <w:t>6</w:t>
      </w:r>
      <w:r w:rsidR="00541185">
        <w:rPr>
          <w:noProof/>
        </w:rPr>
        <w:fldChar w:fldCharType="end"/>
      </w:r>
      <w:r>
        <w:t xml:space="preserve"> </w:t>
      </w:r>
      <w:bookmarkEnd w:id="142"/>
      <w:r>
        <w:t>data tabular data penjualan obat</w:t>
      </w:r>
    </w:p>
    <w:tbl>
      <w:tblPr>
        <w:tblW w:w="6788" w:type="dxa"/>
        <w:tblLook w:val="04A0" w:firstRow="1" w:lastRow="0" w:firstColumn="1" w:lastColumn="0" w:noHBand="0" w:noVBand="1"/>
      </w:tblPr>
      <w:tblGrid>
        <w:gridCol w:w="1994"/>
        <w:gridCol w:w="328"/>
        <w:gridCol w:w="334"/>
        <w:gridCol w:w="334"/>
        <w:gridCol w:w="334"/>
        <w:gridCol w:w="334"/>
        <w:gridCol w:w="334"/>
        <w:gridCol w:w="334"/>
        <w:gridCol w:w="334"/>
        <w:gridCol w:w="334"/>
        <w:gridCol w:w="598"/>
        <w:gridCol w:w="598"/>
        <w:gridCol w:w="598"/>
      </w:tblGrid>
      <w:tr w:rsidR="00FF3D36" w:rsidRPr="00EC09BE" w14:paraId="12D436FE" w14:textId="77777777" w:rsidTr="002C326A">
        <w:trPr>
          <w:trHeight w:val="300"/>
        </w:trPr>
        <w:tc>
          <w:tcPr>
            <w:tcW w:w="19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7F217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Nama</w:t>
            </w:r>
          </w:p>
        </w:tc>
        <w:tc>
          <w:tcPr>
            <w:tcW w:w="4794" w:type="dxa"/>
            <w:gridSpan w:val="12"/>
            <w:tcBorders>
              <w:top w:val="single" w:sz="4" w:space="0" w:color="auto"/>
              <w:left w:val="nil"/>
              <w:bottom w:val="single" w:sz="4" w:space="0" w:color="auto"/>
              <w:right w:val="single" w:sz="4" w:space="0" w:color="auto"/>
            </w:tcBorders>
            <w:shd w:val="clear" w:color="auto" w:fill="auto"/>
            <w:noWrap/>
            <w:vAlign w:val="center"/>
            <w:hideMark/>
          </w:tcPr>
          <w:p w14:paraId="353379C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Waktu / Bulan</w:t>
            </w:r>
          </w:p>
        </w:tc>
      </w:tr>
      <w:tr w:rsidR="00FF3D36" w:rsidRPr="00EC09BE" w14:paraId="0BE9283F" w14:textId="77777777" w:rsidTr="002C326A">
        <w:trPr>
          <w:trHeight w:val="300"/>
        </w:trPr>
        <w:tc>
          <w:tcPr>
            <w:tcW w:w="1994" w:type="dxa"/>
            <w:vMerge/>
            <w:tcBorders>
              <w:top w:val="single" w:sz="4" w:space="0" w:color="auto"/>
              <w:left w:val="single" w:sz="4" w:space="0" w:color="auto"/>
              <w:bottom w:val="single" w:sz="4" w:space="0" w:color="auto"/>
              <w:right w:val="single" w:sz="4" w:space="0" w:color="auto"/>
            </w:tcBorders>
            <w:vAlign w:val="center"/>
            <w:hideMark/>
          </w:tcPr>
          <w:p w14:paraId="724E645E" w14:textId="77777777" w:rsidR="00FF3D36" w:rsidRPr="00EC09BE" w:rsidRDefault="00FF3D36" w:rsidP="002C326A">
            <w:pPr>
              <w:spacing w:line="240" w:lineRule="auto"/>
              <w:ind w:firstLine="0"/>
              <w:jc w:val="left"/>
              <w:rPr>
                <w:rFonts w:ascii="Calibri" w:eastAsia="Times New Roman" w:hAnsi="Calibri" w:cs="Calibri"/>
                <w:color w:val="000000"/>
                <w:sz w:val="22"/>
              </w:rPr>
            </w:pPr>
          </w:p>
        </w:tc>
        <w:tc>
          <w:tcPr>
            <w:tcW w:w="328" w:type="dxa"/>
            <w:tcBorders>
              <w:top w:val="nil"/>
              <w:left w:val="nil"/>
              <w:bottom w:val="single" w:sz="4" w:space="0" w:color="auto"/>
              <w:right w:val="single" w:sz="4" w:space="0" w:color="auto"/>
            </w:tcBorders>
            <w:shd w:val="clear" w:color="auto" w:fill="auto"/>
            <w:noWrap/>
            <w:vAlign w:val="center"/>
            <w:hideMark/>
          </w:tcPr>
          <w:p w14:paraId="446D6FE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56A86D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2</w:t>
            </w:r>
          </w:p>
        </w:tc>
        <w:tc>
          <w:tcPr>
            <w:tcW w:w="334" w:type="dxa"/>
            <w:tcBorders>
              <w:top w:val="nil"/>
              <w:left w:val="nil"/>
              <w:bottom w:val="single" w:sz="4" w:space="0" w:color="auto"/>
              <w:right w:val="single" w:sz="4" w:space="0" w:color="auto"/>
            </w:tcBorders>
            <w:shd w:val="clear" w:color="auto" w:fill="auto"/>
            <w:noWrap/>
            <w:vAlign w:val="center"/>
            <w:hideMark/>
          </w:tcPr>
          <w:p w14:paraId="52C4FB5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3</w:t>
            </w:r>
          </w:p>
        </w:tc>
        <w:tc>
          <w:tcPr>
            <w:tcW w:w="334" w:type="dxa"/>
            <w:tcBorders>
              <w:top w:val="nil"/>
              <w:left w:val="nil"/>
              <w:bottom w:val="single" w:sz="4" w:space="0" w:color="auto"/>
              <w:right w:val="single" w:sz="4" w:space="0" w:color="auto"/>
            </w:tcBorders>
            <w:shd w:val="clear" w:color="auto" w:fill="auto"/>
            <w:noWrap/>
            <w:vAlign w:val="center"/>
            <w:hideMark/>
          </w:tcPr>
          <w:p w14:paraId="69EA384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4</w:t>
            </w:r>
          </w:p>
        </w:tc>
        <w:tc>
          <w:tcPr>
            <w:tcW w:w="334" w:type="dxa"/>
            <w:tcBorders>
              <w:top w:val="nil"/>
              <w:left w:val="nil"/>
              <w:bottom w:val="single" w:sz="4" w:space="0" w:color="auto"/>
              <w:right w:val="single" w:sz="4" w:space="0" w:color="auto"/>
            </w:tcBorders>
            <w:shd w:val="clear" w:color="auto" w:fill="auto"/>
            <w:noWrap/>
            <w:vAlign w:val="center"/>
            <w:hideMark/>
          </w:tcPr>
          <w:p w14:paraId="597CE9A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5</w:t>
            </w:r>
          </w:p>
        </w:tc>
        <w:tc>
          <w:tcPr>
            <w:tcW w:w="334" w:type="dxa"/>
            <w:tcBorders>
              <w:top w:val="nil"/>
              <w:left w:val="nil"/>
              <w:bottom w:val="single" w:sz="4" w:space="0" w:color="auto"/>
              <w:right w:val="single" w:sz="4" w:space="0" w:color="auto"/>
            </w:tcBorders>
            <w:shd w:val="clear" w:color="auto" w:fill="auto"/>
            <w:noWrap/>
            <w:vAlign w:val="center"/>
            <w:hideMark/>
          </w:tcPr>
          <w:p w14:paraId="281DB0C6"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6</w:t>
            </w:r>
          </w:p>
        </w:tc>
        <w:tc>
          <w:tcPr>
            <w:tcW w:w="334" w:type="dxa"/>
            <w:tcBorders>
              <w:top w:val="nil"/>
              <w:left w:val="nil"/>
              <w:bottom w:val="single" w:sz="4" w:space="0" w:color="auto"/>
              <w:right w:val="single" w:sz="4" w:space="0" w:color="auto"/>
            </w:tcBorders>
            <w:shd w:val="clear" w:color="auto" w:fill="auto"/>
            <w:noWrap/>
            <w:vAlign w:val="center"/>
            <w:hideMark/>
          </w:tcPr>
          <w:p w14:paraId="1613596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7</w:t>
            </w:r>
          </w:p>
        </w:tc>
        <w:tc>
          <w:tcPr>
            <w:tcW w:w="334" w:type="dxa"/>
            <w:tcBorders>
              <w:top w:val="nil"/>
              <w:left w:val="nil"/>
              <w:bottom w:val="single" w:sz="4" w:space="0" w:color="auto"/>
              <w:right w:val="single" w:sz="4" w:space="0" w:color="auto"/>
            </w:tcBorders>
            <w:shd w:val="clear" w:color="auto" w:fill="auto"/>
            <w:noWrap/>
            <w:vAlign w:val="center"/>
            <w:hideMark/>
          </w:tcPr>
          <w:p w14:paraId="7F58694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8</w:t>
            </w:r>
          </w:p>
        </w:tc>
        <w:tc>
          <w:tcPr>
            <w:tcW w:w="334" w:type="dxa"/>
            <w:tcBorders>
              <w:top w:val="nil"/>
              <w:left w:val="nil"/>
              <w:bottom w:val="single" w:sz="4" w:space="0" w:color="auto"/>
              <w:right w:val="single" w:sz="4" w:space="0" w:color="auto"/>
            </w:tcBorders>
            <w:shd w:val="clear" w:color="auto" w:fill="auto"/>
            <w:noWrap/>
            <w:vAlign w:val="center"/>
            <w:hideMark/>
          </w:tcPr>
          <w:p w14:paraId="7DCAB0F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9</w:t>
            </w:r>
          </w:p>
        </w:tc>
        <w:tc>
          <w:tcPr>
            <w:tcW w:w="598" w:type="dxa"/>
            <w:tcBorders>
              <w:top w:val="nil"/>
              <w:left w:val="nil"/>
              <w:bottom w:val="single" w:sz="4" w:space="0" w:color="auto"/>
              <w:right w:val="single" w:sz="4" w:space="0" w:color="auto"/>
            </w:tcBorders>
            <w:shd w:val="clear" w:color="auto" w:fill="auto"/>
            <w:noWrap/>
            <w:vAlign w:val="center"/>
            <w:hideMark/>
          </w:tcPr>
          <w:p w14:paraId="63F4B3B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0</w:t>
            </w:r>
          </w:p>
        </w:tc>
        <w:tc>
          <w:tcPr>
            <w:tcW w:w="598" w:type="dxa"/>
            <w:tcBorders>
              <w:top w:val="nil"/>
              <w:left w:val="nil"/>
              <w:bottom w:val="single" w:sz="4" w:space="0" w:color="auto"/>
              <w:right w:val="single" w:sz="4" w:space="0" w:color="auto"/>
            </w:tcBorders>
            <w:shd w:val="clear" w:color="auto" w:fill="auto"/>
            <w:noWrap/>
            <w:vAlign w:val="center"/>
            <w:hideMark/>
          </w:tcPr>
          <w:p w14:paraId="3DA09E7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1</w:t>
            </w:r>
          </w:p>
        </w:tc>
        <w:tc>
          <w:tcPr>
            <w:tcW w:w="598" w:type="dxa"/>
            <w:tcBorders>
              <w:top w:val="nil"/>
              <w:left w:val="nil"/>
              <w:bottom w:val="single" w:sz="4" w:space="0" w:color="auto"/>
              <w:right w:val="single" w:sz="4" w:space="0" w:color="auto"/>
            </w:tcBorders>
            <w:shd w:val="clear" w:color="auto" w:fill="auto"/>
            <w:noWrap/>
            <w:vAlign w:val="center"/>
            <w:hideMark/>
          </w:tcPr>
          <w:p w14:paraId="55ED4E7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2</w:t>
            </w:r>
          </w:p>
        </w:tc>
      </w:tr>
      <w:tr w:rsidR="00FF3D36" w:rsidRPr="00EC09BE" w14:paraId="03B46D1F"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0AB99EA7"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Acarbose 100 Mg</w:t>
            </w:r>
          </w:p>
        </w:tc>
        <w:tc>
          <w:tcPr>
            <w:tcW w:w="328" w:type="dxa"/>
            <w:tcBorders>
              <w:top w:val="nil"/>
              <w:left w:val="nil"/>
              <w:bottom w:val="single" w:sz="4" w:space="0" w:color="auto"/>
              <w:right w:val="single" w:sz="4" w:space="0" w:color="auto"/>
            </w:tcBorders>
            <w:shd w:val="clear" w:color="auto" w:fill="auto"/>
            <w:noWrap/>
            <w:vAlign w:val="center"/>
            <w:hideMark/>
          </w:tcPr>
          <w:p w14:paraId="0E08352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6BEAD8E6"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B8FEC5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B697D2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8F3DF1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EC27AF4"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75F3B74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1CC3548"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224CE12"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490243E2"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76F3098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64C20E88"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r>
      <w:tr w:rsidR="00FF3D36" w:rsidRPr="00EC09BE" w14:paraId="103C1790"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3BCAFF73"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Acetylcysteine</w:t>
            </w:r>
          </w:p>
        </w:tc>
        <w:tc>
          <w:tcPr>
            <w:tcW w:w="328" w:type="dxa"/>
            <w:tcBorders>
              <w:top w:val="nil"/>
              <w:left w:val="nil"/>
              <w:bottom w:val="single" w:sz="4" w:space="0" w:color="auto"/>
              <w:right w:val="single" w:sz="4" w:space="0" w:color="auto"/>
            </w:tcBorders>
            <w:shd w:val="clear" w:color="auto" w:fill="auto"/>
            <w:noWrap/>
            <w:vAlign w:val="center"/>
            <w:hideMark/>
          </w:tcPr>
          <w:p w14:paraId="75B6B9A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7DFD9542"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0453F16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360A99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4E5740B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045AF9DD"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130420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236260A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102303D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2A5838A3"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158188A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598" w:type="dxa"/>
            <w:tcBorders>
              <w:top w:val="nil"/>
              <w:left w:val="nil"/>
              <w:bottom w:val="single" w:sz="4" w:space="0" w:color="auto"/>
              <w:right w:val="single" w:sz="4" w:space="0" w:color="auto"/>
            </w:tcBorders>
            <w:shd w:val="clear" w:color="auto" w:fill="auto"/>
            <w:noWrap/>
            <w:vAlign w:val="center"/>
            <w:hideMark/>
          </w:tcPr>
          <w:p w14:paraId="2564346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r>
      <w:tr w:rsidR="00FF3D36" w:rsidRPr="00EC09BE" w14:paraId="6D5BEAFF"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6C609A3E"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Ziltrolin</w:t>
            </w:r>
          </w:p>
        </w:tc>
        <w:tc>
          <w:tcPr>
            <w:tcW w:w="328" w:type="dxa"/>
            <w:tcBorders>
              <w:top w:val="nil"/>
              <w:left w:val="nil"/>
              <w:bottom w:val="single" w:sz="4" w:space="0" w:color="auto"/>
              <w:right w:val="single" w:sz="4" w:space="0" w:color="auto"/>
            </w:tcBorders>
            <w:shd w:val="clear" w:color="auto" w:fill="auto"/>
            <w:noWrap/>
            <w:vAlign w:val="center"/>
            <w:hideMark/>
          </w:tcPr>
          <w:p w14:paraId="510A3FC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13E57F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FC0826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758938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5C2136AD"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013B7C5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621EDCB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55074083"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242BE94"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2595F734"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05394BA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0217FD4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r>
    </w:tbl>
    <w:p w14:paraId="7A533BE9" w14:textId="77777777" w:rsidR="00FF3D36" w:rsidRDefault="00FF3D36" w:rsidP="00FF3D36">
      <w:pPr>
        <w:ind w:firstLine="0"/>
      </w:pPr>
    </w:p>
    <w:p w14:paraId="662E538D" w14:textId="77777777" w:rsidR="00FF3D36" w:rsidRDefault="00FF3D36" w:rsidP="00DD412C">
      <w:pPr>
        <w:pStyle w:val="422"/>
      </w:pPr>
      <w:r>
        <w:t>Proses selanjutnya yakni menghitung jumlah transaksi obat</w:t>
      </w:r>
    </w:p>
    <w:p w14:paraId="1A483672" w14:textId="2FFBE2EA" w:rsidR="00FF3D36" w:rsidRDefault="00FF3D36" w:rsidP="00FF3D36">
      <w:r>
        <w:t xml:space="preserve">Proses perhitungan jumlah atau total transaksi obat dapat dilihat pada tabel </w:t>
      </w:r>
      <w:r w:rsidR="005958D9">
        <w:fldChar w:fldCharType="begin"/>
      </w:r>
      <w:r w:rsidR="005958D9">
        <w:instrText xml:space="preserve"> REF tabel_jumlah_penjum \h </w:instrText>
      </w:r>
      <w:r w:rsidR="005958D9">
        <w:fldChar w:fldCharType="separate"/>
      </w:r>
      <w:r w:rsidR="00401C47">
        <w:t>4.</w:t>
      </w:r>
      <w:r w:rsidR="00401C47">
        <w:rPr>
          <w:noProof/>
        </w:rPr>
        <w:t>7</w:t>
      </w:r>
      <w:r w:rsidR="005958D9">
        <w:fldChar w:fldCharType="end"/>
      </w:r>
      <w:r>
        <w:t>, yang dimana nilai total dari Acarbose 100 Mg dan Ziltralin adalah 12 dan Acetylcysteine adalah 7.</w:t>
      </w:r>
    </w:p>
    <w:p w14:paraId="17F6846A" w14:textId="04FB1C40" w:rsidR="005958D9" w:rsidRDefault="005958D9" w:rsidP="005958D9">
      <w:pPr>
        <w:pStyle w:val="ct"/>
      </w:pPr>
      <w:r>
        <w:t xml:space="preserve">Tabel </w:t>
      </w:r>
      <w:bookmarkStart w:id="143" w:name="tabel_jumlah_penjum"/>
      <w:r>
        <w:t>4.</w:t>
      </w:r>
      <w:r w:rsidR="00541185">
        <w:rPr>
          <w:noProof/>
        </w:rPr>
        <w:fldChar w:fldCharType="begin"/>
      </w:r>
      <w:r w:rsidR="00541185">
        <w:rPr>
          <w:noProof/>
        </w:rPr>
        <w:instrText xml:space="preserve"> SEQ Tabel_4. \* ARABIC </w:instrText>
      </w:r>
      <w:r w:rsidR="00541185">
        <w:rPr>
          <w:noProof/>
        </w:rPr>
        <w:fldChar w:fldCharType="separate"/>
      </w:r>
      <w:r w:rsidR="00401C47">
        <w:rPr>
          <w:noProof/>
        </w:rPr>
        <w:t>7</w:t>
      </w:r>
      <w:r w:rsidR="00541185">
        <w:rPr>
          <w:noProof/>
        </w:rPr>
        <w:fldChar w:fldCharType="end"/>
      </w:r>
      <w:bookmarkEnd w:id="143"/>
      <w:r>
        <w:t xml:space="preserve"> perhitungan data total penjualan obat</w:t>
      </w:r>
    </w:p>
    <w:tbl>
      <w:tblPr>
        <w:tblW w:w="7457" w:type="dxa"/>
        <w:tblLook w:val="04A0" w:firstRow="1" w:lastRow="0" w:firstColumn="1" w:lastColumn="0" w:noHBand="0" w:noVBand="1"/>
      </w:tblPr>
      <w:tblGrid>
        <w:gridCol w:w="1994"/>
        <w:gridCol w:w="328"/>
        <w:gridCol w:w="334"/>
        <w:gridCol w:w="334"/>
        <w:gridCol w:w="334"/>
        <w:gridCol w:w="334"/>
        <w:gridCol w:w="334"/>
        <w:gridCol w:w="334"/>
        <w:gridCol w:w="334"/>
        <w:gridCol w:w="334"/>
        <w:gridCol w:w="598"/>
        <w:gridCol w:w="598"/>
        <w:gridCol w:w="598"/>
        <w:gridCol w:w="669"/>
      </w:tblGrid>
      <w:tr w:rsidR="00FF3D36" w:rsidRPr="00EC09BE" w14:paraId="6FD16220" w14:textId="77777777" w:rsidTr="002C326A">
        <w:trPr>
          <w:trHeight w:val="300"/>
        </w:trPr>
        <w:tc>
          <w:tcPr>
            <w:tcW w:w="199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5D6E4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Nama</w:t>
            </w:r>
          </w:p>
        </w:tc>
        <w:tc>
          <w:tcPr>
            <w:tcW w:w="4794" w:type="dxa"/>
            <w:gridSpan w:val="12"/>
            <w:tcBorders>
              <w:top w:val="single" w:sz="4" w:space="0" w:color="auto"/>
              <w:left w:val="nil"/>
              <w:bottom w:val="single" w:sz="4" w:space="0" w:color="auto"/>
              <w:right w:val="single" w:sz="4" w:space="0" w:color="auto"/>
            </w:tcBorders>
            <w:shd w:val="clear" w:color="auto" w:fill="auto"/>
            <w:noWrap/>
            <w:vAlign w:val="center"/>
            <w:hideMark/>
          </w:tcPr>
          <w:p w14:paraId="1E5D9DB3"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Waktu / Bulan</w:t>
            </w:r>
          </w:p>
        </w:tc>
        <w:tc>
          <w:tcPr>
            <w:tcW w:w="669" w:type="dxa"/>
            <w:vMerge w:val="restart"/>
            <w:tcBorders>
              <w:top w:val="single" w:sz="4" w:space="0" w:color="auto"/>
              <w:left w:val="nil"/>
              <w:right w:val="single" w:sz="4" w:space="0" w:color="auto"/>
            </w:tcBorders>
            <w:vAlign w:val="center"/>
          </w:tcPr>
          <w:p w14:paraId="08779D12" w14:textId="77777777" w:rsidR="00FF3D36" w:rsidRPr="00EC09BE" w:rsidRDefault="00FF3D36" w:rsidP="002C326A">
            <w:pPr>
              <w:spacing w:line="240" w:lineRule="auto"/>
              <w:ind w:firstLine="0"/>
              <w:jc w:val="center"/>
              <w:rPr>
                <w:rFonts w:ascii="Calibri" w:eastAsia="Times New Roman" w:hAnsi="Calibri" w:cs="Calibri"/>
                <w:color w:val="000000"/>
                <w:sz w:val="22"/>
              </w:rPr>
            </w:pPr>
            <w:r>
              <w:rPr>
                <w:rFonts w:ascii="Calibri" w:eastAsia="Times New Roman" w:hAnsi="Calibri" w:cs="Calibri"/>
                <w:color w:val="000000"/>
                <w:sz w:val="22"/>
              </w:rPr>
              <w:t>Total</w:t>
            </w:r>
          </w:p>
        </w:tc>
      </w:tr>
      <w:tr w:rsidR="00FF3D36" w:rsidRPr="00EC09BE" w14:paraId="3C3FFCD8" w14:textId="77777777" w:rsidTr="002C326A">
        <w:trPr>
          <w:trHeight w:val="300"/>
        </w:trPr>
        <w:tc>
          <w:tcPr>
            <w:tcW w:w="1994" w:type="dxa"/>
            <w:vMerge/>
            <w:tcBorders>
              <w:top w:val="single" w:sz="4" w:space="0" w:color="auto"/>
              <w:left w:val="single" w:sz="4" w:space="0" w:color="auto"/>
              <w:bottom w:val="single" w:sz="4" w:space="0" w:color="auto"/>
              <w:right w:val="single" w:sz="4" w:space="0" w:color="auto"/>
            </w:tcBorders>
            <w:vAlign w:val="center"/>
            <w:hideMark/>
          </w:tcPr>
          <w:p w14:paraId="4EAE545E" w14:textId="77777777" w:rsidR="00FF3D36" w:rsidRPr="00EC09BE" w:rsidRDefault="00FF3D36" w:rsidP="002C326A">
            <w:pPr>
              <w:spacing w:line="240" w:lineRule="auto"/>
              <w:ind w:firstLine="0"/>
              <w:jc w:val="left"/>
              <w:rPr>
                <w:rFonts w:ascii="Calibri" w:eastAsia="Times New Roman" w:hAnsi="Calibri" w:cs="Calibri"/>
                <w:color w:val="000000"/>
                <w:sz w:val="22"/>
              </w:rPr>
            </w:pPr>
          </w:p>
        </w:tc>
        <w:tc>
          <w:tcPr>
            <w:tcW w:w="328" w:type="dxa"/>
            <w:tcBorders>
              <w:top w:val="nil"/>
              <w:left w:val="nil"/>
              <w:bottom w:val="single" w:sz="4" w:space="0" w:color="auto"/>
              <w:right w:val="single" w:sz="4" w:space="0" w:color="auto"/>
            </w:tcBorders>
            <w:shd w:val="clear" w:color="auto" w:fill="auto"/>
            <w:noWrap/>
            <w:vAlign w:val="center"/>
            <w:hideMark/>
          </w:tcPr>
          <w:p w14:paraId="10E785F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D0B638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2</w:t>
            </w:r>
          </w:p>
        </w:tc>
        <w:tc>
          <w:tcPr>
            <w:tcW w:w="334" w:type="dxa"/>
            <w:tcBorders>
              <w:top w:val="nil"/>
              <w:left w:val="nil"/>
              <w:bottom w:val="single" w:sz="4" w:space="0" w:color="auto"/>
              <w:right w:val="single" w:sz="4" w:space="0" w:color="auto"/>
            </w:tcBorders>
            <w:shd w:val="clear" w:color="auto" w:fill="auto"/>
            <w:noWrap/>
            <w:vAlign w:val="center"/>
            <w:hideMark/>
          </w:tcPr>
          <w:p w14:paraId="58F6AD4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3</w:t>
            </w:r>
          </w:p>
        </w:tc>
        <w:tc>
          <w:tcPr>
            <w:tcW w:w="334" w:type="dxa"/>
            <w:tcBorders>
              <w:top w:val="nil"/>
              <w:left w:val="nil"/>
              <w:bottom w:val="single" w:sz="4" w:space="0" w:color="auto"/>
              <w:right w:val="single" w:sz="4" w:space="0" w:color="auto"/>
            </w:tcBorders>
            <w:shd w:val="clear" w:color="auto" w:fill="auto"/>
            <w:noWrap/>
            <w:vAlign w:val="center"/>
            <w:hideMark/>
          </w:tcPr>
          <w:p w14:paraId="0A625836"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4</w:t>
            </w:r>
          </w:p>
        </w:tc>
        <w:tc>
          <w:tcPr>
            <w:tcW w:w="334" w:type="dxa"/>
            <w:tcBorders>
              <w:top w:val="nil"/>
              <w:left w:val="nil"/>
              <w:bottom w:val="single" w:sz="4" w:space="0" w:color="auto"/>
              <w:right w:val="single" w:sz="4" w:space="0" w:color="auto"/>
            </w:tcBorders>
            <w:shd w:val="clear" w:color="auto" w:fill="auto"/>
            <w:noWrap/>
            <w:vAlign w:val="center"/>
            <w:hideMark/>
          </w:tcPr>
          <w:p w14:paraId="79DEB3CE"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5</w:t>
            </w:r>
          </w:p>
        </w:tc>
        <w:tc>
          <w:tcPr>
            <w:tcW w:w="334" w:type="dxa"/>
            <w:tcBorders>
              <w:top w:val="nil"/>
              <w:left w:val="nil"/>
              <w:bottom w:val="single" w:sz="4" w:space="0" w:color="auto"/>
              <w:right w:val="single" w:sz="4" w:space="0" w:color="auto"/>
            </w:tcBorders>
            <w:shd w:val="clear" w:color="auto" w:fill="auto"/>
            <w:noWrap/>
            <w:vAlign w:val="center"/>
            <w:hideMark/>
          </w:tcPr>
          <w:p w14:paraId="6FA4DBC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6</w:t>
            </w:r>
          </w:p>
        </w:tc>
        <w:tc>
          <w:tcPr>
            <w:tcW w:w="334" w:type="dxa"/>
            <w:tcBorders>
              <w:top w:val="nil"/>
              <w:left w:val="nil"/>
              <w:bottom w:val="single" w:sz="4" w:space="0" w:color="auto"/>
              <w:right w:val="single" w:sz="4" w:space="0" w:color="auto"/>
            </w:tcBorders>
            <w:shd w:val="clear" w:color="auto" w:fill="auto"/>
            <w:noWrap/>
            <w:vAlign w:val="center"/>
            <w:hideMark/>
          </w:tcPr>
          <w:p w14:paraId="2290112D"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7</w:t>
            </w:r>
          </w:p>
        </w:tc>
        <w:tc>
          <w:tcPr>
            <w:tcW w:w="334" w:type="dxa"/>
            <w:tcBorders>
              <w:top w:val="nil"/>
              <w:left w:val="nil"/>
              <w:bottom w:val="single" w:sz="4" w:space="0" w:color="auto"/>
              <w:right w:val="single" w:sz="4" w:space="0" w:color="auto"/>
            </w:tcBorders>
            <w:shd w:val="clear" w:color="auto" w:fill="auto"/>
            <w:noWrap/>
            <w:vAlign w:val="center"/>
            <w:hideMark/>
          </w:tcPr>
          <w:p w14:paraId="0BEFA186"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8</w:t>
            </w:r>
          </w:p>
        </w:tc>
        <w:tc>
          <w:tcPr>
            <w:tcW w:w="334" w:type="dxa"/>
            <w:tcBorders>
              <w:top w:val="nil"/>
              <w:left w:val="nil"/>
              <w:bottom w:val="single" w:sz="4" w:space="0" w:color="auto"/>
              <w:right w:val="single" w:sz="4" w:space="0" w:color="auto"/>
            </w:tcBorders>
            <w:shd w:val="clear" w:color="auto" w:fill="auto"/>
            <w:noWrap/>
            <w:vAlign w:val="center"/>
            <w:hideMark/>
          </w:tcPr>
          <w:p w14:paraId="031451A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9</w:t>
            </w:r>
          </w:p>
        </w:tc>
        <w:tc>
          <w:tcPr>
            <w:tcW w:w="598" w:type="dxa"/>
            <w:tcBorders>
              <w:top w:val="nil"/>
              <w:left w:val="nil"/>
              <w:bottom w:val="single" w:sz="4" w:space="0" w:color="auto"/>
              <w:right w:val="single" w:sz="4" w:space="0" w:color="auto"/>
            </w:tcBorders>
            <w:shd w:val="clear" w:color="auto" w:fill="auto"/>
            <w:noWrap/>
            <w:vAlign w:val="center"/>
            <w:hideMark/>
          </w:tcPr>
          <w:p w14:paraId="3D8DEB9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0</w:t>
            </w:r>
          </w:p>
        </w:tc>
        <w:tc>
          <w:tcPr>
            <w:tcW w:w="598" w:type="dxa"/>
            <w:tcBorders>
              <w:top w:val="nil"/>
              <w:left w:val="nil"/>
              <w:bottom w:val="single" w:sz="4" w:space="0" w:color="auto"/>
              <w:right w:val="single" w:sz="4" w:space="0" w:color="auto"/>
            </w:tcBorders>
            <w:shd w:val="clear" w:color="auto" w:fill="auto"/>
            <w:noWrap/>
            <w:vAlign w:val="center"/>
            <w:hideMark/>
          </w:tcPr>
          <w:p w14:paraId="0894750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1</w:t>
            </w:r>
          </w:p>
        </w:tc>
        <w:tc>
          <w:tcPr>
            <w:tcW w:w="598" w:type="dxa"/>
            <w:tcBorders>
              <w:top w:val="nil"/>
              <w:left w:val="nil"/>
              <w:bottom w:val="single" w:sz="4" w:space="0" w:color="auto"/>
              <w:right w:val="single" w:sz="4" w:space="0" w:color="auto"/>
            </w:tcBorders>
            <w:shd w:val="clear" w:color="auto" w:fill="auto"/>
            <w:noWrap/>
            <w:vAlign w:val="center"/>
            <w:hideMark/>
          </w:tcPr>
          <w:p w14:paraId="425A3E3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2</w:t>
            </w:r>
          </w:p>
        </w:tc>
        <w:tc>
          <w:tcPr>
            <w:tcW w:w="669" w:type="dxa"/>
            <w:vMerge/>
            <w:tcBorders>
              <w:left w:val="nil"/>
              <w:bottom w:val="single" w:sz="4" w:space="0" w:color="auto"/>
              <w:right w:val="single" w:sz="4" w:space="0" w:color="auto"/>
            </w:tcBorders>
          </w:tcPr>
          <w:p w14:paraId="1B12D347" w14:textId="77777777" w:rsidR="00FF3D36" w:rsidRPr="00EC09BE" w:rsidRDefault="00FF3D36" w:rsidP="002C326A">
            <w:pPr>
              <w:spacing w:line="240" w:lineRule="auto"/>
              <w:ind w:firstLine="0"/>
              <w:jc w:val="center"/>
              <w:rPr>
                <w:rFonts w:ascii="Calibri" w:eastAsia="Times New Roman" w:hAnsi="Calibri" w:cs="Calibri"/>
                <w:color w:val="000000"/>
                <w:sz w:val="22"/>
              </w:rPr>
            </w:pPr>
          </w:p>
        </w:tc>
      </w:tr>
      <w:tr w:rsidR="00FF3D36" w:rsidRPr="00EC09BE" w14:paraId="238B3850"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7DD3D131"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Acarbose 100 Mg</w:t>
            </w:r>
          </w:p>
        </w:tc>
        <w:tc>
          <w:tcPr>
            <w:tcW w:w="328" w:type="dxa"/>
            <w:tcBorders>
              <w:top w:val="nil"/>
              <w:left w:val="nil"/>
              <w:bottom w:val="single" w:sz="4" w:space="0" w:color="auto"/>
              <w:right w:val="single" w:sz="4" w:space="0" w:color="auto"/>
            </w:tcBorders>
            <w:shd w:val="clear" w:color="auto" w:fill="auto"/>
            <w:noWrap/>
            <w:vAlign w:val="center"/>
            <w:hideMark/>
          </w:tcPr>
          <w:p w14:paraId="420D462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248274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75166BC2"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7830E37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06924A8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5420D36"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201A73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547981BC"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5472FA7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59FE7F2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13615E5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196D725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669" w:type="dxa"/>
            <w:tcBorders>
              <w:top w:val="nil"/>
              <w:left w:val="nil"/>
              <w:bottom w:val="single" w:sz="4" w:space="0" w:color="auto"/>
              <w:right w:val="single" w:sz="4" w:space="0" w:color="auto"/>
            </w:tcBorders>
          </w:tcPr>
          <w:p w14:paraId="16C87708" w14:textId="77777777" w:rsidR="00FF3D36" w:rsidRPr="00EC09BE" w:rsidRDefault="00FF3D36" w:rsidP="002C326A">
            <w:pPr>
              <w:spacing w:line="240" w:lineRule="auto"/>
              <w:ind w:firstLine="0"/>
              <w:jc w:val="center"/>
              <w:rPr>
                <w:rFonts w:ascii="Calibri" w:eastAsia="Times New Roman" w:hAnsi="Calibri" w:cs="Calibri"/>
                <w:color w:val="000000"/>
                <w:sz w:val="22"/>
              </w:rPr>
            </w:pPr>
            <w:r>
              <w:rPr>
                <w:rFonts w:ascii="Calibri" w:eastAsia="Times New Roman" w:hAnsi="Calibri" w:cs="Calibri"/>
                <w:color w:val="000000"/>
                <w:sz w:val="22"/>
              </w:rPr>
              <w:t>12</w:t>
            </w:r>
          </w:p>
        </w:tc>
      </w:tr>
      <w:tr w:rsidR="00FF3D36" w:rsidRPr="00EC09BE" w14:paraId="0520AFD3"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2EFC16B3"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Acetylcysteine</w:t>
            </w:r>
          </w:p>
        </w:tc>
        <w:tc>
          <w:tcPr>
            <w:tcW w:w="328" w:type="dxa"/>
            <w:tcBorders>
              <w:top w:val="nil"/>
              <w:left w:val="nil"/>
              <w:bottom w:val="single" w:sz="4" w:space="0" w:color="auto"/>
              <w:right w:val="single" w:sz="4" w:space="0" w:color="auto"/>
            </w:tcBorders>
            <w:shd w:val="clear" w:color="auto" w:fill="auto"/>
            <w:noWrap/>
            <w:vAlign w:val="center"/>
            <w:hideMark/>
          </w:tcPr>
          <w:p w14:paraId="17FFAF5D"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46F7509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8DA6C9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0E85CE1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3E409A1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F63DAE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4D2213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4C503B0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334" w:type="dxa"/>
            <w:tcBorders>
              <w:top w:val="nil"/>
              <w:left w:val="nil"/>
              <w:bottom w:val="single" w:sz="4" w:space="0" w:color="auto"/>
              <w:right w:val="single" w:sz="4" w:space="0" w:color="auto"/>
            </w:tcBorders>
            <w:shd w:val="clear" w:color="auto" w:fill="auto"/>
            <w:noWrap/>
            <w:vAlign w:val="center"/>
            <w:hideMark/>
          </w:tcPr>
          <w:p w14:paraId="3CF465E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06F67F9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3989F643"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0</w:t>
            </w:r>
          </w:p>
        </w:tc>
        <w:tc>
          <w:tcPr>
            <w:tcW w:w="598" w:type="dxa"/>
            <w:tcBorders>
              <w:top w:val="nil"/>
              <w:left w:val="nil"/>
              <w:bottom w:val="single" w:sz="4" w:space="0" w:color="auto"/>
              <w:right w:val="single" w:sz="4" w:space="0" w:color="auto"/>
            </w:tcBorders>
            <w:shd w:val="clear" w:color="auto" w:fill="auto"/>
            <w:noWrap/>
            <w:vAlign w:val="center"/>
            <w:hideMark/>
          </w:tcPr>
          <w:p w14:paraId="7CB92E78"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669" w:type="dxa"/>
            <w:tcBorders>
              <w:top w:val="nil"/>
              <w:left w:val="nil"/>
              <w:bottom w:val="single" w:sz="4" w:space="0" w:color="auto"/>
              <w:right w:val="single" w:sz="4" w:space="0" w:color="auto"/>
            </w:tcBorders>
          </w:tcPr>
          <w:p w14:paraId="6738B265" w14:textId="77777777" w:rsidR="00FF3D36" w:rsidRPr="00EC09BE" w:rsidRDefault="00FF3D36" w:rsidP="002C326A">
            <w:pPr>
              <w:spacing w:line="240" w:lineRule="auto"/>
              <w:ind w:firstLine="0"/>
              <w:jc w:val="center"/>
              <w:rPr>
                <w:rFonts w:ascii="Calibri" w:eastAsia="Times New Roman" w:hAnsi="Calibri" w:cs="Calibri"/>
                <w:color w:val="000000"/>
                <w:sz w:val="22"/>
              </w:rPr>
            </w:pPr>
            <w:r>
              <w:rPr>
                <w:rFonts w:ascii="Calibri" w:eastAsia="Times New Roman" w:hAnsi="Calibri" w:cs="Calibri"/>
                <w:color w:val="000000"/>
                <w:sz w:val="22"/>
              </w:rPr>
              <w:t>7</w:t>
            </w:r>
          </w:p>
        </w:tc>
      </w:tr>
      <w:tr w:rsidR="00FF3D36" w:rsidRPr="00EC09BE" w14:paraId="0B239403" w14:textId="77777777" w:rsidTr="002C326A">
        <w:trPr>
          <w:trHeight w:val="300"/>
        </w:trPr>
        <w:tc>
          <w:tcPr>
            <w:tcW w:w="1994" w:type="dxa"/>
            <w:tcBorders>
              <w:top w:val="nil"/>
              <w:left w:val="single" w:sz="4" w:space="0" w:color="auto"/>
              <w:bottom w:val="single" w:sz="4" w:space="0" w:color="auto"/>
              <w:right w:val="single" w:sz="4" w:space="0" w:color="auto"/>
            </w:tcBorders>
            <w:shd w:val="clear" w:color="auto" w:fill="auto"/>
            <w:noWrap/>
            <w:vAlign w:val="bottom"/>
            <w:hideMark/>
          </w:tcPr>
          <w:p w14:paraId="5205F10A" w14:textId="77777777" w:rsidR="00FF3D36" w:rsidRPr="00EC09BE" w:rsidRDefault="00FF3D36" w:rsidP="002C326A">
            <w:pPr>
              <w:spacing w:line="240" w:lineRule="auto"/>
              <w:ind w:firstLine="0"/>
              <w:jc w:val="left"/>
              <w:rPr>
                <w:rFonts w:ascii="Calibri" w:eastAsia="Times New Roman" w:hAnsi="Calibri" w:cs="Calibri"/>
                <w:color w:val="000000"/>
                <w:sz w:val="22"/>
              </w:rPr>
            </w:pPr>
            <w:r w:rsidRPr="00EC09BE">
              <w:rPr>
                <w:rFonts w:ascii="Calibri" w:eastAsia="Times New Roman" w:hAnsi="Calibri" w:cs="Calibri"/>
                <w:color w:val="000000"/>
                <w:sz w:val="22"/>
              </w:rPr>
              <w:t>Ziltrolin</w:t>
            </w:r>
          </w:p>
        </w:tc>
        <w:tc>
          <w:tcPr>
            <w:tcW w:w="328" w:type="dxa"/>
            <w:tcBorders>
              <w:top w:val="nil"/>
              <w:left w:val="nil"/>
              <w:bottom w:val="single" w:sz="4" w:space="0" w:color="auto"/>
              <w:right w:val="single" w:sz="4" w:space="0" w:color="auto"/>
            </w:tcBorders>
            <w:shd w:val="clear" w:color="auto" w:fill="auto"/>
            <w:noWrap/>
            <w:vAlign w:val="center"/>
            <w:hideMark/>
          </w:tcPr>
          <w:p w14:paraId="48FD0019"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2CF99567"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7DE54D7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60DA694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606DED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09F50C5"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3AEA62AB"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4CD81070"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334" w:type="dxa"/>
            <w:tcBorders>
              <w:top w:val="nil"/>
              <w:left w:val="nil"/>
              <w:bottom w:val="single" w:sz="4" w:space="0" w:color="auto"/>
              <w:right w:val="single" w:sz="4" w:space="0" w:color="auto"/>
            </w:tcBorders>
            <w:shd w:val="clear" w:color="auto" w:fill="auto"/>
            <w:noWrap/>
            <w:vAlign w:val="center"/>
            <w:hideMark/>
          </w:tcPr>
          <w:p w14:paraId="17FB7C1F"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25D5662A"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06BD15E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598" w:type="dxa"/>
            <w:tcBorders>
              <w:top w:val="nil"/>
              <w:left w:val="nil"/>
              <w:bottom w:val="single" w:sz="4" w:space="0" w:color="auto"/>
              <w:right w:val="single" w:sz="4" w:space="0" w:color="auto"/>
            </w:tcBorders>
            <w:shd w:val="clear" w:color="auto" w:fill="auto"/>
            <w:noWrap/>
            <w:vAlign w:val="center"/>
            <w:hideMark/>
          </w:tcPr>
          <w:p w14:paraId="1EFD0A31" w14:textId="77777777" w:rsidR="00FF3D36" w:rsidRPr="00EC09BE" w:rsidRDefault="00FF3D36" w:rsidP="002C326A">
            <w:pPr>
              <w:spacing w:line="240" w:lineRule="auto"/>
              <w:ind w:firstLine="0"/>
              <w:jc w:val="center"/>
              <w:rPr>
                <w:rFonts w:ascii="Calibri" w:eastAsia="Times New Roman" w:hAnsi="Calibri" w:cs="Calibri"/>
                <w:color w:val="000000"/>
                <w:sz w:val="22"/>
              </w:rPr>
            </w:pPr>
            <w:r w:rsidRPr="00EC09BE">
              <w:rPr>
                <w:rFonts w:ascii="Calibri" w:eastAsia="Times New Roman" w:hAnsi="Calibri" w:cs="Calibri"/>
                <w:color w:val="000000"/>
                <w:sz w:val="22"/>
              </w:rPr>
              <w:t>1</w:t>
            </w:r>
          </w:p>
        </w:tc>
        <w:tc>
          <w:tcPr>
            <w:tcW w:w="669" w:type="dxa"/>
            <w:tcBorders>
              <w:top w:val="nil"/>
              <w:left w:val="nil"/>
              <w:bottom w:val="single" w:sz="4" w:space="0" w:color="auto"/>
              <w:right w:val="single" w:sz="4" w:space="0" w:color="auto"/>
            </w:tcBorders>
          </w:tcPr>
          <w:p w14:paraId="6C7CCF24" w14:textId="77777777" w:rsidR="00FF3D36" w:rsidRPr="00EC09BE" w:rsidRDefault="00FF3D36" w:rsidP="002C326A">
            <w:pPr>
              <w:spacing w:line="240" w:lineRule="auto"/>
              <w:ind w:firstLine="0"/>
              <w:jc w:val="center"/>
              <w:rPr>
                <w:rFonts w:ascii="Calibri" w:eastAsia="Times New Roman" w:hAnsi="Calibri" w:cs="Calibri"/>
                <w:color w:val="000000"/>
                <w:sz w:val="22"/>
              </w:rPr>
            </w:pPr>
            <w:r>
              <w:rPr>
                <w:rFonts w:ascii="Calibri" w:eastAsia="Times New Roman" w:hAnsi="Calibri" w:cs="Calibri"/>
                <w:color w:val="000000"/>
                <w:sz w:val="22"/>
              </w:rPr>
              <w:t>12</w:t>
            </w:r>
          </w:p>
        </w:tc>
      </w:tr>
    </w:tbl>
    <w:p w14:paraId="6EF1FB59" w14:textId="77777777" w:rsidR="00FF3D36" w:rsidRDefault="00FF3D36" w:rsidP="00FF3D36">
      <w:pPr>
        <w:ind w:firstLine="0"/>
      </w:pPr>
    </w:p>
    <w:p w14:paraId="54447161" w14:textId="77777777" w:rsidR="00FF3D36" w:rsidRDefault="00FF3D36" w:rsidP="00DD412C">
      <w:pPr>
        <w:pStyle w:val="422"/>
      </w:pPr>
      <w:r>
        <w:t>Setelah dilakukan preprocessing, tahap selanjutnya yakni menentukan nilai support 1 item/obat</w:t>
      </w:r>
    </w:p>
    <w:p w14:paraId="60BE6D61" w14:textId="0F45A4E9" w:rsidR="00FF3D36" w:rsidRDefault="00FF3D36" w:rsidP="00FF3D36">
      <w:r>
        <w:t xml:space="preserve">Nilai support merupakan persentase jumlah kasus untuk kombinasi item/obat tertentu. Untuk menentukan nilai support, dapat dilakukan dengan menggunakan </w:t>
      </w:r>
      <w:r w:rsidR="00081311">
        <w:t>persamaan</w:t>
      </w:r>
      <w:r>
        <w:t xml:space="preserve"> </w:t>
      </w:r>
      <w:r w:rsidR="00081311">
        <w:fldChar w:fldCharType="begin"/>
      </w:r>
      <w:r w:rsidR="00081311">
        <w:instrText xml:space="preserve"> REF rumus_support_apriori \h </w:instrText>
      </w:r>
      <w:r w:rsidR="00081311">
        <w:fldChar w:fldCharType="separate"/>
      </w:r>
      <w:r w:rsidR="00401C47">
        <w:rPr>
          <w:rFonts w:cs="Times New Roman"/>
          <w:noProof/>
        </w:rPr>
        <w:t>4</w:t>
      </w:r>
      <w:r w:rsidR="00081311">
        <w:fldChar w:fldCharType="end"/>
      </w:r>
    </w:p>
    <w:p w14:paraId="04770599" w14:textId="77777777" w:rsidR="00FF3D36" w:rsidRPr="00DB646A" w:rsidRDefault="00FF3D36" w:rsidP="00FF3D36">
      <w:pPr>
        <w:ind w:firstLine="0"/>
        <w:rPr>
          <w:rFonts w:eastAsiaTheme="minorEastAsia"/>
        </w:rPr>
      </w:pPr>
      <m:oMathPara>
        <m:oMathParaPr>
          <m:jc m:val="left"/>
        </m:oMathParaPr>
        <m:oMath>
          <m:r>
            <w:rPr>
              <w:rFonts w:ascii="Cambria Math" w:hAnsi="Cambria Math"/>
            </w:rPr>
            <m:t>Support(A)=</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651E6C83" w14:textId="77777777" w:rsidR="00FF3D36" w:rsidRPr="00DB646A" w:rsidRDefault="00FF3D36" w:rsidP="00FF3D36">
      <w:pPr>
        <w:rPr>
          <w:rFonts w:eastAsiaTheme="minorEastAsia"/>
        </w:rPr>
      </w:pPr>
      <m:oMathPara>
        <m:oMathParaPr>
          <m:jc m:val="left"/>
        </m:oMathParaPr>
        <m:oMath>
          <m:r>
            <w:rPr>
              <w:rFonts w:ascii="Cambria Math" w:hAnsi="Cambria Math"/>
            </w:rPr>
            <m:t>Support(Acarbose 100 Mg)=</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arbose 100 Mg</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5B35C4B1" w14:textId="77777777" w:rsidR="00FF3D36" w:rsidRPr="00F24FAA" w:rsidRDefault="00FF3D36" w:rsidP="00FF3D36">
      <w:pPr>
        <w:rPr>
          <w:rFonts w:eastAsiaTheme="minorEastAsia"/>
        </w:rPr>
      </w:pPr>
      <m:oMathPara>
        <m:oMathParaPr>
          <m:jc m:val="left"/>
        </m:oMathParaPr>
        <m:oMath>
          <m:r>
            <w:rPr>
              <w:rFonts w:ascii="Cambria Math" w:hAnsi="Cambria Math"/>
            </w:rPr>
            <w:lastRenderedPageBreak/>
            <m:t>Support</m:t>
          </m:r>
          <m:d>
            <m:dPr>
              <m:ctrlPr>
                <w:rPr>
                  <w:rFonts w:ascii="Cambria Math" w:hAnsi="Cambria Math"/>
                  <w:i/>
                </w:rPr>
              </m:ctrlPr>
            </m:dPr>
            <m:e>
              <m:r>
                <w:rPr>
                  <w:rFonts w:ascii="Cambria Math" w:hAnsi="Cambria Math"/>
                </w:rPr>
                <m:t>Acarbose 100 Mg</m:t>
              </m:r>
            </m:e>
          </m:d>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m:t>
              </m:r>
            </m:den>
          </m:f>
          <m:r>
            <w:rPr>
              <w:rFonts w:ascii="Cambria Math" w:hAnsi="Cambria Math"/>
            </w:rPr>
            <m:t>=1</m:t>
          </m:r>
        </m:oMath>
      </m:oMathPara>
    </w:p>
    <w:p w14:paraId="38C791BE" w14:textId="77777777" w:rsidR="00FF3D36" w:rsidRPr="00DB646A" w:rsidRDefault="00FF3D36" w:rsidP="00FF3D36">
      <w:pPr>
        <w:rPr>
          <w:rFonts w:eastAsiaTheme="minorEastAsia"/>
        </w:rPr>
      </w:pPr>
      <m:oMathPara>
        <m:oMathParaPr>
          <m:jc m:val="left"/>
        </m:oMathParaPr>
        <m:oMath>
          <m:r>
            <w:rPr>
              <w:rFonts w:ascii="Cambria Math" w:hAnsi="Cambria Math"/>
            </w:rPr>
            <m:t>Support(Acarbose 100 Mg)=</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5B2EFEE3" w14:textId="77777777" w:rsidR="00FF3D36" w:rsidRPr="00DB646A"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arbose 100 Mg</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34F534A4" w14:textId="77777777" w:rsidR="00FF3D36" w:rsidRPr="00DB646A" w:rsidRDefault="00FF3D36" w:rsidP="00FF3D36">
      <w:pPr>
        <w:rPr>
          <w:rFonts w:eastAsiaTheme="minorEastAsia"/>
        </w:rPr>
      </w:pPr>
      <m:oMathPara>
        <m:oMathParaPr>
          <m:jc m:val="left"/>
        </m:oMathParaPr>
        <m:oMath>
          <m:r>
            <w:rPr>
              <w:rFonts w:ascii="Cambria Math" w:hAnsi="Cambria Math"/>
            </w:rPr>
            <m:t>Support(Acarbose 100 Mg)=</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3DF139D1" w14:textId="77777777" w:rsidR="00FF3D36" w:rsidRPr="009567E7"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arbose 100 Mg</m:t>
              </m:r>
            </m:e>
          </m:d>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m:t>
              </m:r>
            </m:den>
          </m:f>
          <m:r>
            <w:rPr>
              <w:rFonts w:ascii="Cambria Math" w:eastAsiaTheme="minorEastAsia" w:hAnsi="Cambria Math"/>
            </w:rPr>
            <m:t>=1</m:t>
          </m:r>
        </m:oMath>
      </m:oMathPara>
    </w:p>
    <w:p w14:paraId="6A43D047" w14:textId="0CFB5755" w:rsidR="00FF3D36" w:rsidRPr="000955C5" w:rsidRDefault="00330EC5" w:rsidP="00FF3D36">
      <w:pPr>
        <w:rPr>
          <w:rFonts w:eastAsiaTheme="minorEastAsia"/>
        </w:rPr>
      </w:pPr>
      <w:proofErr w:type="gramStart"/>
      <w:r>
        <w:rPr>
          <w:rFonts w:eastAsiaTheme="minorEastAsia"/>
        </w:rPr>
        <w:t>Menentukan  support</w:t>
      </w:r>
      <w:proofErr w:type="gramEnd"/>
      <w:r>
        <w:rPr>
          <w:rFonts w:eastAsiaTheme="minorEastAsia"/>
        </w:rPr>
        <w:t xml:space="preserve"> </w:t>
      </w:r>
      <w:r w:rsidR="00FF3D36">
        <w:rPr>
          <w:rFonts w:eastAsiaTheme="minorEastAsia"/>
        </w:rPr>
        <w:t>2 item</w:t>
      </w:r>
      <w:r>
        <w:rPr>
          <w:rFonts w:eastAsiaTheme="minorEastAsia"/>
        </w:rPr>
        <w:t>/obat :</w:t>
      </w:r>
    </w:p>
    <w:p w14:paraId="469A2D54" w14:textId="77777777" w:rsidR="00FF3D36" w:rsidRPr="000955C5" w:rsidRDefault="00FF3D36" w:rsidP="00FF3D36">
      <w:pPr>
        <w:rPr>
          <w:rFonts w:eastAsiaTheme="minorEastAsia"/>
        </w:rPr>
      </w:pPr>
      <m:oMathPara>
        <m:oMathParaPr>
          <m:jc m:val="left"/>
        </m:oMathParaPr>
        <m:oMath>
          <m:r>
            <w:rPr>
              <w:rFonts w:ascii="Cambria Math" w:hAnsi="Cambria Math"/>
            </w:rPr>
            <m:t>Support(A∪B)=</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 dan B</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23C9BAD2" w14:textId="77777777" w:rsidR="00FF3D36" w:rsidRPr="009E2647" w:rsidRDefault="00FF3D36" w:rsidP="00FF3D36">
      <w:pPr>
        <w:rPr>
          <w:rFonts w:eastAsiaTheme="minorEastAsia"/>
        </w:rPr>
      </w:pPr>
      <m:oMathPara>
        <m:oMathParaPr>
          <m:jc m:val="left"/>
        </m:oMathParaPr>
        <m:oMath>
          <m:r>
            <w:rPr>
              <w:rFonts w:ascii="Cambria Math" w:hAnsi="Cambria Math"/>
            </w:rPr>
            <m:t>Support(Acetylcysteine, Acarbose 100 Mg)=</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 Acarbose 100 Mg</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0D10D2D3" w14:textId="77777777" w:rsidR="00FF3D36" w:rsidRPr="00407396"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etylcysteine, Acarbose 100 Mg</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59749588" w14:textId="77777777" w:rsidR="00FF3D36" w:rsidRPr="00407396" w:rsidRDefault="00FF3D36" w:rsidP="00FF3D36">
      <w:pPr>
        <w:rPr>
          <w:rFonts w:eastAsiaTheme="minorEastAsia"/>
        </w:rPr>
      </w:pPr>
      <m:oMathPara>
        <m:oMathParaPr>
          <m:jc m:val="left"/>
        </m:oMathParaPr>
        <m:oMath>
          <m:r>
            <w:rPr>
              <w:rFonts w:ascii="Cambria Math" w:hAnsi="Cambria Math"/>
            </w:rPr>
            <m:t>Support(Acarbose 100 Mg, 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arbose 100 Mg,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68997B0A" w14:textId="77777777" w:rsidR="00FF3D36" w:rsidRPr="009E2647"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etylcysteine, Ziltrolin</m:t>
              </m:r>
            </m:e>
          </m:d>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m:t>
              </m:r>
            </m:den>
          </m:f>
          <m:r>
            <w:rPr>
              <w:rFonts w:ascii="Cambria Math" w:hAnsi="Cambria Math"/>
            </w:rPr>
            <m:t>=1</m:t>
          </m:r>
        </m:oMath>
      </m:oMathPara>
    </w:p>
    <w:p w14:paraId="63121967" w14:textId="77777777" w:rsidR="00FF3D36" w:rsidRPr="008C61C6" w:rsidRDefault="00FF3D36" w:rsidP="00FF3D36">
      <w:pPr>
        <w:rPr>
          <w:rFonts w:eastAsiaTheme="minorEastAsia"/>
        </w:rPr>
      </w:pPr>
    </w:p>
    <w:p w14:paraId="48657E67" w14:textId="77777777" w:rsidR="00FF3D36" w:rsidRPr="00407396" w:rsidRDefault="00FF3D36" w:rsidP="00FF3D36">
      <w:pPr>
        <w:rPr>
          <w:rFonts w:eastAsiaTheme="minorEastAsia"/>
        </w:rPr>
      </w:pPr>
      <m:oMathPara>
        <m:oMathParaPr>
          <m:jc m:val="left"/>
        </m:oMathParaPr>
        <m:oMath>
          <m:r>
            <w:rPr>
              <w:rFonts w:ascii="Cambria Math" w:hAnsi="Cambria Math"/>
            </w:rPr>
            <m:t>Support(Acetylcysteine, 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78AF042A" w14:textId="77777777" w:rsidR="00FF3D36" w:rsidRPr="009E2647"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etylcysteine, Ziltrolin</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6D3FBBC9" w14:textId="77777777" w:rsidR="00FF3D36" w:rsidRPr="000955C5" w:rsidRDefault="00FF3D36" w:rsidP="00FF3D36">
      <w:pPr>
        <w:rPr>
          <w:rFonts w:eastAsiaTheme="minorEastAsia"/>
        </w:rPr>
      </w:pPr>
    </w:p>
    <w:p w14:paraId="41140A07" w14:textId="41B3F447" w:rsidR="00FF3D36" w:rsidRDefault="00330EC5" w:rsidP="00FF3D36">
      <w:pPr>
        <w:rPr>
          <w:rFonts w:eastAsiaTheme="minorEastAsia"/>
        </w:rPr>
      </w:pPr>
      <w:r>
        <w:rPr>
          <w:rFonts w:eastAsiaTheme="minorEastAsia"/>
        </w:rPr>
        <w:t xml:space="preserve">Menentukan support </w:t>
      </w:r>
      <w:r w:rsidR="00FF3D36">
        <w:rPr>
          <w:rFonts w:eastAsiaTheme="minorEastAsia"/>
        </w:rPr>
        <w:t>3 item</w:t>
      </w:r>
      <w:r>
        <w:rPr>
          <w:rFonts w:eastAsiaTheme="minorEastAsia"/>
        </w:rPr>
        <w:t>/obat:</w:t>
      </w:r>
    </w:p>
    <w:p w14:paraId="38D179B2" w14:textId="77777777" w:rsidR="00FF3D36" w:rsidRPr="000E247D" w:rsidRDefault="00FF3D36" w:rsidP="00FF3D36">
      <w:pPr>
        <w:rPr>
          <w:rFonts w:eastAsiaTheme="minorEastAsia"/>
        </w:rPr>
      </w:pPr>
      <m:oMathPara>
        <m:oMathParaPr>
          <m:jc m:val="left"/>
        </m:oMathParaPr>
        <m:oMath>
          <m:r>
            <w:rPr>
              <w:rFonts w:ascii="Cambria Math" w:hAnsi="Cambria Math"/>
            </w:rPr>
            <m:t>Support(A∪B∪C)=</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 B C</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5736829F" w14:textId="77777777" w:rsidR="00FF3D36" w:rsidRPr="000E247D" w:rsidRDefault="00FF3D36" w:rsidP="00FF3D36">
      <w:pPr>
        <w:rPr>
          <w:rFonts w:eastAsiaTheme="minorEastAsia"/>
        </w:rPr>
      </w:pPr>
      <m:oMathPara>
        <m:oMathParaPr>
          <m:jc m:val="left"/>
        </m:oMathParaPr>
        <m:oMath>
          <m:r>
            <w:rPr>
              <w:rFonts w:ascii="Cambria Math" w:hAnsi="Cambria Math"/>
            </w:rPr>
            <w:lastRenderedPageBreak/>
            <m:t>Support(Acetylcysteine, Acarbose 100 Mg, 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m:t>
                  </m:r>
                  <m:r>
                    <m:rPr>
                      <m:sty m:val="p"/>
                    </m:rPr>
                    <w:rPr>
                      <w:rFonts w:ascii="Cambria Math" w:eastAsia="Times New Roman" w:hAnsi="Cambria Math" w:cs="Calibri"/>
                      <w:color w:val="000000"/>
                      <w:sz w:val="22"/>
                    </w:rPr>
                    <m:t>Acetylcysteine, Acarbose 100 Mg,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den>
          </m:f>
        </m:oMath>
      </m:oMathPara>
    </w:p>
    <w:p w14:paraId="613DE93F" w14:textId="77777777" w:rsidR="00FF3D36" w:rsidRPr="00DB646A" w:rsidRDefault="00FF3D36" w:rsidP="00FF3D36">
      <w:pPr>
        <w:rPr>
          <w:rFonts w:eastAsiaTheme="minorEastAsia"/>
        </w:rPr>
      </w:pPr>
      <m:oMathPara>
        <m:oMathParaPr>
          <m:jc m:val="left"/>
        </m:oMathParaPr>
        <m:oMath>
          <m:r>
            <w:rPr>
              <w:rFonts w:ascii="Cambria Math" w:hAnsi="Cambria Math"/>
            </w:rPr>
            <m:t>Support</m:t>
          </m:r>
          <m:d>
            <m:dPr>
              <m:ctrlPr>
                <w:rPr>
                  <w:rFonts w:ascii="Cambria Math" w:hAnsi="Cambria Math"/>
                  <w:i/>
                </w:rPr>
              </m:ctrlPr>
            </m:dPr>
            <m:e>
              <m:r>
                <w:rPr>
                  <w:rFonts w:ascii="Cambria Math" w:hAnsi="Cambria Math"/>
                </w:rPr>
                <m:t>Acetylcysteine, Acarbose 100 Mg, Ziltrolin</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eastAsiaTheme="minorEastAsia" w:hAnsi="Cambria Math"/>
            </w:rPr>
            <m:t>=0.58</m:t>
          </m:r>
        </m:oMath>
      </m:oMathPara>
    </w:p>
    <w:p w14:paraId="2B5F3062" w14:textId="77777777" w:rsidR="00FF3D36" w:rsidRPr="00DB646A" w:rsidRDefault="00FF3D36" w:rsidP="00ED5EB1">
      <w:pPr>
        <w:ind w:firstLine="0"/>
      </w:pPr>
    </w:p>
    <w:p w14:paraId="2E1FDB8B" w14:textId="62FC0F2A" w:rsidR="00FF3D36" w:rsidRDefault="00FF3D36" w:rsidP="00DD412C">
      <w:pPr>
        <w:pStyle w:val="422"/>
      </w:pPr>
      <w:r>
        <w:t xml:space="preserve">Setelah proses perhitungan nilai support selasai dihitung, selanjut dilakukan proses pengkonversian nilainya ke bentuk persentase, seperti yang terlihat pada tabel </w:t>
      </w:r>
      <w:r w:rsidR="005958D9">
        <w:fldChar w:fldCharType="begin"/>
      </w:r>
      <w:r w:rsidR="005958D9">
        <w:instrText xml:space="preserve"> REF tabel_support \h </w:instrText>
      </w:r>
      <w:r w:rsidR="005958D9">
        <w:fldChar w:fldCharType="separate"/>
      </w:r>
      <w:r w:rsidR="00401C47">
        <w:t>4.</w:t>
      </w:r>
      <w:r w:rsidR="00401C47">
        <w:rPr>
          <w:noProof/>
        </w:rPr>
        <w:t>8</w:t>
      </w:r>
      <w:r w:rsidR="005958D9">
        <w:fldChar w:fldCharType="end"/>
      </w:r>
    </w:p>
    <w:p w14:paraId="468C7394" w14:textId="7181EE68" w:rsidR="005958D9" w:rsidRDefault="005958D9" w:rsidP="005958D9">
      <w:pPr>
        <w:pStyle w:val="ct"/>
      </w:pPr>
      <w:r>
        <w:t xml:space="preserve">Tabel </w:t>
      </w:r>
      <w:bookmarkStart w:id="144" w:name="tabel_support"/>
      <w:r>
        <w:t>4.</w:t>
      </w:r>
      <w:r w:rsidR="00541185">
        <w:rPr>
          <w:noProof/>
        </w:rPr>
        <w:fldChar w:fldCharType="begin"/>
      </w:r>
      <w:r w:rsidR="00541185">
        <w:rPr>
          <w:noProof/>
        </w:rPr>
        <w:instrText xml:space="preserve"> SEQ Tabel_4. \* ARABIC </w:instrText>
      </w:r>
      <w:r w:rsidR="00541185">
        <w:rPr>
          <w:noProof/>
        </w:rPr>
        <w:fldChar w:fldCharType="separate"/>
      </w:r>
      <w:r w:rsidR="00401C47">
        <w:rPr>
          <w:noProof/>
        </w:rPr>
        <w:t>8</w:t>
      </w:r>
      <w:r w:rsidR="00541185">
        <w:rPr>
          <w:noProof/>
        </w:rPr>
        <w:fldChar w:fldCharType="end"/>
      </w:r>
      <w:bookmarkEnd w:id="144"/>
      <w:r>
        <w:t xml:space="preserve"> perhitungan support data penjualan obat</w:t>
      </w:r>
    </w:p>
    <w:tbl>
      <w:tblPr>
        <w:tblW w:w="5382" w:type="dxa"/>
        <w:tblLook w:val="04A0" w:firstRow="1" w:lastRow="0" w:firstColumn="1" w:lastColumn="0" w:noHBand="0" w:noVBand="1"/>
      </w:tblPr>
      <w:tblGrid>
        <w:gridCol w:w="4060"/>
        <w:gridCol w:w="1322"/>
      </w:tblGrid>
      <w:tr w:rsidR="00FF3D36" w:rsidRPr="00222AE3" w14:paraId="471BF93D" w14:textId="77777777" w:rsidTr="002C326A">
        <w:trPr>
          <w:trHeight w:val="300"/>
        </w:trPr>
        <w:tc>
          <w:tcPr>
            <w:tcW w:w="4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63698"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Itemsets</w:t>
            </w:r>
          </w:p>
        </w:tc>
        <w:tc>
          <w:tcPr>
            <w:tcW w:w="1322" w:type="dxa"/>
            <w:tcBorders>
              <w:top w:val="single" w:sz="4" w:space="0" w:color="auto"/>
              <w:left w:val="nil"/>
              <w:bottom w:val="single" w:sz="4" w:space="0" w:color="auto"/>
              <w:right w:val="single" w:sz="4" w:space="0" w:color="auto"/>
            </w:tcBorders>
            <w:shd w:val="clear" w:color="auto" w:fill="auto"/>
            <w:noWrap/>
            <w:vAlign w:val="center"/>
            <w:hideMark/>
          </w:tcPr>
          <w:p w14:paraId="15D9298E"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Support</w:t>
            </w:r>
            <w:r>
              <w:rPr>
                <w:rFonts w:ascii="Calibri" w:eastAsia="Times New Roman" w:hAnsi="Calibri" w:cs="Calibri"/>
                <w:color w:val="000000"/>
                <w:sz w:val="22"/>
              </w:rPr>
              <w:t xml:space="preserve"> (%)</w:t>
            </w:r>
          </w:p>
        </w:tc>
      </w:tr>
      <w:tr w:rsidR="00FF3D36" w:rsidRPr="00222AE3" w14:paraId="421E600B"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17356C09"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arbose 100 Mg</w:t>
            </w:r>
          </w:p>
        </w:tc>
        <w:tc>
          <w:tcPr>
            <w:tcW w:w="1322" w:type="dxa"/>
            <w:tcBorders>
              <w:top w:val="nil"/>
              <w:left w:val="nil"/>
              <w:bottom w:val="single" w:sz="4" w:space="0" w:color="auto"/>
              <w:right w:val="single" w:sz="4" w:space="0" w:color="auto"/>
            </w:tcBorders>
            <w:shd w:val="clear" w:color="auto" w:fill="auto"/>
            <w:noWrap/>
            <w:hideMark/>
          </w:tcPr>
          <w:p w14:paraId="777E44B2"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100</w:t>
            </w:r>
          </w:p>
        </w:tc>
      </w:tr>
      <w:tr w:rsidR="00FF3D36" w:rsidRPr="00222AE3" w14:paraId="77251DB4"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225757BF"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etylcysteine</w:t>
            </w:r>
          </w:p>
        </w:tc>
        <w:tc>
          <w:tcPr>
            <w:tcW w:w="1322" w:type="dxa"/>
            <w:tcBorders>
              <w:top w:val="nil"/>
              <w:left w:val="nil"/>
              <w:bottom w:val="single" w:sz="4" w:space="0" w:color="auto"/>
              <w:right w:val="single" w:sz="4" w:space="0" w:color="auto"/>
            </w:tcBorders>
            <w:shd w:val="clear" w:color="auto" w:fill="auto"/>
            <w:noWrap/>
            <w:hideMark/>
          </w:tcPr>
          <w:p w14:paraId="0BCDF462"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58.33</w:t>
            </w:r>
          </w:p>
        </w:tc>
      </w:tr>
      <w:tr w:rsidR="00FF3D36" w:rsidRPr="00222AE3" w14:paraId="40F09C3A"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65F174E1"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Ziltrolin</w:t>
            </w:r>
          </w:p>
        </w:tc>
        <w:tc>
          <w:tcPr>
            <w:tcW w:w="1322" w:type="dxa"/>
            <w:tcBorders>
              <w:top w:val="nil"/>
              <w:left w:val="nil"/>
              <w:bottom w:val="single" w:sz="4" w:space="0" w:color="auto"/>
              <w:right w:val="single" w:sz="4" w:space="0" w:color="auto"/>
            </w:tcBorders>
            <w:shd w:val="clear" w:color="auto" w:fill="auto"/>
            <w:noWrap/>
            <w:hideMark/>
          </w:tcPr>
          <w:p w14:paraId="7B1DCA8E"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100</w:t>
            </w:r>
          </w:p>
        </w:tc>
      </w:tr>
      <w:tr w:rsidR="00FF3D36" w:rsidRPr="00222AE3" w14:paraId="109C7BA1"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69A6339C"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etylcysteine, Acarbose 100 Mg</w:t>
            </w:r>
          </w:p>
        </w:tc>
        <w:tc>
          <w:tcPr>
            <w:tcW w:w="1322" w:type="dxa"/>
            <w:tcBorders>
              <w:top w:val="nil"/>
              <w:left w:val="nil"/>
              <w:bottom w:val="single" w:sz="4" w:space="0" w:color="auto"/>
              <w:right w:val="single" w:sz="4" w:space="0" w:color="auto"/>
            </w:tcBorders>
            <w:shd w:val="clear" w:color="auto" w:fill="auto"/>
            <w:noWrap/>
            <w:hideMark/>
          </w:tcPr>
          <w:p w14:paraId="2816E002"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58.33</w:t>
            </w:r>
          </w:p>
        </w:tc>
      </w:tr>
      <w:tr w:rsidR="00FF3D36" w:rsidRPr="00222AE3" w14:paraId="465A66D4"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5E3F8D3A"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arbose 100 Mg, Ziltrolin</w:t>
            </w:r>
          </w:p>
        </w:tc>
        <w:tc>
          <w:tcPr>
            <w:tcW w:w="1322" w:type="dxa"/>
            <w:tcBorders>
              <w:top w:val="nil"/>
              <w:left w:val="nil"/>
              <w:bottom w:val="single" w:sz="4" w:space="0" w:color="auto"/>
              <w:right w:val="single" w:sz="4" w:space="0" w:color="auto"/>
            </w:tcBorders>
            <w:shd w:val="clear" w:color="auto" w:fill="auto"/>
            <w:noWrap/>
            <w:hideMark/>
          </w:tcPr>
          <w:p w14:paraId="4719DDAF"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100</w:t>
            </w:r>
          </w:p>
        </w:tc>
      </w:tr>
      <w:tr w:rsidR="00FF3D36" w:rsidRPr="00222AE3" w14:paraId="3BF165DB"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1527AE35"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etylcysteine, Ziltrolin</w:t>
            </w:r>
          </w:p>
        </w:tc>
        <w:tc>
          <w:tcPr>
            <w:tcW w:w="1322" w:type="dxa"/>
            <w:tcBorders>
              <w:top w:val="nil"/>
              <w:left w:val="nil"/>
              <w:bottom w:val="single" w:sz="4" w:space="0" w:color="auto"/>
              <w:right w:val="single" w:sz="4" w:space="0" w:color="auto"/>
            </w:tcBorders>
            <w:shd w:val="clear" w:color="auto" w:fill="auto"/>
            <w:noWrap/>
            <w:hideMark/>
          </w:tcPr>
          <w:p w14:paraId="2E52DCE7"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58.33</w:t>
            </w:r>
          </w:p>
        </w:tc>
      </w:tr>
      <w:tr w:rsidR="00FF3D36" w:rsidRPr="00222AE3" w14:paraId="45128411" w14:textId="77777777" w:rsidTr="002C326A">
        <w:trPr>
          <w:trHeight w:val="300"/>
        </w:trPr>
        <w:tc>
          <w:tcPr>
            <w:tcW w:w="4060" w:type="dxa"/>
            <w:tcBorders>
              <w:top w:val="nil"/>
              <w:left w:val="single" w:sz="4" w:space="0" w:color="auto"/>
              <w:bottom w:val="single" w:sz="4" w:space="0" w:color="auto"/>
              <w:right w:val="single" w:sz="4" w:space="0" w:color="auto"/>
            </w:tcBorders>
            <w:shd w:val="clear" w:color="auto" w:fill="auto"/>
            <w:noWrap/>
            <w:vAlign w:val="bottom"/>
            <w:hideMark/>
          </w:tcPr>
          <w:p w14:paraId="36DD5787"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Acetylcysteine, Acarbose 100 Mg, Ziltrolin</w:t>
            </w:r>
          </w:p>
        </w:tc>
        <w:tc>
          <w:tcPr>
            <w:tcW w:w="1322" w:type="dxa"/>
            <w:tcBorders>
              <w:top w:val="nil"/>
              <w:left w:val="nil"/>
              <w:bottom w:val="single" w:sz="4" w:space="0" w:color="auto"/>
              <w:right w:val="single" w:sz="4" w:space="0" w:color="auto"/>
            </w:tcBorders>
            <w:shd w:val="clear" w:color="auto" w:fill="auto"/>
            <w:noWrap/>
            <w:hideMark/>
          </w:tcPr>
          <w:p w14:paraId="6473AF21" w14:textId="77777777" w:rsidR="00FF3D36" w:rsidRPr="00222AE3" w:rsidRDefault="00FF3D36" w:rsidP="002C326A">
            <w:pPr>
              <w:spacing w:line="240" w:lineRule="auto"/>
              <w:ind w:firstLine="0"/>
              <w:jc w:val="left"/>
              <w:rPr>
                <w:rFonts w:ascii="Calibri" w:eastAsia="Times New Roman" w:hAnsi="Calibri" w:cs="Calibri"/>
                <w:color w:val="000000"/>
                <w:sz w:val="22"/>
              </w:rPr>
            </w:pPr>
            <w:r w:rsidRPr="00222AE3">
              <w:rPr>
                <w:rFonts w:ascii="Calibri" w:eastAsia="Times New Roman" w:hAnsi="Calibri" w:cs="Calibri"/>
                <w:color w:val="000000"/>
                <w:sz w:val="22"/>
              </w:rPr>
              <w:t>58.33</w:t>
            </w:r>
          </w:p>
        </w:tc>
      </w:tr>
    </w:tbl>
    <w:p w14:paraId="72615C69" w14:textId="77777777" w:rsidR="00FF3D36" w:rsidRDefault="00FF3D36" w:rsidP="00FF3D36"/>
    <w:p w14:paraId="1C2318FD" w14:textId="77777777" w:rsidR="00FF3D36" w:rsidRDefault="00FF3D36" w:rsidP="00DD412C">
      <w:pPr>
        <w:pStyle w:val="422"/>
      </w:pPr>
      <w:r>
        <w:t>Tahapan selanjutnya yakni tahap pencarian nilai asosiasi atau proses penentuan pola antar item.</w:t>
      </w:r>
    </w:p>
    <w:p w14:paraId="09826AAB" w14:textId="340FB80B" w:rsidR="00FF3D36" w:rsidRDefault="00FF3D36" w:rsidP="00FF3D36">
      <w:r>
        <w:t xml:space="preserve">Dalam proses penentuan pola, dilakukan sebuah perhitungan dengan menggunakan persamaan </w:t>
      </w:r>
      <w:r w:rsidR="00081311">
        <w:rPr>
          <w:highlight w:val="yellow"/>
        </w:rPr>
        <w:fldChar w:fldCharType="begin"/>
      </w:r>
      <w:r w:rsidR="00081311">
        <w:instrText xml:space="preserve"> REF rumus_confidence_apriori \h </w:instrText>
      </w:r>
      <w:r w:rsidR="00081311">
        <w:rPr>
          <w:highlight w:val="yellow"/>
        </w:rPr>
      </w:r>
      <w:r w:rsidR="00081311">
        <w:rPr>
          <w:highlight w:val="yellow"/>
        </w:rPr>
        <w:fldChar w:fldCharType="separate"/>
      </w:r>
      <w:r w:rsidR="00401C47">
        <w:rPr>
          <w:rFonts w:cs="Times New Roman"/>
          <w:noProof/>
        </w:rPr>
        <w:t>5</w:t>
      </w:r>
      <w:r w:rsidR="00081311">
        <w:rPr>
          <w:highlight w:val="yellow"/>
        </w:rPr>
        <w:fldChar w:fldCharType="end"/>
      </w:r>
    </w:p>
    <w:p w14:paraId="6B42E3E8" w14:textId="77777777" w:rsidR="00FF3D36" w:rsidRPr="00ED5EB1" w:rsidRDefault="00FF3D36" w:rsidP="00FF3D36">
      <w:pPr>
        <w:rPr>
          <w:rFonts w:eastAsiaTheme="minorEastAsia"/>
        </w:rPr>
      </w:pPr>
    </w:p>
    <w:p w14:paraId="002E278F" w14:textId="77777777" w:rsidR="00FF3D36" w:rsidRPr="00ED5EB1" w:rsidRDefault="00FF3D36" w:rsidP="00FF3D36">
      <w:pPr>
        <w:rPr>
          <w:rFonts w:eastAsiaTheme="minorEastAsia"/>
        </w:rPr>
      </w:pPr>
      <m:oMathPara>
        <m:oMathParaPr>
          <m:jc m:val="left"/>
        </m:oMathParaPr>
        <m:oMath>
          <m:r>
            <w:rPr>
              <w:rFonts w:ascii="Cambria Math" w:hAnsi="Cambria Math"/>
            </w:rPr>
            <m:t>confidence(A∪B)=</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 dan B</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m:t>
              </m:r>
            </m:den>
          </m:f>
        </m:oMath>
      </m:oMathPara>
    </w:p>
    <w:p w14:paraId="05B03833" w14:textId="77777777" w:rsidR="00FF3D36" w:rsidRPr="00ED5EB1" w:rsidRDefault="00FF3D36" w:rsidP="00FF3D36">
      <w:pPr>
        <w:rPr>
          <w:rFonts w:eastAsiaTheme="minorEastAsia"/>
        </w:rPr>
      </w:pPr>
      <m:oMathPara>
        <m:oMathParaPr>
          <m:jc m:val="left"/>
        </m:oMathParaPr>
        <m:oMath>
          <m:r>
            <w:rPr>
              <w:rFonts w:ascii="Cambria Math" w:hAnsi="Cambria Math"/>
            </w:rPr>
            <m:t>confidence(</m:t>
          </m:r>
          <m:r>
            <m:rPr>
              <m:sty m:val="p"/>
            </m:rPr>
            <w:rPr>
              <w:rFonts w:ascii="Cambria Math" w:eastAsia="Times New Roman" w:hAnsi="Cambria Math" w:cs="Calibri"/>
              <w:color w:val="000000"/>
            </w:rPr>
            <m:t>Acarbose 100 Mg</m:t>
          </m:r>
          <m:r>
            <w:rPr>
              <w:rFonts w:ascii="Cambria Math" w:hAnsi="Cambria Math"/>
            </w:rPr>
            <m:t>, Acetylcysteine)=</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m:t>
                  </m:r>
                  <m:r>
                    <m:rPr>
                      <m:sty m:val="p"/>
                    </m:rPr>
                    <w:rPr>
                      <w:rFonts w:ascii="Cambria Math" w:eastAsia="Times New Roman" w:hAnsi="Cambria Math" w:cs="Calibri"/>
                      <w:color w:val="000000"/>
                    </w:rPr>
                    <m:t>Acarbose 100 Mg</m:t>
                  </m:r>
                  <m:r>
                    <w:rPr>
                      <w:rFonts w:ascii="Cambria Math" w:hAnsi="Cambria Math"/>
                    </w:rPr>
                    <m:t xml:space="preserve"> dan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m:t>
              </m:r>
              <m:r>
                <m:rPr>
                  <m:sty m:val="p"/>
                </m:rPr>
                <w:rPr>
                  <w:rFonts w:ascii="Cambria Math" w:eastAsia="Times New Roman" w:hAnsi="Cambria Math" w:cs="Calibri"/>
                  <w:color w:val="000000"/>
                </w:rPr>
                <m:t>Acarbose 100 Mg</m:t>
              </m:r>
            </m:den>
          </m:f>
        </m:oMath>
      </m:oMathPara>
    </w:p>
    <w:p w14:paraId="5468A630" w14:textId="77777777" w:rsidR="00FF3D36" w:rsidRPr="00ED5EB1" w:rsidRDefault="00FF3D36" w:rsidP="00FF3D36">
      <w:pPr>
        <w:rPr>
          <w:rFonts w:eastAsiaTheme="minorEastAsia"/>
        </w:rPr>
      </w:pPr>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rPr>
                <m:t>Acarbose 100 Mg</m:t>
              </m:r>
              <m:r>
                <w:rPr>
                  <w:rFonts w:ascii="Cambria Math" w:hAnsi="Cambria Math"/>
                </w:rPr>
                <m:t>, 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4DBC6759" w14:textId="77777777" w:rsidR="00FF3D36" w:rsidRPr="00ED5EB1" w:rsidRDefault="00FF3D36" w:rsidP="00FF3D36">
      <w:pPr>
        <w:rPr>
          <w:rFonts w:eastAsiaTheme="minorEastAsia"/>
        </w:rPr>
      </w:pPr>
      <m:oMathPara>
        <m:oMathParaPr>
          <m:jc m:val="left"/>
        </m:oMathParaPr>
        <m:oMath>
          <m:r>
            <w:rPr>
              <w:rFonts w:ascii="Cambria Math" w:hAnsi="Cambria Math"/>
            </w:rPr>
            <m:t>confidence(Acetylcysteine,</m:t>
          </m:r>
          <m:r>
            <m:rPr>
              <m:sty m:val="p"/>
            </m:rPr>
            <w:rPr>
              <w:rFonts w:ascii="Cambria Math" w:eastAsia="Times New Roman" w:hAnsi="Cambria Math" w:cs="Calibri"/>
              <w:color w:val="000000"/>
            </w:rPr>
            <m:t>Acarbose 100 Mg</m:t>
          </m:r>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m:t>
                  </m:r>
                  <m:r>
                    <m:rPr>
                      <m:sty m:val="p"/>
                    </m:rPr>
                    <w:rPr>
                      <w:rFonts w:ascii="Cambria Math" w:eastAsia="Times New Roman" w:hAnsi="Cambria Math" w:cs="Calibri"/>
                      <w:color w:val="000000"/>
                    </w:rPr>
                    <m:t>Acarbose 100 Mg</m:t>
                  </m:r>
                  <m:r>
                    <w:rPr>
                      <w:rFonts w:ascii="Cambria Math" w:hAnsi="Cambria Math"/>
                    </w:rPr>
                    <m:t xml:space="preserve"> dan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etylcysteine</m:t>
              </m:r>
            </m:den>
          </m:f>
        </m:oMath>
      </m:oMathPara>
    </w:p>
    <w:p w14:paraId="4FD5A835" w14:textId="77777777" w:rsidR="00FF3D36" w:rsidRPr="00ED5EB1" w:rsidRDefault="00FF3D36" w:rsidP="00FF3D36">
      <m:oMathPara>
        <m:oMathParaPr>
          <m:jc m:val="left"/>
        </m:oMathParaPr>
        <m:oMath>
          <m:r>
            <w:rPr>
              <w:rFonts w:ascii="Cambria Math" w:hAnsi="Cambria Math"/>
            </w:rPr>
            <w:lastRenderedPageBreak/>
            <m:t>confidence</m:t>
          </m:r>
          <m:d>
            <m:dPr>
              <m:ctrlPr>
                <w:rPr>
                  <w:rFonts w:ascii="Cambria Math" w:hAnsi="Cambria Math"/>
                  <w:i/>
                </w:rPr>
              </m:ctrlPr>
            </m:dPr>
            <m:e>
              <m:r>
                <m:rPr>
                  <m:sty m:val="p"/>
                </m:rPr>
                <w:rPr>
                  <w:rFonts w:ascii="Cambria Math" w:eastAsia="Times New Roman" w:hAnsi="Cambria Math" w:cs="Calibri"/>
                  <w:color w:val="000000"/>
                </w:rPr>
                <m:t>Acarbose 100 Mg</m:t>
              </m:r>
              <m:r>
                <w:rPr>
                  <w:rFonts w:ascii="Cambria Math" w:hAnsi="Cambria Math"/>
                </w:rPr>
                <m:t>, 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7</m:t>
              </m:r>
            </m:den>
          </m:f>
          <m:r>
            <w:rPr>
              <w:rFonts w:ascii="Cambria Math" w:hAnsi="Cambria Math"/>
            </w:rPr>
            <m:t>=1</m:t>
          </m:r>
        </m:oMath>
      </m:oMathPara>
    </w:p>
    <w:p w14:paraId="52A2E227" w14:textId="77777777" w:rsidR="00FF3D36" w:rsidRPr="00ED5EB1" w:rsidRDefault="00FF3D36" w:rsidP="00FF3D36">
      <w:pPr>
        <w:ind w:firstLine="0"/>
      </w:pPr>
      <w:r w:rsidRPr="00ED5EB1">
        <w:t xml:space="preserve"> </w:t>
      </w:r>
    </w:p>
    <w:p w14:paraId="4DCAD765" w14:textId="77777777" w:rsidR="00FF3D36" w:rsidRPr="00ED5EB1" w:rsidRDefault="00FF3D36" w:rsidP="00FF3D36">
      <w:pPr>
        <w:rPr>
          <w:rFonts w:eastAsiaTheme="minorEastAsia"/>
        </w:rPr>
      </w:pPr>
      <m:oMathPara>
        <m:oMathParaPr>
          <m:jc m:val="left"/>
        </m:oMathParaPr>
        <m:oMath>
          <m:r>
            <w:rPr>
              <w:rFonts w:ascii="Cambria Math" w:hAnsi="Cambria Math"/>
            </w:rPr>
            <m:t>confidence(Ziltrolin,</m:t>
          </m:r>
          <m:r>
            <m:rPr>
              <m:sty m:val="p"/>
            </m:rPr>
            <w:rPr>
              <w:rFonts w:ascii="Cambria Math" w:eastAsia="Times New Roman" w:hAnsi="Cambria Math" w:cs="Calibri"/>
              <w:color w:val="000000"/>
            </w:rPr>
            <m:t>Acarbose 100 Mg</m:t>
          </m:r>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Ziltrolin dan </m:t>
                  </m:r>
                  <m:r>
                    <m:rPr>
                      <m:sty m:val="p"/>
                    </m:rPr>
                    <w:rPr>
                      <w:rFonts w:ascii="Cambria Math" w:eastAsia="Times New Roman" w:hAnsi="Cambria Math" w:cs="Calibri"/>
                      <w:color w:val="000000"/>
                    </w:rPr>
                    <m:t>Acarbose 100 Mg</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Ziltrolin</m:t>
              </m:r>
            </m:den>
          </m:f>
        </m:oMath>
      </m:oMathPara>
    </w:p>
    <w:p w14:paraId="79B626BD"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rPr>
                <m:t>Ziltrolin, Acarbose 100 Mg</m:t>
              </m:r>
            </m:e>
          </m:d>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m:t>
              </m:r>
            </m:den>
          </m:f>
          <m:r>
            <w:rPr>
              <w:rFonts w:ascii="Cambria Math" w:hAnsi="Cambria Math"/>
            </w:rPr>
            <m:t>=1</m:t>
          </m:r>
        </m:oMath>
      </m:oMathPara>
    </w:p>
    <w:p w14:paraId="5BF913D3" w14:textId="77777777" w:rsidR="00FF3D36" w:rsidRPr="00ED5EB1" w:rsidRDefault="00FF3D36" w:rsidP="00FF3D36">
      <w:pPr>
        <w:ind w:firstLine="0"/>
      </w:pPr>
    </w:p>
    <w:p w14:paraId="7D7A6688" w14:textId="77777777" w:rsidR="00FF3D36" w:rsidRPr="00ED5EB1" w:rsidRDefault="00FF3D36" w:rsidP="00FF3D36">
      <w:pPr>
        <w:rPr>
          <w:rFonts w:eastAsiaTheme="minorEastAsia"/>
        </w:rPr>
      </w:pPr>
      <m:oMathPara>
        <m:oMathParaPr>
          <m:jc m:val="left"/>
        </m:oMathParaPr>
        <m:oMath>
          <m:r>
            <w:rPr>
              <w:rFonts w:ascii="Cambria Math" w:hAnsi="Cambria Math"/>
            </w:rPr>
            <m:t>confidence(</m:t>
          </m:r>
          <m:r>
            <m:rPr>
              <m:sty m:val="p"/>
            </m:rPr>
            <w:rPr>
              <w:rFonts w:ascii="Cambria Math" w:eastAsia="Times New Roman" w:hAnsi="Cambria Math" w:cs="Calibri"/>
              <w:color w:val="000000"/>
            </w:rPr>
            <m:t>Acarbose 100 Mg, Ziltrolin</m:t>
          </m:r>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m:t>
                  </m:r>
                  <m:r>
                    <m:rPr>
                      <m:sty m:val="p"/>
                    </m:rPr>
                    <w:rPr>
                      <w:rFonts w:ascii="Cambria Math" w:eastAsia="Times New Roman" w:hAnsi="Cambria Math" w:cs="Calibri"/>
                      <w:color w:val="000000"/>
                    </w:rPr>
                    <m:t>Acarbose 100 Mg</m:t>
                  </m:r>
                  <m:r>
                    <w:rPr>
                      <w:rFonts w:ascii="Cambria Math" w:hAnsi="Cambria Math"/>
                    </w:rPr>
                    <m:t xml:space="preserve"> dan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arbose 100 Mg</m:t>
              </m:r>
            </m:den>
          </m:f>
        </m:oMath>
      </m:oMathPara>
    </w:p>
    <w:p w14:paraId="5BBC6A4A"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rPr>
                <m:t>Acarbose 100 Mg</m:t>
              </m:r>
              <m:r>
                <w:rPr>
                  <w:rFonts w:ascii="Cambria Math" w:hAnsi="Cambria Math"/>
                </w:rPr>
                <m:t>, Ziltrolon</m:t>
              </m:r>
            </m:e>
          </m:d>
          <m:r>
            <w:rPr>
              <w:rFonts w:ascii="Cambria Math" w:hAnsi="Cambria Math"/>
            </w:rPr>
            <m:t>=</m:t>
          </m:r>
          <m:f>
            <m:fPr>
              <m:ctrlPr>
                <w:rPr>
                  <w:rFonts w:ascii="Cambria Math" w:hAnsi="Cambria Math"/>
                  <w:i/>
                </w:rPr>
              </m:ctrlPr>
            </m:fPr>
            <m:num>
              <m:r>
                <w:rPr>
                  <w:rFonts w:ascii="Cambria Math" w:hAnsi="Cambria Math"/>
                </w:rPr>
                <m:t>12</m:t>
              </m:r>
            </m:num>
            <m:den>
              <m:r>
                <w:rPr>
                  <w:rFonts w:ascii="Cambria Math" w:hAnsi="Cambria Math"/>
                </w:rPr>
                <m:t>12</m:t>
              </m:r>
            </m:den>
          </m:f>
          <m:r>
            <w:rPr>
              <w:rFonts w:ascii="Cambria Math" w:hAnsi="Cambria Math"/>
            </w:rPr>
            <m:t>=1</m:t>
          </m:r>
        </m:oMath>
      </m:oMathPara>
    </w:p>
    <w:p w14:paraId="66466E86" w14:textId="77777777" w:rsidR="00FF3D36" w:rsidRPr="00ED5EB1" w:rsidRDefault="00FF3D36" w:rsidP="00FF3D36">
      <w:pPr>
        <w:ind w:firstLine="0"/>
      </w:pPr>
    </w:p>
    <w:p w14:paraId="370AFC1F" w14:textId="77777777" w:rsidR="00FF3D36" w:rsidRPr="00ED5EB1" w:rsidRDefault="00FF3D36" w:rsidP="00FF3D36">
      <w:pPr>
        <w:rPr>
          <w:rFonts w:eastAsiaTheme="minorEastAsia"/>
        </w:rPr>
      </w:pPr>
      <m:oMathPara>
        <m:oMathParaPr>
          <m:jc m:val="left"/>
        </m:oMathParaPr>
        <m:oMath>
          <m:r>
            <w:rPr>
              <w:rFonts w:ascii="Cambria Math" w:hAnsi="Cambria Math"/>
            </w:rPr>
            <m:t>confidence(Acetylcysteine,</m:t>
          </m:r>
          <m:r>
            <m:rPr>
              <m:sty m:val="p"/>
            </m:rPr>
            <w:rPr>
              <w:rFonts w:ascii="Cambria Math" w:eastAsia="Times New Roman" w:hAnsi="Cambria Math" w:cs="Calibri"/>
              <w:color w:val="000000"/>
            </w:rPr>
            <m:t>Zitrolin</m:t>
          </m:r>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 dan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etylcysteine</m:t>
              </m:r>
            </m:den>
          </m:f>
        </m:oMath>
      </m:oMathPara>
    </w:p>
    <w:p w14:paraId="3B770B40"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w:rPr>
                  <w:rFonts w:ascii="Cambria Math" w:hAnsi="Cambria Math"/>
                </w:rPr>
                <m:t>Acetylcysteine, Ziltrolin</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7</m:t>
              </m:r>
            </m:den>
          </m:f>
          <m:r>
            <w:rPr>
              <w:rFonts w:ascii="Cambria Math" w:hAnsi="Cambria Math"/>
            </w:rPr>
            <m:t>=1</m:t>
          </m:r>
        </m:oMath>
      </m:oMathPara>
    </w:p>
    <w:p w14:paraId="60F775DB" w14:textId="77777777" w:rsidR="00FF3D36" w:rsidRPr="00ED5EB1" w:rsidRDefault="00FF3D36" w:rsidP="00FF3D36">
      <w:pPr>
        <w:ind w:firstLine="0"/>
      </w:pPr>
      <w:r w:rsidRPr="00ED5EB1">
        <w:t xml:space="preserve"> </w:t>
      </w:r>
    </w:p>
    <w:p w14:paraId="10714A13" w14:textId="77777777" w:rsidR="00FF3D36" w:rsidRPr="00ED5EB1" w:rsidRDefault="00FF3D36" w:rsidP="00FF3D36">
      <w:pPr>
        <w:rPr>
          <w:rFonts w:eastAsiaTheme="minorEastAsia"/>
        </w:rPr>
      </w:pPr>
      <m:oMathPara>
        <m:oMathParaPr>
          <m:jc m:val="left"/>
        </m:oMathParaPr>
        <m:oMath>
          <m:r>
            <w:rPr>
              <w:rFonts w:ascii="Cambria Math" w:hAnsi="Cambria Math"/>
            </w:rPr>
            <m:t>confidence(Ziltrolin,Acetylcysteine)=</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 xml:space="preserve">transaksi mengandung </m:t>
                  </m:r>
                  <m:r>
                    <m:rPr>
                      <m:sty m:val="p"/>
                    </m:rPr>
                    <w:rPr>
                      <w:rFonts w:ascii="Cambria Math" w:eastAsia="Times New Roman" w:hAnsi="Cambria Math" w:cs="Calibri"/>
                      <w:color w:val="000000"/>
                    </w:rPr>
                    <m:t>Ziltrolin</m:t>
                  </m:r>
                  <m:r>
                    <w:rPr>
                      <w:rFonts w:ascii="Cambria Math" w:hAnsi="Cambria Math"/>
                    </w:rPr>
                    <m:t xml:space="preserve"> dan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Ziltrolin</m:t>
              </m:r>
            </m:den>
          </m:f>
        </m:oMath>
      </m:oMathPara>
    </w:p>
    <w:p w14:paraId="65336383"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rPr>
                <m:t>Ziltrolin</m:t>
              </m:r>
              <m:r>
                <w:rPr>
                  <w:rFonts w:ascii="Cambria Math" w:hAnsi="Cambria Math"/>
                </w:rPr>
                <m:t>, 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7F7D83A9" w14:textId="77777777" w:rsidR="00FF3D36" w:rsidRPr="00ED5EB1" w:rsidRDefault="00FF3D36" w:rsidP="00FF3D36">
      <w:pPr>
        <w:ind w:firstLine="0"/>
      </w:pPr>
    </w:p>
    <w:p w14:paraId="0D30D9E4" w14:textId="77777777" w:rsidR="00FF3D36" w:rsidRPr="00ED5EB1" w:rsidRDefault="00FF3D36" w:rsidP="00FF3D36">
      <w:pPr>
        <w:rPr>
          <w:rFonts w:eastAsiaTheme="minorEastAsia"/>
        </w:rPr>
      </w:pPr>
      <m:oMathPara>
        <m:oMathParaPr>
          <m:jc m:val="left"/>
        </m:oMathParaPr>
        <m:oMath>
          <m:r>
            <w:rPr>
              <w:rFonts w:ascii="Cambria Math" w:hAnsi="Cambria Math"/>
            </w:rPr>
            <m:t>confidence(Acarbose 100 Mg, Acetylcysteine,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arbose 100 Mg, Acetylcysteine dan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arbose 100 Mg,Acetylcysteine</m:t>
              </m:r>
            </m:den>
          </m:f>
        </m:oMath>
      </m:oMathPara>
    </w:p>
    <w:p w14:paraId="2623BE18"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w:rPr>
                  <w:rFonts w:ascii="Cambria Math" w:hAnsi="Cambria Math"/>
                </w:rPr>
                <m:t>Acarbose 100 Mg, Acetylcysteine,Ziltrolin</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7</m:t>
              </m:r>
            </m:den>
          </m:f>
          <m:r>
            <w:rPr>
              <w:rFonts w:ascii="Cambria Math" w:hAnsi="Cambria Math"/>
            </w:rPr>
            <m:t>=1</m:t>
          </m:r>
        </m:oMath>
      </m:oMathPara>
    </w:p>
    <w:p w14:paraId="44407663" w14:textId="77777777" w:rsidR="00FF3D36" w:rsidRPr="00ED5EB1" w:rsidRDefault="00FF3D36" w:rsidP="00FF3D36">
      <w:pPr>
        <w:ind w:firstLine="0"/>
      </w:pPr>
    </w:p>
    <w:p w14:paraId="780A7B5E" w14:textId="77777777" w:rsidR="00FF3D36" w:rsidRPr="00ED5EB1" w:rsidRDefault="00FF3D36" w:rsidP="00FF3D36">
      <w:pPr>
        <w:rPr>
          <w:rFonts w:eastAsiaTheme="minorEastAsia"/>
        </w:rPr>
      </w:pPr>
      <m:oMathPara>
        <m:oMathParaPr>
          <m:jc m:val="left"/>
        </m:oMathParaPr>
        <m:oMath>
          <m:r>
            <w:rPr>
              <w:rFonts w:ascii="Cambria Math" w:hAnsi="Cambria Math"/>
            </w:rPr>
            <w:lastRenderedPageBreak/>
            <m:t>confidence(Acarbose 100 Mg, Ziltrolin,Acetylcysteine)=</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arbose 100 Mg, Ziltrolin dan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arbose 100 Mg, Ziltrolin</m:t>
              </m:r>
            </m:den>
          </m:f>
        </m:oMath>
      </m:oMathPara>
    </w:p>
    <w:p w14:paraId="452BC952"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w:rPr>
                  <w:rFonts w:ascii="Cambria Math" w:hAnsi="Cambria Math"/>
                </w:rPr>
                <m:t>Acarbose 100 Mg, Ziltrolin,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3BD73883" w14:textId="77777777" w:rsidR="00FF3D36" w:rsidRPr="00ED5EB1" w:rsidRDefault="00FF3D36" w:rsidP="00FF3D36">
      <w:pPr>
        <w:ind w:firstLine="0"/>
      </w:pPr>
    </w:p>
    <w:p w14:paraId="4A9FDEBE" w14:textId="77777777" w:rsidR="00FF3D36" w:rsidRPr="00ED5EB1" w:rsidRDefault="00FF3D36" w:rsidP="00FF3D36">
      <w:pPr>
        <w:rPr>
          <w:rFonts w:eastAsiaTheme="minorEastAsia"/>
        </w:rPr>
      </w:pPr>
      <m:oMathPara>
        <m:oMathParaPr>
          <m:jc m:val="left"/>
        </m:oMathParaPr>
        <m:oMath>
          <m:r>
            <w:rPr>
              <w:rFonts w:ascii="Cambria Math" w:hAnsi="Cambria Math"/>
            </w:rPr>
            <m:t>confidence(Acetylcysteine, Ziltrolin,Acarbose 100 Mg)=</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 Ziltrolin dan Acarbose 100 Mg</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etylcysteine,Ziltrolin</m:t>
              </m:r>
            </m:den>
          </m:f>
        </m:oMath>
      </m:oMathPara>
    </w:p>
    <w:p w14:paraId="7231011A"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w:rPr>
                  <w:rFonts w:ascii="Cambria Math" w:hAnsi="Cambria Math"/>
                </w:rPr>
                <m:t>Acetylcysteine, Ziltrolin,Acarbose 100 Mg</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7</m:t>
              </m:r>
            </m:den>
          </m:f>
          <m:r>
            <w:rPr>
              <w:rFonts w:ascii="Cambria Math" w:hAnsi="Cambria Math"/>
            </w:rPr>
            <m:t>=1</m:t>
          </m:r>
        </m:oMath>
      </m:oMathPara>
    </w:p>
    <w:p w14:paraId="5D0439BB" w14:textId="77777777" w:rsidR="00FF3D36" w:rsidRPr="00ED5EB1" w:rsidRDefault="00FF3D36" w:rsidP="00FF3D36">
      <w:pPr>
        <w:ind w:firstLine="0"/>
      </w:pPr>
    </w:p>
    <w:p w14:paraId="06279B5F" w14:textId="77777777" w:rsidR="00FF3D36" w:rsidRPr="00ED5EB1" w:rsidRDefault="00FF3D36" w:rsidP="00FF3D36">
      <w:pPr>
        <w:rPr>
          <w:rFonts w:eastAsiaTheme="minorEastAsia"/>
        </w:rPr>
      </w:pPr>
      <m:oMathPara>
        <m:oMathParaPr>
          <m:jc m:val="left"/>
        </m:oMathParaPr>
        <m:oMath>
          <m:r>
            <w:rPr>
              <w:rFonts w:ascii="Cambria Math" w:hAnsi="Cambria Math"/>
            </w:rPr>
            <m:t>confidence(Acarbose 100 Mg, Acetylcysteine, 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arbose 100 Mg dan Acetylcysteine,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arbose 100 Mg</m:t>
              </m:r>
            </m:den>
          </m:f>
        </m:oMath>
      </m:oMathPara>
    </w:p>
    <w:p w14:paraId="38803639"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w:rPr>
                  <w:rFonts w:ascii="Cambria Math" w:hAnsi="Cambria Math"/>
                </w:rPr>
                <m:t>Acarbose 100 Mg, Acetylcysteine, Ziltrolin</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29ACF0B7" w14:textId="77777777" w:rsidR="00FF3D36" w:rsidRPr="00ED5EB1" w:rsidRDefault="00FF3D36" w:rsidP="00FF3D36">
      <w:pPr>
        <w:ind w:firstLine="0"/>
      </w:pPr>
    </w:p>
    <w:p w14:paraId="6A9B654F" w14:textId="77777777" w:rsidR="00FF3D36" w:rsidRPr="00ED5EB1" w:rsidRDefault="00FF3D36" w:rsidP="00FF3D36">
      <w:pPr>
        <w:rPr>
          <w:rFonts w:eastAsiaTheme="minorEastAsia"/>
        </w:rPr>
      </w:pPr>
      <m:oMathPara>
        <m:oMathParaPr>
          <m:jc m:val="left"/>
        </m:oMathParaPr>
        <m:oMath>
          <m:r>
            <w:rPr>
              <w:rFonts w:ascii="Cambria Math" w:hAnsi="Cambria Math"/>
            </w:rPr>
            <m:t>confidence(Acetylcysteine,Acarbose 100 Mg, Ziltrolin)=</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Acetylcysteine dan Acarbose 100 Mg, Ziltrolin</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Acetylcysteine </m:t>
              </m:r>
            </m:den>
          </m:f>
        </m:oMath>
      </m:oMathPara>
    </w:p>
    <w:p w14:paraId="668A76D1" w14:textId="77777777" w:rsidR="00FF3D36" w:rsidRPr="00ED5EB1" w:rsidRDefault="00FF3D36" w:rsidP="00FF3D36">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rPr>
                <m:t>Acarbose 100 Mg</m:t>
              </m:r>
              <m:r>
                <w:rPr>
                  <w:rFonts w:ascii="Cambria Math" w:hAnsi="Cambria Math"/>
                </w:rPr>
                <m:t>, 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7</m:t>
              </m:r>
            </m:den>
          </m:f>
          <m:r>
            <w:rPr>
              <w:rFonts w:ascii="Cambria Math" w:hAnsi="Cambria Math"/>
            </w:rPr>
            <m:t>=1</m:t>
          </m:r>
        </m:oMath>
      </m:oMathPara>
    </w:p>
    <w:p w14:paraId="68FD1813" w14:textId="77777777" w:rsidR="00FF3D36" w:rsidRPr="00ED5EB1" w:rsidRDefault="00FF3D36" w:rsidP="00FF3D36">
      <w:pPr>
        <w:ind w:firstLine="0"/>
      </w:pPr>
    </w:p>
    <w:p w14:paraId="50917D2C" w14:textId="77777777" w:rsidR="00FF3D36" w:rsidRPr="00ED5EB1" w:rsidRDefault="00FF3D36" w:rsidP="00FF3D36">
      <w:pPr>
        <w:rPr>
          <w:rFonts w:eastAsiaTheme="minorEastAsia"/>
        </w:rPr>
      </w:pPr>
      <m:oMathPara>
        <m:oMathParaPr>
          <m:jc m:val="left"/>
        </m:oMathParaPr>
        <m:oMath>
          <m:r>
            <w:rPr>
              <w:rFonts w:ascii="Cambria Math" w:hAnsi="Cambria Math"/>
            </w:rPr>
            <m:t>confidence(Ziltrolin, Acarbose 100 Mg, Acetylcysteine)=</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transaksi mengandung Ziltrolin, Acarbose 100 Mg, Acetylcysteine</m:t>
                  </m:r>
                </m:e>
              </m:nary>
            </m:num>
            <m:den>
              <m:nary>
                <m:naryPr>
                  <m:chr m:val="∑"/>
                  <m:limLoc m:val="undOvr"/>
                  <m:subHide m:val="1"/>
                  <m:supHide m:val="1"/>
                  <m:ctrlPr>
                    <w:rPr>
                      <w:rFonts w:ascii="Cambria Math" w:hAnsi="Cambria Math"/>
                      <w:i/>
                    </w:rPr>
                  </m:ctrlPr>
                </m:naryPr>
                <m:sub/>
                <m:sup/>
                <m:e>
                  <m:r>
                    <w:rPr>
                      <w:rFonts w:ascii="Cambria Math" w:hAnsi="Cambria Math"/>
                    </w:rPr>
                    <m:t>total transaksi</m:t>
                  </m:r>
                </m:e>
              </m:nary>
              <m:r>
                <w:rPr>
                  <w:rFonts w:ascii="Cambria Math" w:hAnsi="Cambria Math"/>
                </w:rPr>
                <m:t xml:space="preserve"> mengandung Ziltrolin</m:t>
              </m:r>
            </m:den>
          </m:f>
        </m:oMath>
      </m:oMathPara>
    </w:p>
    <w:p w14:paraId="787BECE1" w14:textId="77777777" w:rsidR="00FF3D36" w:rsidRPr="006872DE" w:rsidRDefault="00FF3D36" w:rsidP="00FF3D36">
      <m:oMathPara>
        <m:oMathParaPr>
          <m:jc m:val="left"/>
        </m:oMathParaPr>
        <m:oMath>
          <m:r>
            <w:rPr>
              <w:rFonts w:ascii="Cambria Math" w:hAnsi="Cambria Math"/>
            </w:rPr>
            <m:t>confidence</m:t>
          </m:r>
          <m:d>
            <m:dPr>
              <m:ctrlPr>
                <w:rPr>
                  <w:rFonts w:ascii="Cambria Math" w:hAnsi="Cambria Math"/>
                  <w:i/>
                </w:rPr>
              </m:ctrlPr>
            </m:dPr>
            <m:e>
              <m:r>
                <m:rPr>
                  <m:sty m:val="p"/>
                </m:rPr>
                <w:rPr>
                  <w:rFonts w:ascii="Cambria Math" w:eastAsia="Times New Roman" w:hAnsi="Cambria Math" w:cs="Calibri"/>
                  <w:color w:val="000000"/>
                  <w:sz w:val="22"/>
                </w:rPr>
                <m:t>Acarbose 100 Mg</m:t>
              </m:r>
              <m:r>
                <w:rPr>
                  <w:rFonts w:ascii="Cambria Math" w:hAnsi="Cambria Math"/>
                </w:rPr>
                <m:t>, Acetylcysteine</m:t>
              </m:r>
            </m:e>
          </m:d>
          <m:r>
            <w:rPr>
              <w:rFonts w:ascii="Cambria Math" w:hAnsi="Cambria Math"/>
            </w:rPr>
            <m:t>=</m:t>
          </m:r>
          <m:f>
            <m:fPr>
              <m:ctrlPr>
                <w:rPr>
                  <w:rFonts w:ascii="Cambria Math" w:hAnsi="Cambria Math"/>
                  <w:i/>
                </w:rPr>
              </m:ctrlPr>
            </m:fPr>
            <m:num>
              <m:r>
                <w:rPr>
                  <w:rFonts w:ascii="Cambria Math" w:hAnsi="Cambria Math"/>
                </w:rPr>
                <m:t>7</m:t>
              </m:r>
            </m:num>
            <m:den>
              <m:r>
                <w:rPr>
                  <w:rFonts w:ascii="Cambria Math" w:hAnsi="Cambria Math"/>
                </w:rPr>
                <m:t>12</m:t>
              </m:r>
            </m:den>
          </m:f>
          <m:r>
            <w:rPr>
              <w:rFonts w:ascii="Cambria Math" w:hAnsi="Cambria Math"/>
            </w:rPr>
            <m:t>=0.58</m:t>
          </m:r>
        </m:oMath>
      </m:oMathPara>
    </w:p>
    <w:p w14:paraId="453B6328" w14:textId="77777777" w:rsidR="00FF3D36" w:rsidRPr="006872DE" w:rsidRDefault="00FF3D36" w:rsidP="00FF3D36">
      <w:pPr>
        <w:ind w:firstLine="0"/>
      </w:pPr>
    </w:p>
    <w:p w14:paraId="1257D345" w14:textId="77777777" w:rsidR="00FF3D36" w:rsidRDefault="00FF3D36" w:rsidP="00DD412C">
      <w:pPr>
        <w:pStyle w:val="422"/>
      </w:pPr>
      <w:r>
        <w:t>Setelah proses penentuan nilai confidence telah selesai, tahap selanjutnya yakni menggabungkan data perhitungan support dan confidence dalam sebuah tabel.</w:t>
      </w:r>
    </w:p>
    <w:p w14:paraId="4E50BA75" w14:textId="6E42D30A" w:rsidR="00FF3D36" w:rsidRDefault="00FF3D36" w:rsidP="00FF3D36">
      <w:r>
        <w:t xml:space="preserve">Tabel </w:t>
      </w:r>
      <w:r w:rsidR="00F9785B">
        <w:fldChar w:fldCharType="begin"/>
      </w:r>
      <w:r w:rsidR="00F9785B">
        <w:instrText xml:space="preserve"> REF tabel_support_conf \h </w:instrText>
      </w:r>
      <w:r w:rsidR="00F9785B">
        <w:fldChar w:fldCharType="separate"/>
      </w:r>
      <w:r w:rsidR="00401C47">
        <w:t>4.</w:t>
      </w:r>
      <w:r w:rsidR="00401C47">
        <w:rPr>
          <w:noProof/>
        </w:rPr>
        <w:t>9</w:t>
      </w:r>
      <w:r w:rsidR="00F9785B">
        <w:fldChar w:fldCharType="end"/>
      </w:r>
      <w:r>
        <w:t xml:space="preserve"> merupakan tabel hasil akhir dari perhitungan algoritma apriori. Didalam tabel ini terdapat data nilai support dan confidence yang dimana nilainya </w:t>
      </w:r>
      <w:r>
        <w:lastRenderedPageBreak/>
        <w:t>dijadikan sebagai patokan untuk penetuan pola pembelian obat. Semakin besar nilai support dan confidence maka dianggap semakin kuat hubungannya.</w:t>
      </w:r>
    </w:p>
    <w:p w14:paraId="56B3CB00" w14:textId="1C7B94F1" w:rsidR="00FF3D36" w:rsidRDefault="00FF3D36" w:rsidP="00F9785B">
      <w:r>
        <w:t xml:space="preserve">Nilai confident merupakan persentase keakurasian dari </w:t>
      </w:r>
      <w:r w:rsidR="00F9785B">
        <w:t>aturan asosiasi yang dihasilkan</w:t>
      </w:r>
    </w:p>
    <w:p w14:paraId="32EBDB6E" w14:textId="6ED6C3A4" w:rsidR="00F9785B" w:rsidRDefault="00F9785B" w:rsidP="00F9785B">
      <w:pPr>
        <w:pStyle w:val="ct"/>
      </w:pPr>
      <w:r>
        <w:t xml:space="preserve">Tabel </w:t>
      </w:r>
      <w:bookmarkStart w:id="145" w:name="tabel_support_conf"/>
      <w:r>
        <w:t>4.</w:t>
      </w:r>
      <w:r w:rsidR="00541185">
        <w:rPr>
          <w:noProof/>
        </w:rPr>
        <w:fldChar w:fldCharType="begin"/>
      </w:r>
      <w:r w:rsidR="00541185">
        <w:rPr>
          <w:noProof/>
        </w:rPr>
        <w:instrText xml:space="preserve"> SEQ Tabel_4. \* ARABIC </w:instrText>
      </w:r>
      <w:r w:rsidR="00541185">
        <w:rPr>
          <w:noProof/>
        </w:rPr>
        <w:fldChar w:fldCharType="separate"/>
      </w:r>
      <w:r w:rsidR="00401C47">
        <w:rPr>
          <w:noProof/>
        </w:rPr>
        <w:t>9</w:t>
      </w:r>
      <w:r w:rsidR="00541185">
        <w:rPr>
          <w:noProof/>
        </w:rPr>
        <w:fldChar w:fldCharType="end"/>
      </w:r>
      <w:bookmarkEnd w:id="145"/>
      <w:r>
        <w:t xml:space="preserve"> perhitungan nilai support dan confidence data penjualan obat</w:t>
      </w:r>
    </w:p>
    <w:tbl>
      <w:tblPr>
        <w:tblW w:w="7566" w:type="dxa"/>
        <w:tblLook w:val="04A0" w:firstRow="1" w:lastRow="0" w:firstColumn="1" w:lastColumn="0" w:noHBand="0" w:noVBand="1"/>
      </w:tblPr>
      <w:tblGrid>
        <w:gridCol w:w="2689"/>
        <w:gridCol w:w="2693"/>
        <w:gridCol w:w="916"/>
        <w:gridCol w:w="1268"/>
      </w:tblGrid>
      <w:tr w:rsidR="00FF3D36" w:rsidRPr="00E74741" w14:paraId="1A2204A9" w14:textId="77777777" w:rsidTr="00F9785B">
        <w:trPr>
          <w:trHeight w:val="300"/>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F9372"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 </w:t>
            </w:r>
          </w:p>
        </w:tc>
        <w:tc>
          <w:tcPr>
            <w:tcW w:w="2693" w:type="dxa"/>
            <w:tcBorders>
              <w:top w:val="single" w:sz="4" w:space="0" w:color="auto"/>
              <w:left w:val="nil"/>
              <w:bottom w:val="single" w:sz="4" w:space="0" w:color="auto"/>
              <w:right w:val="single" w:sz="4" w:space="0" w:color="auto"/>
            </w:tcBorders>
            <w:shd w:val="clear" w:color="auto" w:fill="auto"/>
            <w:noWrap/>
            <w:vAlign w:val="bottom"/>
            <w:hideMark/>
          </w:tcPr>
          <w:p w14:paraId="1B484B17"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 </w:t>
            </w:r>
          </w:p>
        </w:tc>
        <w:tc>
          <w:tcPr>
            <w:tcW w:w="916" w:type="dxa"/>
            <w:tcBorders>
              <w:top w:val="single" w:sz="4" w:space="0" w:color="auto"/>
              <w:left w:val="nil"/>
              <w:bottom w:val="single" w:sz="4" w:space="0" w:color="auto"/>
              <w:right w:val="single" w:sz="4" w:space="0" w:color="auto"/>
            </w:tcBorders>
            <w:shd w:val="clear" w:color="auto" w:fill="auto"/>
            <w:noWrap/>
            <w:vAlign w:val="bottom"/>
            <w:hideMark/>
          </w:tcPr>
          <w:p w14:paraId="3F75808E" w14:textId="77777777" w:rsidR="00FF3D36" w:rsidRPr="00E74741" w:rsidRDefault="00FF3D36" w:rsidP="002C326A">
            <w:pPr>
              <w:spacing w:line="240" w:lineRule="auto"/>
              <w:ind w:firstLine="0"/>
              <w:jc w:val="center"/>
              <w:rPr>
                <w:rFonts w:ascii="Calibri" w:eastAsia="Times New Roman" w:hAnsi="Calibri" w:cs="Calibri"/>
                <w:color w:val="000000"/>
                <w:sz w:val="22"/>
              </w:rPr>
            </w:pPr>
            <w:proofErr w:type="gramStart"/>
            <w:r w:rsidRPr="00E74741">
              <w:rPr>
                <w:rFonts w:ascii="Calibri" w:eastAsia="Times New Roman" w:hAnsi="Calibri" w:cs="Calibri"/>
                <w:color w:val="000000"/>
                <w:sz w:val="22"/>
              </w:rPr>
              <w:t>support</w:t>
            </w:r>
            <w:proofErr w:type="gramEnd"/>
            <w:r w:rsidRPr="00E74741">
              <w:rPr>
                <w:rFonts w:ascii="Calibri" w:eastAsia="Times New Roman" w:hAnsi="Calibri" w:cs="Calibri"/>
                <w:color w:val="000000"/>
                <w:sz w:val="22"/>
              </w:rPr>
              <w:t xml:space="preserve"> (%)</w:t>
            </w:r>
          </w:p>
        </w:tc>
        <w:tc>
          <w:tcPr>
            <w:tcW w:w="1268" w:type="dxa"/>
            <w:tcBorders>
              <w:top w:val="single" w:sz="4" w:space="0" w:color="auto"/>
              <w:left w:val="nil"/>
              <w:bottom w:val="single" w:sz="4" w:space="0" w:color="auto"/>
              <w:right w:val="single" w:sz="4" w:space="0" w:color="auto"/>
            </w:tcBorders>
            <w:shd w:val="clear" w:color="auto" w:fill="auto"/>
            <w:noWrap/>
            <w:vAlign w:val="bottom"/>
            <w:hideMark/>
          </w:tcPr>
          <w:p w14:paraId="19D1A134" w14:textId="77777777" w:rsidR="00FF3D36" w:rsidRPr="00E74741" w:rsidRDefault="00FF3D36" w:rsidP="002C326A">
            <w:pPr>
              <w:spacing w:line="240" w:lineRule="auto"/>
              <w:ind w:firstLine="0"/>
              <w:jc w:val="center"/>
              <w:rPr>
                <w:rFonts w:ascii="Calibri" w:eastAsia="Times New Roman" w:hAnsi="Calibri" w:cs="Calibri"/>
                <w:color w:val="000000"/>
                <w:sz w:val="22"/>
              </w:rPr>
            </w:pPr>
            <w:proofErr w:type="gramStart"/>
            <w:r w:rsidRPr="00E74741">
              <w:rPr>
                <w:rFonts w:ascii="Calibri" w:eastAsia="Times New Roman" w:hAnsi="Calibri" w:cs="Calibri"/>
                <w:color w:val="000000"/>
                <w:sz w:val="22"/>
              </w:rPr>
              <w:t>confidence</w:t>
            </w:r>
            <w:proofErr w:type="gramEnd"/>
            <w:r w:rsidRPr="00E74741">
              <w:rPr>
                <w:rFonts w:ascii="Calibri" w:eastAsia="Times New Roman" w:hAnsi="Calibri" w:cs="Calibri"/>
                <w:color w:val="000000"/>
                <w:sz w:val="22"/>
              </w:rPr>
              <w:t xml:space="preserve"> (%)</w:t>
            </w:r>
          </w:p>
        </w:tc>
      </w:tr>
      <w:tr w:rsidR="00FF3D36" w:rsidRPr="00E74741" w14:paraId="4CD71B6D"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61986C9"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2693" w:type="dxa"/>
            <w:tcBorders>
              <w:top w:val="nil"/>
              <w:left w:val="nil"/>
              <w:bottom w:val="single" w:sz="4" w:space="0" w:color="auto"/>
              <w:right w:val="single" w:sz="4" w:space="0" w:color="auto"/>
            </w:tcBorders>
            <w:shd w:val="clear" w:color="auto" w:fill="auto"/>
            <w:noWrap/>
            <w:vAlign w:val="bottom"/>
            <w:hideMark/>
          </w:tcPr>
          <w:p w14:paraId="3C549A1F"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916" w:type="dxa"/>
            <w:tcBorders>
              <w:top w:val="nil"/>
              <w:left w:val="nil"/>
              <w:bottom w:val="single" w:sz="4" w:space="0" w:color="auto"/>
              <w:right w:val="single" w:sz="4" w:space="0" w:color="auto"/>
            </w:tcBorders>
            <w:shd w:val="clear" w:color="auto" w:fill="auto"/>
            <w:noWrap/>
            <w:vAlign w:val="center"/>
            <w:hideMark/>
          </w:tcPr>
          <w:p w14:paraId="14A96D95"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42DDAA32"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r>
      <w:tr w:rsidR="00FF3D36" w:rsidRPr="00E74741" w14:paraId="44DCBB27"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3440793"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2693" w:type="dxa"/>
            <w:tcBorders>
              <w:top w:val="nil"/>
              <w:left w:val="nil"/>
              <w:bottom w:val="single" w:sz="4" w:space="0" w:color="auto"/>
              <w:right w:val="single" w:sz="4" w:space="0" w:color="auto"/>
            </w:tcBorders>
            <w:shd w:val="clear" w:color="auto" w:fill="auto"/>
            <w:noWrap/>
            <w:vAlign w:val="bottom"/>
            <w:hideMark/>
          </w:tcPr>
          <w:p w14:paraId="13E3909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916" w:type="dxa"/>
            <w:tcBorders>
              <w:top w:val="nil"/>
              <w:left w:val="nil"/>
              <w:bottom w:val="single" w:sz="4" w:space="0" w:color="auto"/>
              <w:right w:val="single" w:sz="4" w:space="0" w:color="auto"/>
            </w:tcBorders>
            <w:shd w:val="clear" w:color="auto" w:fill="auto"/>
            <w:noWrap/>
            <w:vAlign w:val="center"/>
            <w:hideMark/>
          </w:tcPr>
          <w:p w14:paraId="1C2E797A"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3DF6EC87"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1EF3835E"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304A547"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2693" w:type="dxa"/>
            <w:tcBorders>
              <w:top w:val="nil"/>
              <w:left w:val="nil"/>
              <w:bottom w:val="single" w:sz="4" w:space="0" w:color="auto"/>
              <w:right w:val="single" w:sz="4" w:space="0" w:color="auto"/>
            </w:tcBorders>
            <w:shd w:val="clear" w:color="auto" w:fill="auto"/>
            <w:noWrap/>
            <w:vAlign w:val="bottom"/>
            <w:hideMark/>
          </w:tcPr>
          <w:p w14:paraId="44457407"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916" w:type="dxa"/>
            <w:tcBorders>
              <w:top w:val="nil"/>
              <w:left w:val="nil"/>
              <w:bottom w:val="single" w:sz="4" w:space="0" w:color="auto"/>
              <w:right w:val="single" w:sz="4" w:space="0" w:color="auto"/>
            </w:tcBorders>
            <w:shd w:val="clear" w:color="auto" w:fill="auto"/>
            <w:noWrap/>
            <w:vAlign w:val="center"/>
            <w:hideMark/>
          </w:tcPr>
          <w:p w14:paraId="3781053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c>
          <w:tcPr>
            <w:tcW w:w="1268" w:type="dxa"/>
            <w:tcBorders>
              <w:top w:val="nil"/>
              <w:left w:val="nil"/>
              <w:bottom w:val="single" w:sz="4" w:space="0" w:color="auto"/>
              <w:right w:val="single" w:sz="4" w:space="0" w:color="auto"/>
            </w:tcBorders>
            <w:shd w:val="clear" w:color="auto" w:fill="auto"/>
            <w:noWrap/>
            <w:vAlign w:val="center"/>
            <w:hideMark/>
          </w:tcPr>
          <w:p w14:paraId="6BB1CC32"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3E0D7DAF"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F036185"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2693" w:type="dxa"/>
            <w:tcBorders>
              <w:top w:val="nil"/>
              <w:left w:val="nil"/>
              <w:bottom w:val="single" w:sz="4" w:space="0" w:color="auto"/>
              <w:right w:val="single" w:sz="4" w:space="0" w:color="auto"/>
            </w:tcBorders>
            <w:shd w:val="clear" w:color="auto" w:fill="auto"/>
            <w:noWrap/>
            <w:vAlign w:val="bottom"/>
            <w:hideMark/>
          </w:tcPr>
          <w:p w14:paraId="3FC12A3F"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916" w:type="dxa"/>
            <w:tcBorders>
              <w:top w:val="nil"/>
              <w:left w:val="nil"/>
              <w:bottom w:val="single" w:sz="4" w:space="0" w:color="auto"/>
              <w:right w:val="single" w:sz="4" w:space="0" w:color="auto"/>
            </w:tcBorders>
            <w:shd w:val="clear" w:color="auto" w:fill="auto"/>
            <w:noWrap/>
            <w:vAlign w:val="center"/>
            <w:hideMark/>
          </w:tcPr>
          <w:p w14:paraId="707E815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c>
          <w:tcPr>
            <w:tcW w:w="1268" w:type="dxa"/>
            <w:tcBorders>
              <w:top w:val="nil"/>
              <w:left w:val="nil"/>
              <w:bottom w:val="single" w:sz="4" w:space="0" w:color="auto"/>
              <w:right w:val="single" w:sz="4" w:space="0" w:color="auto"/>
            </w:tcBorders>
            <w:shd w:val="clear" w:color="auto" w:fill="auto"/>
            <w:noWrap/>
            <w:vAlign w:val="center"/>
            <w:hideMark/>
          </w:tcPr>
          <w:p w14:paraId="4034A0E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483CF82A"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69B6C28"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2693" w:type="dxa"/>
            <w:tcBorders>
              <w:top w:val="nil"/>
              <w:left w:val="nil"/>
              <w:bottom w:val="single" w:sz="4" w:space="0" w:color="auto"/>
              <w:right w:val="single" w:sz="4" w:space="0" w:color="auto"/>
            </w:tcBorders>
            <w:shd w:val="clear" w:color="auto" w:fill="auto"/>
            <w:noWrap/>
            <w:vAlign w:val="bottom"/>
            <w:hideMark/>
          </w:tcPr>
          <w:p w14:paraId="3390FC3F"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916" w:type="dxa"/>
            <w:tcBorders>
              <w:top w:val="nil"/>
              <w:left w:val="nil"/>
              <w:bottom w:val="single" w:sz="4" w:space="0" w:color="auto"/>
              <w:right w:val="single" w:sz="4" w:space="0" w:color="auto"/>
            </w:tcBorders>
            <w:shd w:val="clear" w:color="auto" w:fill="auto"/>
            <w:noWrap/>
            <w:vAlign w:val="center"/>
            <w:hideMark/>
          </w:tcPr>
          <w:p w14:paraId="5C29BBD3"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48177DAC"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36A6B145"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66094470"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2693" w:type="dxa"/>
            <w:tcBorders>
              <w:top w:val="nil"/>
              <w:left w:val="nil"/>
              <w:bottom w:val="single" w:sz="4" w:space="0" w:color="auto"/>
              <w:right w:val="single" w:sz="4" w:space="0" w:color="auto"/>
            </w:tcBorders>
            <w:shd w:val="clear" w:color="auto" w:fill="auto"/>
            <w:noWrap/>
            <w:vAlign w:val="bottom"/>
            <w:hideMark/>
          </w:tcPr>
          <w:p w14:paraId="0C936D15"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916" w:type="dxa"/>
            <w:tcBorders>
              <w:top w:val="nil"/>
              <w:left w:val="nil"/>
              <w:bottom w:val="single" w:sz="4" w:space="0" w:color="auto"/>
              <w:right w:val="single" w:sz="4" w:space="0" w:color="auto"/>
            </w:tcBorders>
            <w:shd w:val="clear" w:color="auto" w:fill="auto"/>
            <w:noWrap/>
            <w:vAlign w:val="center"/>
            <w:hideMark/>
          </w:tcPr>
          <w:p w14:paraId="0ECC83CB"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56E8A8F5"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r>
      <w:tr w:rsidR="00FF3D36" w:rsidRPr="00E74741" w14:paraId="3AE50837"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33EB7DFB"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 Acetylcysteine</w:t>
            </w:r>
          </w:p>
        </w:tc>
        <w:tc>
          <w:tcPr>
            <w:tcW w:w="2693" w:type="dxa"/>
            <w:tcBorders>
              <w:top w:val="nil"/>
              <w:left w:val="nil"/>
              <w:bottom w:val="single" w:sz="4" w:space="0" w:color="auto"/>
              <w:right w:val="single" w:sz="4" w:space="0" w:color="auto"/>
            </w:tcBorders>
            <w:shd w:val="clear" w:color="auto" w:fill="auto"/>
            <w:noWrap/>
            <w:vAlign w:val="bottom"/>
            <w:hideMark/>
          </w:tcPr>
          <w:p w14:paraId="6C4CDED2"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916" w:type="dxa"/>
            <w:tcBorders>
              <w:top w:val="nil"/>
              <w:left w:val="nil"/>
              <w:bottom w:val="single" w:sz="4" w:space="0" w:color="auto"/>
              <w:right w:val="single" w:sz="4" w:space="0" w:color="auto"/>
            </w:tcBorders>
            <w:shd w:val="clear" w:color="auto" w:fill="auto"/>
            <w:noWrap/>
            <w:vAlign w:val="center"/>
            <w:hideMark/>
          </w:tcPr>
          <w:p w14:paraId="5C0D19EB"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7DA8417B"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5DA85E42"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7F78FB9F"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 Ziltrolin</w:t>
            </w:r>
          </w:p>
        </w:tc>
        <w:tc>
          <w:tcPr>
            <w:tcW w:w="2693" w:type="dxa"/>
            <w:tcBorders>
              <w:top w:val="nil"/>
              <w:left w:val="nil"/>
              <w:bottom w:val="single" w:sz="4" w:space="0" w:color="auto"/>
              <w:right w:val="single" w:sz="4" w:space="0" w:color="auto"/>
            </w:tcBorders>
            <w:shd w:val="clear" w:color="auto" w:fill="auto"/>
            <w:noWrap/>
            <w:vAlign w:val="bottom"/>
            <w:hideMark/>
          </w:tcPr>
          <w:p w14:paraId="5F59F434"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916" w:type="dxa"/>
            <w:tcBorders>
              <w:top w:val="nil"/>
              <w:left w:val="nil"/>
              <w:bottom w:val="single" w:sz="4" w:space="0" w:color="auto"/>
              <w:right w:val="single" w:sz="4" w:space="0" w:color="auto"/>
            </w:tcBorders>
            <w:shd w:val="clear" w:color="auto" w:fill="auto"/>
            <w:noWrap/>
            <w:vAlign w:val="center"/>
            <w:hideMark/>
          </w:tcPr>
          <w:p w14:paraId="18FA4908"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54D07F1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r>
      <w:tr w:rsidR="00FF3D36" w:rsidRPr="00E74741" w14:paraId="1FA88D71"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1F350011"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 Ziltrolin</w:t>
            </w:r>
          </w:p>
        </w:tc>
        <w:tc>
          <w:tcPr>
            <w:tcW w:w="2693" w:type="dxa"/>
            <w:tcBorders>
              <w:top w:val="nil"/>
              <w:left w:val="nil"/>
              <w:bottom w:val="single" w:sz="4" w:space="0" w:color="auto"/>
              <w:right w:val="single" w:sz="4" w:space="0" w:color="auto"/>
            </w:tcBorders>
            <w:shd w:val="clear" w:color="auto" w:fill="auto"/>
            <w:noWrap/>
            <w:vAlign w:val="bottom"/>
            <w:hideMark/>
          </w:tcPr>
          <w:p w14:paraId="4F5049D7"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916" w:type="dxa"/>
            <w:tcBorders>
              <w:top w:val="nil"/>
              <w:left w:val="nil"/>
              <w:bottom w:val="single" w:sz="4" w:space="0" w:color="auto"/>
              <w:right w:val="single" w:sz="4" w:space="0" w:color="auto"/>
            </w:tcBorders>
            <w:shd w:val="clear" w:color="auto" w:fill="auto"/>
            <w:noWrap/>
            <w:vAlign w:val="center"/>
            <w:hideMark/>
          </w:tcPr>
          <w:p w14:paraId="562DA9C0"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30D61320"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50A0C8F5"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2046E139"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w:t>
            </w:r>
          </w:p>
        </w:tc>
        <w:tc>
          <w:tcPr>
            <w:tcW w:w="2693" w:type="dxa"/>
            <w:tcBorders>
              <w:top w:val="nil"/>
              <w:left w:val="nil"/>
              <w:bottom w:val="single" w:sz="4" w:space="0" w:color="auto"/>
              <w:right w:val="single" w:sz="4" w:space="0" w:color="auto"/>
            </w:tcBorders>
            <w:shd w:val="clear" w:color="auto" w:fill="auto"/>
            <w:noWrap/>
            <w:vAlign w:val="bottom"/>
            <w:hideMark/>
          </w:tcPr>
          <w:p w14:paraId="5A3B11E3"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 Ziltrolin</w:t>
            </w:r>
          </w:p>
        </w:tc>
        <w:tc>
          <w:tcPr>
            <w:tcW w:w="916" w:type="dxa"/>
            <w:tcBorders>
              <w:top w:val="nil"/>
              <w:left w:val="nil"/>
              <w:bottom w:val="single" w:sz="4" w:space="0" w:color="auto"/>
              <w:right w:val="single" w:sz="4" w:space="0" w:color="auto"/>
            </w:tcBorders>
            <w:shd w:val="clear" w:color="auto" w:fill="auto"/>
            <w:noWrap/>
            <w:vAlign w:val="center"/>
            <w:hideMark/>
          </w:tcPr>
          <w:p w14:paraId="272A0490"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11FDCCA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r>
      <w:tr w:rsidR="00FF3D36" w:rsidRPr="00E74741" w14:paraId="4B5D61B9"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434A31E0"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etylcysteine</w:t>
            </w:r>
          </w:p>
        </w:tc>
        <w:tc>
          <w:tcPr>
            <w:tcW w:w="2693" w:type="dxa"/>
            <w:tcBorders>
              <w:top w:val="nil"/>
              <w:left w:val="nil"/>
              <w:bottom w:val="single" w:sz="4" w:space="0" w:color="auto"/>
              <w:right w:val="single" w:sz="4" w:space="0" w:color="auto"/>
            </w:tcBorders>
            <w:shd w:val="clear" w:color="auto" w:fill="auto"/>
            <w:noWrap/>
            <w:vAlign w:val="bottom"/>
            <w:hideMark/>
          </w:tcPr>
          <w:p w14:paraId="1068342C"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 Ziltrolin</w:t>
            </w:r>
          </w:p>
        </w:tc>
        <w:tc>
          <w:tcPr>
            <w:tcW w:w="916" w:type="dxa"/>
            <w:tcBorders>
              <w:top w:val="nil"/>
              <w:left w:val="nil"/>
              <w:bottom w:val="single" w:sz="4" w:space="0" w:color="auto"/>
              <w:right w:val="single" w:sz="4" w:space="0" w:color="auto"/>
            </w:tcBorders>
            <w:shd w:val="clear" w:color="auto" w:fill="auto"/>
            <w:noWrap/>
            <w:vAlign w:val="center"/>
            <w:hideMark/>
          </w:tcPr>
          <w:p w14:paraId="08A62EA4"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6A57F4F6"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100</w:t>
            </w:r>
          </w:p>
        </w:tc>
      </w:tr>
      <w:tr w:rsidR="00FF3D36" w:rsidRPr="00E74741" w14:paraId="3F8DEDCD" w14:textId="77777777" w:rsidTr="00F9785B">
        <w:trPr>
          <w:trHeight w:val="300"/>
        </w:trPr>
        <w:tc>
          <w:tcPr>
            <w:tcW w:w="2689" w:type="dxa"/>
            <w:tcBorders>
              <w:top w:val="nil"/>
              <w:left w:val="single" w:sz="4" w:space="0" w:color="auto"/>
              <w:bottom w:val="single" w:sz="4" w:space="0" w:color="auto"/>
              <w:right w:val="single" w:sz="4" w:space="0" w:color="auto"/>
            </w:tcBorders>
            <w:shd w:val="clear" w:color="auto" w:fill="auto"/>
            <w:noWrap/>
            <w:vAlign w:val="bottom"/>
            <w:hideMark/>
          </w:tcPr>
          <w:p w14:paraId="587AE6AC"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Ziltrolin</w:t>
            </w:r>
          </w:p>
        </w:tc>
        <w:tc>
          <w:tcPr>
            <w:tcW w:w="2693" w:type="dxa"/>
            <w:tcBorders>
              <w:top w:val="nil"/>
              <w:left w:val="nil"/>
              <w:bottom w:val="single" w:sz="4" w:space="0" w:color="auto"/>
              <w:right w:val="single" w:sz="4" w:space="0" w:color="auto"/>
            </w:tcBorders>
            <w:shd w:val="clear" w:color="auto" w:fill="auto"/>
            <w:noWrap/>
            <w:vAlign w:val="bottom"/>
            <w:hideMark/>
          </w:tcPr>
          <w:p w14:paraId="7DF046F9"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Acarbose 100 Mg, Acetylcysteine</w:t>
            </w:r>
          </w:p>
        </w:tc>
        <w:tc>
          <w:tcPr>
            <w:tcW w:w="916" w:type="dxa"/>
            <w:tcBorders>
              <w:top w:val="nil"/>
              <w:left w:val="nil"/>
              <w:bottom w:val="single" w:sz="4" w:space="0" w:color="auto"/>
              <w:right w:val="single" w:sz="4" w:space="0" w:color="auto"/>
            </w:tcBorders>
            <w:shd w:val="clear" w:color="auto" w:fill="auto"/>
            <w:noWrap/>
            <w:vAlign w:val="center"/>
            <w:hideMark/>
          </w:tcPr>
          <w:p w14:paraId="05DFAD48"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c>
          <w:tcPr>
            <w:tcW w:w="1268" w:type="dxa"/>
            <w:tcBorders>
              <w:top w:val="nil"/>
              <w:left w:val="nil"/>
              <w:bottom w:val="single" w:sz="4" w:space="0" w:color="auto"/>
              <w:right w:val="single" w:sz="4" w:space="0" w:color="auto"/>
            </w:tcBorders>
            <w:shd w:val="clear" w:color="auto" w:fill="auto"/>
            <w:noWrap/>
            <w:vAlign w:val="center"/>
            <w:hideMark/>
          </w:tcPr>
          <w:p w14:paraId="71074924" w14:textId="77777777" w:rsidR="00FF3D36" w:rsidRPr="00E74741" w:rsidRDefault="00FF3D36" w:rsidP="002C326A">
            <w:pPr>
              <w:spacing w:line="240" w:lineRule="auto"/>
              <w:ind w:firstLine="0"/>
              <w:jc w:val="left"/>
              <w:rPr>
                <w:rFonts w:ascii="Calibri" w:eastAsia="Times New Roman" w:hAnsi="Calibri" w:cs="Calibri"/>
                <w:color w:val="000000"/>
                <w:sz w:val="22"/>
              </w:rPr>
            </w:pPr>
            <w:r w:rsidRPr="00E74741">
              <w:rPr>
                <w:rFonts w:ascii="Calibri" w:eastAsia="Times New Roman" w:hAnsi="Calibri" w:cs="Calibri"/>
                <w:color w:val="000000"/>
                <w:sz w:val="22"/>
              </w:rPr>
              <w:t>58.33</w:t>
            </w:r>
          </w:p>
        </w:tc>
      </w:tr>
    </w:tbl>
    <w:p w14:paraId="42E8B7E6" w14:textId="77777777" w:rsidR="00FF3D36" w:rsidRDefault="00FF3D36" w:rsidP="00FF3D36">
      <w:pPr>
        <w:ind w:firstLine="0"/>
      </w:pPr>
    </w:p>
    <w:p w14:paraId="74E3D801" w14:textId="77777777" w:rsidR="00FF3D36" w:rsidRDefault="00FF3D36" w:rsidP="00FF3D36"/>
    <w:p w14:paraId="67303153" w14:textId="5DB4E42A" w:rsidR="00CB33D5" w:rsidRPr="00811739" w:rsidRDefault="00687E69" w:rsidP="001F2D8E">
      <w:pPr>
        <w:pStyle w:val="41"/>
      </w:pPr>
      <w:bookmarkStart w:id="146" w:name="_Toc59097207"/>
      <w:bookmarkEnd w:id="134"/>
      <w:r>
        <w:t xml:space="preserve">Analisa </w:t>
      </w:r>
      <w:r w:rsidR="0063262E">
        <w:t>Hasil</w:t>
      </w:r>
      <w:r>
        <w:t xml:space="preserve"> Implementasi dan Pengujian </w:t>
      </w:r>
      <w:r w:rsidR="00E220A0">
        <w:t>Sistem</w:t>
      </w:r>
      <w:bookmarkEnd w:id="146"/>
    </w:p>
    <w:p w14:paraId="7C60D1A1" w14:textId="2799168D" w:rsidR="00712CDB" w:rsidRDefault="00712CDB" w:rsidP="00731E51">
      <w:r>
        <w:t>Hasil</w:t>
      </w:r>
      <w:r w:rsidR="00C67B21">
        <w:t xml:space="preserve"> </w:t>
      </w:r>
      <w:r w:rsidR="00DE57A7">
        <w:t>implementasi dan pengujian</w:t>
      </w:r>
      <w:r w:rsidR="00C67B21">
        <w:t xml:space="preserve"> algoritma </w:t>
      </w:r>
      <w:r>
        <w:t xml:space="preserve">apriori dan regresi linear dapat dilihat pada tabel </w:t>
      </w:r>
      <w:r>
        <w:fldChar w:fldCharType="begin"/>
      </w:r>
      <w:r>
        <w:instrText xml:space="preserve"> REF hasil_apriori_ \h </w:instrText>
      </w:r>
      <w:r>
        <w:fldChar w:fldCharType="separate"/>
      </w:r>
      <w:r w:rsidR="00401C47">
        <w:t>4.</w:t>
      </w:r>
      <w:r w:rsidR="00401C47">
        <w:rPr>
          <w:noProof/>
        </w:rPr>
        <w:t>11</w:t>
      </w:r>
      <w:r>
        <w:fldChar w:fldCharType="end"/>
      </w:r>
      <w:r>
        <w:t xml:space="preserve"> dan tabel </w:t>
      </w:r>
      <w:r>
        <w:fldChar w:fldCharType="begin"/>
      </w:r>
      <w:r>
        <w:instrText xml:space="preserve"> REF hasil_regresi_linear_ \h </w:instrText>
      </w:r>
      <w:r>
        <w:fldChar w:fldCharType="separate"/>
      </w:r>
      <w:r w:rsidR="00401C47">
        <w:t>4.</w:t>
      </w:r>
      <w:r w:rsidR="00401C47">
        <w:rPr>
          <w:noProof/>
        </w:rPr>
        <w:t>10</w:t>
      </w:r>
      <w:r>
        <w:fldChar w:fldCharType="end"/>
      </w:r>
    </w:p>
    <w:p w14:paraId="5C999826" w14:textId="514876D3" w:rsidR="003C0083" w:rsidRDefault="00AE4B84" w:rsidP="007016E4">
      <w:pPr>
        <w:pStyle w:val="ct"/>
        <w:keepNext/>
      </w:pPr>
      <w:r>
        <w:t xml:space="preserve">Tabel </w:t>
      </w:r>
      <w:bookmarkStart w:id="147" w:name="hasil_regresi_linear_"/>
      <w:r>
        <w:t>4.</w:t>
      </w:r>
      <w:r w:rsidR="00541185">
        <w:rPr>
          <w:noProof/>
        </w:rPr>
        <w:fldChar w:fldCharType="begin"/>
      </w:r>
      <w:r w:rsidR="00541185">
        <w:rPr>
          <w:noProof/>
        </w:rPr>
        <w:instrText xml:space="preserve"> SEQ Tabel_4. \* ARABIC </w:instrText>
      </w:r>
      <w:r w:rsidR="00541185">
        <w:rPr>
          <w:noProof/>
        </w:rPr>
        <w:fldChar w:fldCharType="separate"/>
      </w:r>
      <w:r w:rsidR="00401C47">
        <w:rPr>
          <w:noProof/>
        </w:rPr>
        <w:t>10</w:t>
      </w:r>
      <w:r w:rsidR="00541185">
        <w:rPr>
          <w:noProof/>
        </w:rPr>
        <w:fldChar w:fldCharType="end"/>
      </w:r>
      <w:bookmarkEnd w:id="147"/>
      <w:r>
        <w:t xml:space="preserve"> Hasil implementasi algoritma Regresi Linear</w:t>
      </w:r>
    </w:p>
    <w:tbl>
      <w:tblPr>
        <w:tblW w:w="0" w:type="auto"/>
        <w:tblLook w:val="04A0" w:firstRow="1" w:lastRow="0" w:firstColumn="1" w:lastColumn="0" w:noHBand="0" w:noVBand="1"/>
      </w:tblPr>
      <w:tblGrid>
        <w:gridCol w:w="1112"/>
        <w:gridCol w:w="403"/>
        <w:gridCol w:w="403"/>
        <w:gridCol w:w="403"/>
        <w:gridCol w:w="404"/>
        <w:gridCol w:w="404"/>
        <w:gridCol w:w="404"/>
        <w:gridCol w:w="404"/>
        <w:gridCol w:w="404"/>
        <w:gridCol w:w="404"/>
        <w:gridCol w:w="404"/>
        <w:gridCol w:w="404"/>
        <w:gridCol w:w="404"/>
        <w:gridCol w:w="627"/>
        <w:gridCol w:w="679"/>
        <w:gridCol w:w="665"/>
      </w:tblGrid>
      <w:tr w:rsidR="003C0083" w:rsidRPr="00541185" w14:paraId="0D69DFB2" w14:textId="77777777" w:rsidTr="007016E4">
        <w:trPr>
          <w:trHeight w:val="300"/>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987289"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Nama</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6EDE31"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1</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4ED145"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2</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BF2B3E"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3</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EAC7EE"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4</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04F092"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5</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8DD54C"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6</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3CB0A8"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7</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51F406"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8</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0B5F9A"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9</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F4D1F"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10</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F1E5E40"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11</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12A73D"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12</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69333"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Prediksi</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6269BC4E" w14:textId="77777777" w:rsidR="003C0083" w:rsidRPr="00541185" w:rsidRDefault="003C0083" w:rsidP="003C0083">
            <w:pPr>
              <w:spacing w:line="240" w:lineRule="auto"/>
              <w:ind w:firstLine="0"/>
              <w:jc w:val="center"/>
              <w:rPr>
                <w:rFonts w:eastAsia="Times New Roman" w:cs="Times New Roman"/>
                <w:color w:val="000000"/>
                <w:sz w:val="16"/>
                <w:szCs w:val="16"/>
              </w:rPr>
            </w:pPr>
            <w:r w:rsidRPr="00541185">
              <w:rPr>
                <w:rFonts w:eastAsia="Times New Roman" w:cs="Times New Roman"/>
                <w:color w:val="000000"/>
                <w:sz w:val="16"/>
                <w:szCs w:val="16"/>
              </w:rPr>
              <w:t>evaluasi</w:t>
            </w:r>
          </w:p>
        </w:tc>
      </w:tr>
      <w:tr w:rsidR="003C0083" w:rsidRPr="00541185" w14:paraId="601CD927" w14:textId="77777777" w:rsidTr="007016E4">
        <w:trPr>
          <w:trHeight w:val="30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1B75D99"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8E7751"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845C3C"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6D31C4D"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F179C8"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D9D642"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FD6B55"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90B6F0D"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6B01107"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8A0213"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87E6627"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219213"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EDCDAD"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BF83977" w14:textId="77777777" w:rsidR="003C0083" w:rsidRPr="00541185" w:rsidRDefault="003C0083" w:rsidP="003C0083">
            <w:pPr>
              <w:spacing w:line="240" w:lineRule="auto"/>
              <w:ind w:firstLine="0"/>
              <w:jc w:val="left"/>
              <w:rPr>
                <w:rFonts w:eastAsia="Times New Roman" w:cs="Times New Roman"/>
                <w:color w:val="000000"/>
                <w:sz w:val="16"/>
                <w:szCs w:val="16"/>
              </w:rPr>
            </w:pPr>
          </w:p>
        </w:tc>
        <w:tc>
          <w:tcPr>
            <w:tcW w:w="0" w:type="auto"/>
            <w:tcBorders>
              <w:top w:val="nil"/>
              <w:left w:val="nil"/>
              <w:bottom w:val="single" w:sz="4" w:space="0" w:color="auto"/>
              <w:right w:val="single" w:sz="4" w:space="0" w:color="auto"/>
            </w:tcBorders>
            <w:shd w:val="clear" w:color="auto" w:fill="auto"/>
            <w:noWrap/>
            <w:vAlign w:val="center"/>
            <w:hideMark/>
          </w:tcPr>
          <w:p w14:paraId="7CC17F5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R Square</w:t>
            </w:r>
          </w:p>
        </w:tc>
        <w:tc>
          <w:tcPr>
            <w:tcW w:w="0" w:type="auto"/>
            <w:tcBorders>
              <w:top w:val="nil"/>
              <w:left w:val="nil"/>
              <w:bottom w:val="single" w:sz="4" w:space="0" w:color="auto"/>
              <w:right w:val="single" w:sz="4" w:space="0" w:color="auto"/>
            </w:tcBorders>
            <w:shd w:val="clear" w:color="auto" w:fill="auto"/>
            <w:noWrap/>
            <w:vAlign w:val="center"/>
            <w:hideMark/>
          </w:tcPr>
          <w:p w14:paraId="263F293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MAPE</w:t>
            </w:r>
          </w:p>
        </w:tc>
      </w:tr>
      <w:tr w:rsidR="003C0083" w:rsidRPr="00541185" w14:paraId="5483973A"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DC39385"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Acarbose 100 Mg</w:t>
            </w:r>
          </w:p>
        </w:tc>
        <w:tc>
          <w:tcPr>
            <w:tcW w:w="0" w:type="auto"/>
            <w:tcBorders>
              <w:top w:val="nil"/>
              <w:left w:val="nil"/>
              <w:bottom w:val="single" w:sz="4" w:space="0" w:color="auto"/>
              <w:right w:val="single" w:sz="4" w:space="0" w:color="auto"/>
            </w:tcBorders>
            <w:shd w:val="clear" w:color="auto" w:fill="auto"/>
            <w:noWrap/>
            <w:vAlign w:val="bottom"/>
            <w:hideMark/>
          </w:tcPr>
          <w:p w14:paraId="62FF33CD"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40</w:t>
            </w:r>
          </w:p>
        </w:tc>
        <w:tc>
          <w:tcPr>
            <w:tcW w:w="0" w:type="auto"/>
            <w:tcBorders>
              <w:top w:val="nil"/>
              <w:left w:val="nil"/>
              <w:bottom w:val="single" w:sz="4" w:space="0" w:color="auto"/>
              <w:right w:val="single" w:sz="4" w:space="0" w:color="auto"/>
            </w:tcBorders>
            <w:shd w:val="clear" w:color="auto" w:fill="auto"/>
            <w:noWrap/>
            <w:vAlign w:val="bottom"/>
            <w:hideMark/>
          </w:tcPr>
          <w:p w14:paraId="73731B2F"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50</w:t>
            </w:r>
          </w:p>
        </w:tc>
        <w:tc>
          <w:tcPr>
            <w:tcW w:w="0" w:type="auto"/>
            <w:tcBorders>
              <w:top w:val="nil"/>
              <w:left w:val="nil"/>
              <w:bottom w:val="single" w:sz="4" w:space="0" w:color="auto"/>
              <w:right w:val="single" w:sz="4" w:space="0" w:color="auto"/>
            </w:tcBorders>
            <w:shd w:val="clear" w:color="auto" w:fill="auto"/>
            <w:noWrap/>
            <w:vAlign w:val="bottom"/>
            <w:hideMark/>
          </w:tcPr>
          <w:p w14:paraId="21E6C081"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36</w:t>
            </w:r>
          </w:p>
        </w:tc>
        <w:tc>
          <w:tcPr>
            <w:tcW w:w="0" w:type="auto"/>
            <w:tcBorders>
              <w:top w:val="nil"/>
              <w:left w:val="nil"/>
              <w:bottom w:val="single" w:sz="4" w:space="0" w:color="auto"/>
              <w:right w:val="single" w:sz="4" w:space="0" w:color="auto"/>
            </w:tcBorders>
            <w:shd w:val="clear" w:color="auto" w:fill="auto"/>
            <w:noWrap/>
            <w:vAlign w:val="bottom"/>
            <w:hideMark/>
          </w:tcPr>
          <w:p w14:paraId="2C73D408"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53</w:t>
            </w:r>
          </w:p>
        </w:tc>
        <w:tc>
          <w:tcPr>
            <w:tcW w:w="0" w:type="auto"/>
            <w:tcBorders>
              <w:top w:val="nil"/>
              <w:left w:val="nil"/>
              <w:bottom w:val="single" w:sz="4" w:space="0" w:color="auto"/>
              <w:right w:val="single" w:sz="4" w:space="0" w:color="auto"/>
            </w:tcBorders>
            <w:shd w:val="clear" w:color="auto" w:fill="auto"/>
            <w:noWrap/>
            <w:vAlign w:val="bottom"/>
            <w:hideMark/>
          </w:tcPr>
          <w:p w14:paraId="7299EF1A"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14</w:t>
            </w:r>
          </w:p>
        </w:tc>
        <w:tc>
          <w:tcPr>
            <w:tcW w:w="0" w:type="auto"/>
            <w:tcBorders>
              <w:top w:val="nil"/>
              <w:left w:val="nil"/>
              <w:bottom w:val="single" w:sz="4" w:space="0" w:color="auto"/>
              <w:right w:val="single" w:sz="4" w:space="0" w:color="auto"/>
            </w:tcBorders>
            <w:shd w:val="clear" w:color="auto" w:fill="auto"/>
            <w:noWrap/>
            <w:vAlign w:val="bottom"/>
            <w:hideMark/>
          </w:tcPr>
          <w:p w14:paraId="16769B21"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59</w:t>
            </w:r>
          </w:p>
        </w:tc>
        <w:tc>
          <w:tcPr>
            <w:tcW w:w="0" w:type="auto"/>
            <w:tcBorders>
              <w:top w:val="nil"/>
              <w:left w:val="nil"/>
              <w:bottom w:val="single" w:sz="4" w:space="0" w:color="auto"/>
              <w:right w:val="single" w:sz="4" w:space="0" w:color="auto"/>
            </w:tcBorders>
            <w:shd w:val="clear" w:color="auto" w:fill="auto"/>
            <w:noWrap/>
            <w:vAlign w:val="bottom"/>
            <w:hideMark/>
          </w:tcPr>
          <w:p w14:paraId="5F29FD01"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60</w:t>
            </w:r>
          </w:p>
        </w:tc>
        <w:tc>
          <w:tcPr>
            <w:tcW w:w="0" w:type="auto"/>
            <w:tcBorders>
              <w:top w:val="nil"/>
              <w:left w:val="nil"/>
              <w:bottom w:val="single" w:sz="4" w:space="0" w:color="auto"/>
              <w:right w:val="single" w:sz="4" w:space="0" w:color="auto"/>
            </w:tcBorders>
            <w:shd w:val="clear" w:color="auto" w:fill="auto"/>
            <w:noWrap/>
            <w:vAlign w:val="bottom"/>
            <w:hideMark/>
          </w:tcPr>
          <w:p w14:paraId="68DBFC28"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13</w:t>
            </w:r>
          </w:p>
        </w:tc>
        <w:tc>
          <w:tcPr>
            <w:tcW w:w="0" w:type="auto"/>
            <w:tcBorders>
              <w:top w:val="nil"/>
              <w:left w:val="nil"/>
              <w:bottom w:val="single" w:sz="4" w:space="0" w:color="auto"/>
              <w:right w:val="single" w:sz="4" w:space="0" w:color="auto"/>
            </w:tcBorders>
            <w:shd w:val="clear" w:color="auto" w:fill="auto"/>
            <w:noWrap/>
            <w:vAlign w:val="bottom"/>
            <w:hideMark/>
          </w:tcPr>
          <w:p w14:paraId="5A6580D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01</w:t>
            </w:r>
          </w:p>
        </w:tc>
        <w:tc>
          <w:tcPr>
            <w:tcW w:w="0" w:type="auto"/>
            <w:tcBorders>
              <w:top w:val="nil"/>
              <w:left w:val="nil"/>
              <w:bottom w:val="single" w:sz="4" w:space="0" w:color="auto"/>
              <w:right w:val="single" w:sz="4" w:space="0" w:color="auto"/>
            </w:tcBorders>
            <w:shd w:val="clear" w:color="auto" w:fill="auto"/>
            <w:noWrap/>
            <w:vAlign w:val="bottom"/>
            <w:hideMark/>
          </w:tcPr>
          <w:p w14:paraId="030CB10B"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60</w:t>
            </w:r>
          </w:p>
        </w:tc>
        <w:tc>
          <w:tcPr>
            <w:tcW w:w="0" w:type="auto"/>
            <w:tcBorders>
              <w:top w:val="nil"/>
              <w:left w:val="nil"/>
              <w:bottom w:val="single" w:sz="4" w:space="0" w:color="auto"/>
              <w:right w:val="single" w:sz="4" w:space="0" w:color="auto"/>
            </w:tcBorders>
            <w:shd w:val="clear" w:color="auto" w:fill="auto"/>
            <w:noWrap/>
            <w:vAlign w:val="bottom"/>
            <w:hideMark/>
          </w:tcPr>
          <w:p w14:paraId="18F0ACEB"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24</w:t>
            </w:r>
          </w:p>
        </w:tc>
        <w:tc>
          <w:tcPr>
            <w:tcW w:w="0" w:type="auto"/>
            <w:tcBorders>
              <w:top w:val="nil"/>
              <w:left w:val="nil"/>
              <w:bottom w:val="single" w:sz="4" w:space="0" w:color="auto"/>
              <w:right w:val="single" w:sz="4" w:space="0" w:color="auto"/>
            </w:tcBorders>
            <w:shd w:val="clear" w:color="auto" w:fill="auto"/>
            <w:noWrap/>
            <w:vAlign w:val="bottom"/>
            <w:hideMark/>
          </w:tcPr>
          <w:p w14:paraId="6426768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11</w:t>
            </w:r>
          </w:p>
        </w:tc>
        <w:tc>
          <w:tcPr>
            <w:tcW w:w="0" w:type="auto"/>
            <w:tcBorders>
              <w:top w:val="nil"/>
              <w:left w:val="nil"/>
              <w:bottom w:val="single" w:sz="4" w:space="0" w:color="auto"/>
              <w:right w:val="single" w:sz="4" w:space="0" w:color="auto"/>
            </w:tcBorders>
            <w:shd w:val="clear" w:color="auto" w:fill="auto"/>
            <w:noWrap/>
            <w:vAlign w:val="bottom"/>
            <w:hideMark/>
          </w:tcPr>
          <w:p w14:paraId="329D407B"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20</w:t>
            </w:r>
          </w:p>
        </w:tc>
        <w:tc>
          <w:tcPr>
            <w:tcW w:w="0" w:type="auto"/>
            <w:tcBorders>
              <w:top w:val="nil"/>
              <w:left w:val="nil"/>
              <w:bottom w:val="single" w:sz="4" w:space="0" w:color="auto"/>
              <w:right w:val="single" w:sz="4" w:space="0" w:color="auto"/>
            </w:tcBorders>
            <w:shd w:val="clear" w:color="auto" w:fill="auto"/>
            <w:noWrap/>
            <w:vAlign w:val="bottom"/>
            <w:hideMark/>
          </w:tcPr>
          <w:p w14:paraId="55BF6DB3"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0.09</w:t>
            </w:r>
          </w:p>
        </w:tc>
        <w:tc>
          <w:tcPr>
            <w:tcW w:w="0" w:type="auto"/>
            <w:tcBorders>
              <w:top w:val="nil"/>
              <w:left w:val="nil"/>
              <w:bottom w:val="single" w:sz="4" w:space="0" w:color="auto"/>
              <w:right w:val="single" w:sz="4" w:space="0" w:color="auto"/>
            </w:tcBorders>
            <w:shd w:val="clear" w:color="auto" w:fill="auto"/>
            <w:noWrap/>
            <w:vAlign w:val="bottom"/>
            <w:hideMark/>
          </w:tcPr>
          <w:p w14:paraId="2BE03CA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7 .46 %</w:t>
            </w:r>
          </w:p>
        </w:tc>
      </w:tr>
      <w:tr w:rsidR="003C0083" w:rsidRPr="00541185" w14:paraId="68F6FC53"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4D6DA0"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Acetylcysteine</w:t>
            </w:r>
          </w:p>
        </w:tc>
        <w:tc>
          <w:tcPr>
            <w:tcW w:w="0" w:type="auto"/>
            <w:tcBorders>
              <w:top w:val="nil"/>
              <w:left w:val="nil"/>
              <w:bottom w:val="single" w:sz="4" w:space="0" w:color="auto"/>
              <w:right w:val="single" w:sz="4" w:space="0" w:color="auto"/>
            </w:tcBorders>
            <w:shd w:val="clear" w:color="auto" w:fill="auto"/>
            <w:noWrap/>
            <w:vAlign w:val="bottom"/>
            <w:hideMark/>
          </w:tcPr>
          <w:p w14:paraId="50737FFF"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3</w:t>
            </w:r>
          </w:p>
        </w:tc>
        <w:tc>
          <w:tcPr>
            <w:tcW w:w="0" w:type="auto"/>
            <w:tcBorders>
              <w:top w:val="nil"/>
              <w:left w:val="nil"/>
              <w:bottom w:val="single" w:sz="4" w:space="0" w:color="auto"/>
              <w:right w:val="single" w:sz="4" w:space="0" w:color="auto"/>
            </w:tcBorders>
            <w:shd w:val="clear" w:color="auto" w:fill="auto"/>
            <w:noWrap/>
            <w:vAlign w:val="bottom"/>
            <w:hideMark/>
          </w:tcPr>
          <w:p w14:paraId="7A02308D"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50</w:t>
            </w:r>
          </w:p>
        </w:tc>
        <w:tc>
          <w:tcPr>
            <w:tcW w:w="0" w:type="auto"/>
            <w:tcBorders>
              <w:top w:val="nil"/>
              <w:left w:val="nil"/>
              <w:bottom w:val="single" w:sz="4" w:space="0" w:color="auto"/>
              <w:right w:val="single" w:sz="4" w:space="0" w:color="auto"/>
            </w:tcBorders>
            <w:shd w:val="clear" w:color="auto" w:fill="auto"/>
            <w:noWrap/>
            <w:vAlign w:val="bottom"/>
            <w:hideMark/>
          </w:tcPr>
          <w:p w14:paraId="410D8609"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68</w:t>
            </w:r>
          </w:p>
        </w:tc>
        <w:tc>
          <w:tcPr>
            <w:tcW w:w="0" w:type="auto"/>
            <w:tcBorders>
              <w:top w:val="nil"/>
              <w:left w:val="nil"/>
              <w:bottom w:val="single" w:sz="4" w:space="0" w:color="auto"/>
              <w:right w:val="single" w:sz="4" w:space="0" w:color="auto"/>
            </w:tcBorders>
            <w:shd w:val="clear" w:color="auto" w:fill="auto"/>
            <w:noWrap/>
            <w:vAlign w:val="bottom"/>
            <w:hideMark/>
          </w:tcPr>
          <w:p w14:paraId="3EDBE801"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6</w:t>
            </w:r>
          </w:p>
        </w:tc>
        <w:tc>
          <w:tcPr>
            <w:tcW w:w="0" w:type="auto"/>
            <w:tcBorders>
              <w:top w:val="nil"/>
              <w:left w:val="nil"/>
              <w:bottom w:val="single" w:sz="4" w:space="0" w:color="auto"/>
              <w:right w:val="single" w:sz="4" w:space="0" w:color="auto"/>
            </w:tcBorders>
            <w:shd w:val="clear" w:color="auto" w:fill="auto"/>
            <w:noWrap/>
            <w:vAlign w:val="bottom"/>
            <w:hideMark/>
          </w:tcPr>
          <w:p w14:paraId="156034F3"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1</w:t>
            </w:r>
          </w:p>
        </w:tc>
        <w:tc>
          <w:tcPr>
            <w:tcW w:w="0" w:type="auto"/>
            <w:tcBorders>
              <w:top w:val="nil"/>
              <w:left w:val="nil"/>
              <w:bottom w:val="single" w:sz="4" w:space="0" w:color="auto"/>
              <w:right w:val="single" w:sz="4" w:space="0" w:color="auto"/>
            </w:tcBorders>
            <w:shd w:val="clear" w:color="auto" w:fill="auto"/>
            <w:noWrap/>
            <w:vAlign w:val="bottom"/>
            <w:hideMark/>
          </w:tcPr>
          <w:p w14:paraId="26DC05CD"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67</w:t>
            </w:r>
          </w:p>
        </w:tc>
        <w:tc>
          <w:tcPr>
            <w:tcW w:w="0" w:type="auto"/>
            <w:tcBorders>
              <w:top w:val="nil"/>
              <w:left w:val="nil"/>
              <w:bottom w:val="single" w:sz="4" w:space="0" w:color="auto"/>
              <w:right w:val="single" w:sz="4" w:space="0" w:color="auto"/>
            </w:tcBorders>
            <w:shd w:val="clear" w:color="auto" w:fill="auto"/>
            <w:noWrap/>
            <w:vAlign w:val="bottom"/>
            <w:hideMark/>
          </w:tcPr>
          <w:p w14:paraId="61D753CD"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7</w:t>
            </w:r>
          </w:p>
        </w:tc>
        <w:tc>
          <w:tcPr>
            <w:tcW w:w="0" w:type="auto"/>
            <w:tcBorders>
              <w:top w:val="nil"/>
              <w:left w:val="nil"/>
              <w:bottom w:val="single" w:sz="4" w:space="0" w:color="auto"/>
              <w:right w:val="single" w:sz="4" w:space="0" w:color="auto"/>
            </w:tcBorders>
            <w:shd w:val="clear" w:color="auto" w:fill="auto"/>
            <w:noWrap/>
            <w:vAlign w:val="bottom"/>
            <w:hideMark/>
          </w:tcPr>
          <w:p w14:paraId="1CB6C08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0</w:t>
            </w:r>
          </w:p>
        </w:tc>
        <w:tc>
          <w:tcPr>
            <w:tcW w:w="0" w:type="auto"/>
            <w:tcBorders>
              <w:top w:val="nil"/>
              <w:left w:val="nil"/>
              <w:bottom w:val="single" w:sz="4" w:space="0" w:color="auto"/>
              <w:right w:val="single" w:sz="4" w:space="0" w:color="auto"/>
            </w:tcBorders>
            <w:shd w:val="clear" w:color="auto" w:fill="auto"/>
            <w:noWrap/>
            <w:vAlign w:val="bottom"/>
            <w:hideMark/>
          </w:tcPr>
          <w:p w14:paraId="2A03F75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53</w:t>
            </w:r>
          </w:p>
        </w:tc>
        <w:tc>
          <w:tcPr>
            <w:tcW w:w="0" w:type="auto"/>
            <w:tcBorders>
              <w:top w:val="nil"/>
              <w:left w:val="nil"/>
              <w:bottom w:val="single" w:sz="4" w:space="0" w:color="auto"/>
              <w:right w:val="single" w:sz="4" w:space="0" w:color="auto"/>
            </w:tcBorders>
            <w:shd w:val="clear" w:color="auto" w:fill="auto"/>
            <w:noWrap/>
            <w:vAlign w:val="bottom"/>
            <w:hideMark/>
          </w:tcPr>
          <w:p w14:paraId="7533D230"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52</w:t>
            </w:r>
          </w:p>
        </w:tc>
        <w:tc>
          <w:tcPr>
            <w:tcW w:w="0" w:type="auto"/>
            <w:tcBorders>
              <w:top w:val="nil"/>
              <w:left w:val="nil"/>
              <w:bottom w:val="single" w:sz="4" w:space="0" w:color="auto"/>
              <w:right w:val="single" w:sz="4" w:space="0" w:color="auto"/>
            </w:tcBorders>
            <w:shd w:val="clear" w:color="auto" w:fill="auto"/>
            <w:noWrap/>
            <w:vAlign w:val="bottom"/>
            <w:hideMark/>
          </w:tcPr>
          <w:p w14:paraId="60136DA0"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7</w:t>
            </w:r>
          </w:p>
        </w:tc>
        <w:tc>
          <w:tcPr>
            <w:tcW w:w="0" w:type="auto"/>
            <w:tcBorders>
              <w:top w:val="nil"/>
              <w:left w:val="nil"/>
              <w:bottom w:val="single" w:sz="4" w:space="0" w:color="auto"/>
              <w:right w:val="single" w:sz="4" w:space="0" w:color="auto"/>
            </w:tcBorders>
            <w:shd w:val="clear" w:color="auto" w:fill="auto"/>
            <w:noWrap/>
            <w:vAlign w:val="bottom"/>
            <w:hideMark/>
          </w:tcPr>
          <w:p w14:paraId="64618C6F"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74</w:t>
            </w:r>
          </w:p>
        </w:tc>
        <w:tc>
          <w:tcPr>
            <w:tcW w:w="0" w:type="auto"/>
            <w:tcBorders>
              <w:top w:val="nil"/>
              <w:left w:val="nil"/>
              <w:bottom w:val="single" w:sz="4" w:space="0" w:color="auto"/>
              <w:right w:val="single" w:sz="4" w:space="0" w:color="auto"/>
            </w:tcBorders>
            <w:shd w:val="clear" w:color="auto" w:fill="auto"/>
            <w:noWrap/>
            <w:vAlign w:val="bottom"/>
            <w:hideMark/>
          </w:tcPr>
          <w:p w14:paraId="0D555B1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7</w:t>
            </w:r>
          </w:p>
        </w:tc>
        <w:tc>
          <w:tcPr>
            <w:tcW w:w="0" w:type="auto"/>
            <w:tcBorders>
              <w:top w:val="nil"/>
              <w:left w:val="nil"/>
              <w:bottom w:val="single" w:sz="4" w:space="0" w:color="auto"/>
              <w:right w:val="single" w:sz="4" w:space="0" w:color="auto"/>
            </w:tcBorders>
            <w:shd w:val="clear" w:color="auto" w:fill="auto"/>
            <w:noWrap/>
            <w:vAlign w:val="bottom"/>
            <w:hideMark/>
          </w:tcPr>
          <w:p w14:paraId="1E942FE3"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0.21</w:t>
            </w:r>
          </w:p>
        </w:tc>
        <w:tc>
          <w:tcPr>
            <w:tcW w:w="0" w:type="auto"/>
            <w:tcBorders>
              <w:top w:val="nil"/>
              <w:left w:val="nil"/>
              <w:bottom w:val="single" w:sz="4" w:space="0" w:color="auto"/>
              <w:right w:val="single" w:sz="4" w:space="0" w:color="auto"/>
            </w:tcBorders>
            <w:shd w:val="clear" w:color="auto" w:fill="auto"/>
            <w:noWrap/>
            <w:vAlign w:val="bottom"/>
            <w:hideMark/>
          </w:tcPr>
          <w:p w14:paraId="35FDE996"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50.50%</w:t>
            </w:r>
          </w:p>
        </w:tc>
      </w:tr>
      <w:tr w:rsidR="003C0083" w:rsidRPr="00541185" w14:paraId="242237BC"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63AFE60"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Acid Salicylicum</w:t>
            </w:r>
          </w:p>
        </w:tc>
        <w:tc>
          <w:tcPr>
            <w:tcW w:w="0" w:type="auto"/>
            <w:tcBorders>
              <w:top w:val="nil"/>
              <w:left w:val="nil"/>
              <w:bottom w:val="single" w:sz="4" w:space="0" w:color="auto"/>
              <w:right w:val="single" w:sz="4" w:space="0" w:color="auto"/>
            </w:tcBorders>
            <w:shd w:val="clear" w:color="auto" w:fill="auto"/>
            <w:noWrap/>
            <w:vAlign w:val="bottom"/>
            <w:hideMark/>
          </w:tcPr>
          <w:p w14:paraId="003D9D3E"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65</w:t>
            </w:r>
          </w:p>
        </w:tc>
        <w:tc>
          <w:tcPr>
            <w:tcW w:w="0" w:type="auto"/>
            <w:tcBorders>
              <w:top w:val="nil"/>
              <w:left w:val="nil"/>
              <w:bottom w:val="single" w:sz="4" w:space="0" w:color="auto"/>
              <w:right w:val="single" w:sz="4" w:space="0" w:color="auto"/>
            </w:tcBorders>
            <w:shd w:val="clear" w:color="auto" w:fill="auto"/>
            <w:noWrap/>
            <w:vAlign w:val="bottom"/>
            <w:hideMark/>
          </w:tcPr>
          <w:p w14:paraId="56C60A5F"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7</w:t>
            </w:r>
          </w:p>
        </w:tc>
        <w:tc>
          <w:tcPr>
            <w:tcW w:w="0" w:type="auto"/>
            <w:tcBorders>
              <w:top w:val="nil"/>
              <w:left w:val="nil"/>
              <w:bottom w:val="single" w:sz="4" w:space="0" w:color="auto"/>
              <w:right w:val="single" w:sz="4" w:space="0" w:color="auto"/>
            </w:tcBorders>
            <w:shd w:val="clear" w:color="auto" w:fill="auto"/>
            <w:noWrap/>
            <w:vAlign w:val="bottom"/>
            <w:hideMark/>
          </w:tcPr>
          <w:p w14:paraId="0688B6DC"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5</w:t>
            </w:r>
          </w:p>
        </w:tc>
        <w:tc>
          <w:tcPr>
            <w:tcW w:w="0" w:type="auto"/>
            <w:tcBorders>
              <w:top w:val="nil"/>
              <w:left w:val="nil"/>
              <w:bottom w:val="single" w:sz="4" w:space="0" w:color="auto"/>
              <w:right w:val="single" w:sz="4" w:space="0" w:color="auto"/>
            </w:tcBorders>
            <w:shd w:val="clear" w:color="auto" w:fill="auto"/>
            <w:noWrap/>
            <w:vAlign w:val="bottom"/>
            <w:hideMark/>
          </w:tcPr>
          <w:p w14:paraId="45DBB75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60</w:t>
            </w:r>
          </w:p>
        </w:tc>
        <w:tc>
          <w:tcPr>
            <w:tcW w:w="0" w:type="auto"/>
            <w:tcBorders>
              <w:top w:val="nil"/>
              <w:left w:val="nil"/>
              <w:bottom w:val="single" w:sz="4" w:space="0" w:color="auto"/>
              <w:right w:val="single" w:sz="4" w:space="0" w:color="auto"/>
            </w:tcBorders>
            <w:shd w:val="clear" w:color="auto" w:fill="auto"/>
            <w:noWrap/>
            <w:vAlign w:val="bottom"/>
            <w:hideMark/>
          </w:tcPr>
          <w:p w14:paraId="19155EE6"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99</w:t>
            </w:r>
          </w:p>
        </w:tc>
        <w:tc>
          <w:tcPr>
            <w:tcW w:w="0" w:type="auto"/>
            <w:tcBorders>
              <w:top w:val="nil"/>
              <w:left w:val="nil"/>
              <w:bottom w:val="single" w:sz="4" w:space="0" w:color="auto"/>
              <w:right w:val="single" w:sz="4" w:space="0" w:color="auto"/>
            </w:tcBorders>
            <w:shd w:val="clear" w:color="auto" w:fill="auto"/>
            <w:noWrap/>
            <w:vAlign w:val="bottom"/>
            <w:hideMark/>
          </w:tcPr>
          <w:p w14:paraId="63E64C4F"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81</w:t>
            </w:r>
          </w:p>
        </w:tc>
        <w:tc>
          <w:tcPr>
            <w:tcW w:w="0" w:type="auto"/>
            <w:tcBorders>
              <w:top w:val="nil"/>
              <w:left w:val="nil"/>
              <w:bottom w:val="single" w:sz="4" w:space="0" w:color="auto"/>
              <w:right w:val="single" w:sz="4" w:space="0" w:color="auto"/>
            </w:tcBorders>
            <w:shd w:val="clear" w:color="auto" w:fill="auto"/>
            <w:noWrap/>
            <w:vAlign w:val="bottom"/>
            <w:hideMark/>
          </w:tcPr>
          <w:p w14:paraId="150A59BB"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88</w:t>
            </w:r>
          </w:p>
        </w:tc>
        <w:tc>
          <w:tcPr>
            <w:tcW w:w="0" w:type="auto"/>
            <w:tcBorders>
              <w:top w:val="nil"/>
              <w:left w:val="nil"/>
              <w:bottom w:val="single" w:sz="4" w:space="0" w:color="auto"/>
              <w:right w:val="single" w:sz="4" w:space="0" w:color="auto"/>
            </w:tcBorders>
            <w:shd w:val="clear" w:color="auto" w:fill="auto"/>
            <w:noWrap/>
            <w:vAlign w:val="bottom"/>
            <w:hideMark/>
          </w:tcPr>
          <w:p w14:paraId="4921050B"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02</w:t>
            </w:r>
          </w:p>
        </w:tc>
        <w:tc>
          <w:tcPr>
            <w:tcW w:w="0" w:type="auto"/>
            <w:tcBorders>
              <w:top w:val="nil"/>
              <w:left w:val="nil"/>
              <w:bottom w:val="single" w:sz="4" w:space="0" w:color="auto"/>
              <w:right w:val="single" w:sz="4" w:space="0" w:color="auto"/>
            </w:tcBorders>
            <w:shd w:val="clear" w:color="auto" w:fill="auto"/>
            <w:noWrap/>
            <w:vAlign w:val="bottom"/>
            <w:hideMark/>
          </w:tcPr>
          <w:p w14:paraId="12CB53FC"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69</w:t>
            </w:r>
          </w:p>
        </w:tc>
        <w:tc>
          <w:tcPr>
            <w:tcW w:w="0" w:type="auto"/>
            <w:tcBorders>
              <w:top w:val="nil"/>
              <w:left w:val="nil"/>
              <w:bottom w:val="single" w:sz="4" w:space="0" w:color="auto"/>
              <w:right w:val="single" w:sz="4" w:space="0" w:color="auto"/>
            </w:tcBorders>
            <w:shd w:val="clear" w:color="auto" w:fill="auto"/>
            <w:noWrap/>
            <w:vAlign w:val="bottom"/>
            <w:hideMark/>
          </w:tcPr>
          <w:p w14:paraId="1D61ADFC"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92</w:t>
            </w:r>
          </w:p>
        </w:tc>
        <w:tc>
          <w:tcPr>
            <w:tcW w:w="0" w:type="auto"/>
            <w:tcBorders>
              <w:top w:val="nil"/>
              <w:left w:val="nil"/>
              <w:bottom w:val="single" w:sz="4" w:space="0" w:color="auto"/>
              <w:right w:val="single" w:sz="4" w:space="0" w:color="auto"/>
            </w:tcBorders>
            <w:shd w:val="clear" w:color="auto" w:fill="auto"/>
            <w:noWrap/>
            <w:vAlign w:val="bottom"/>
            <w:hideMark/>
          </w:tcPr>
          <w:p w14:paraId="475C624E"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2</w:t>
            </w:r>
          </w:p>
        </w:tc>
        <w:tc>
          <w:tcPr>
            <w:tcW w:w="0" w:type="auto"/>
            <w:tcBorders>
              <w:top w:val="nil"/>
              <w:left w:val="nil"/>
              <w:bottom w:val="single" w:sz="4" w:space="0" w:color="auto"/>
              <w:right w:val="single" w:sz="4" w:space="0" w:color="auto"/>
            </w:tcBorders>
            <w:shd w:val="clear" w:color="auto" w:fill="auto"/>
            <w:noWrap/>
            <w:vAlign w:val="bottom"/>
            <w:hideMark/>
          </w:tcPr>
          <w:p w14:paraId="3E34284C"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7</w:t>
            </w:r>
          </w:p>
        </w:tc>
        <w:tc>
          <w:tcPr>
            <w:tcW w:w="0" w:type="auto"/>
            <w:tcBorders>
              <w:top w:val="nil"/>
              <w:left w:val="nil"/>
              <w:bottom w:val="single" w:sz="4" w:space="0" w:color="auto"/>
              <w:right w:val="single" w:sz="4" w:space="0" w:color="auto"/>
            </w:tcBorders>
            <w:shd w:val="clear" w:color="auto" w:fill="auto"/>
            <w:noWrap/>
            <w:vAlign w:val="bottom"/>
            <w:hideMark/>
          </w:tcPr>
          <w:p w14:paraId="71FABCE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52</w:t>
            </w:r>
          </w:p>
        </w:tc>
        <w:tc>
          <w:tcPr>
            <w:tcW w:w="0" w:type="auto"/>
            <w:tcBorders>
              <w:top w:val="nil"/>
              <w:left w:val="nil"/>
              <w:bottom w:val="single" w:sz="4" w:space="0" w:color="auto"/>
              <w:right w:val="single" w:sz="4" w:space="0" w:color="auto"/>
            </w:tcBorders>
            <w:shd w:val="clear" w:color="auto" w:fill="auto"/>
            <w:noWrap/>
            <w:vAlign w:val="bottom"/>
            <w:hideMark/>
          </w:tcPr>
          <w:p w14:paraId="3B2DED31"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0.18</w:t>
            </w:r>
          </w:p>
        </w:tc>
        <w:tc>
          <w:tcPr>
            <w:tcW w:w="0" w:type="auto"/>
            <w:tcBorders>
              <w:top w:val="nil"/>
              <w:left w:val="nil"/>
              <w:bottom w:val="single" w:sz="4" w:space="0" w:color="auto"/>
              <w:right w:val="single" w:sz="4" w:space="0" w:color="auto"/>
            </w:tcBorders>
            <w:shd w:val="clear" w:color="auto" w:fill="auto"/>
            <w:noWrap/>
            <w:vAlign w:val="bottom"/>
            <w:hideMark/>
          </w:tcPr>
          <w:p w14:paraId="6BF153A1"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0.72%</w:t>
            </w:r>
          </w:p>
        </w:tc>
      </w:tr>
      <w:tr w:rsidR="003C0083" w:rsidRPr="00541185" w14:paraId="37DC6A59"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FC0DEAB"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Acilaz</w:t>
            </w:r>
          </w:p>
        </w:tc>
        <w:tc>
          <w:tcPr>
            <w:tcW w:w="0" w:type="auto"/>
            <w:tcBorders>
              <w:top w:val="nil"/>
              <w:left w:val="nil"/>
              <w:bottom w:val="single" w:sz="4" w:space="0" w:color="auto"/>
              <w:right w:val="single" w:sz="4" w:space="0" w:color="auto"/>
            </w:tcBorders>
            <w:shd w:val="clear" w:color="auto" w:fill="auto"/>
            <w:noWrap/>
            <w:vAlign w:val="bottom"/>
            <w:hideMark/>
          </w:tcPr>
          <w:p w14:paraId="352B28E1"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90</w:t>
            </w:r>
          </w:p>
        </w:tc>
        <w:tc>
          <w:tcPr>
            <w:tcW w:w="0" w:type="auto"/>
            <w:tcBorders>
              <w:top w:val="nil"/>
              <w:left w:val="nil"/>
              <w:bottom w:val="single" w:sz="4" w:space="0" w:color="auto"/>
              <w:right w:val="single" w:sz="4" w:space="0" w:color="auto"/>
            </w:tcBorders>
            <w:shd w:val="clear" w:color="auto" w:fill="auto"/>
            <w:noWrap/>
            <w:vAlign w:val="bottom"/>
            <w:hideMark/>
          </w:tcPr>
          <w:p w14:paraId="53CC02A6"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09</w:t>
            </w:r>
          </w:p>
        </w:tc>
        <w:tc>
          <w:tcPr>
            <w:tcW w:w="0" w:type="auto"/>
            <w:tcBorders>
              <w:top w:val="nil"/>
              <w:left w:val="nil"/>
              <w:bottom w:val="single" w:sz="4" w:space="0" w:color="auto"/>
              <w:right w:val="single" w:sz="4" w:space="0" w:color="auto"/>
            </w:tcBorders>
            <w:shd w:val="clear" w:color="auto" w:fill="auto"/>
            <w:noWrap/>
            <w:vAlign w:val="bottom"/>
            <w:hideMark/>
          </w:tcPr>
          <w:p w14:paraId="548E7C03"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18</w:t>
            </w:r>
          </w:p>
        </w:tc>
        <w:tc>
          <w:tcPr>
            <w:tcW w:w="0" w:type="auto"/>
            <w:tcBorders>
              <w:top w:val="nil"/>
              <w:left w:val="nil"/>
              <w:bottom w:val="single" w:sz="4" w:space="0" w:color="auto"/>
              <w:right w:val="single" w:sz="4" w:space="0" w:color="auto"/>
            </w:tcBorders>
            <w:shd w:val="clear" w:color="auto" w:fill="auto"/>
            <w:noWrap/>
            <w:vAlign w:val="bottom"/>
            <w:hideMark/>
          </w:tcPr>
          <w:p w14:paraId="79385388"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38</w:t>
            </w:r>
          </w:p>
        </w:tc>
        <w:tc>
          <w:tcPr>
            <w:tcW w:w="0" w:type="auto"/>
            <w:tcBorders>
              <w:top w:val="nil"/>
              <w:left w:val="nil"/>
              <w:bottom w:val="single" w:sz="4" w:space="0" w:color="auto"/>
              <w:right w:val="single" w:sz="4" w:space="0" w:color="auto"/>
            </w:tcBorders>
            <w:shd w:val="clear" w:color="auto" w:fill="auto"/>
            <w:noWrap/>
            <w:vAlign w:val="bottom"/>
            <w:hideMark/>
          </w:tcPr>
          <w:p w14:paraId="00E97D73"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42</w:t>
            </w:r>
          </w:p>
        </w:tc>
        <w:tc>
          <w:tcPr>
            <w:tcW w:w="0" w:type="auto"/>
            <w:tcBorders>
              <w:top w:val="nil"/>
              <w:left w:val="nil"/>
              <w:bottom w:val="single" w:sz="4" w:space="0" w:color="auto"/>
              <w:right w:val="single" w:sz="4" w:space="0" w:color="auto"/>
            </w:tcBorders>
            <w:shd w:val="clear" w:color="auto" w:fill="auto"/>
            <w:noWrap/>
            <w:vAlign w:val="bottom"/>
            <w:hideMark/>
          </w:tcPr>
          <w:p w14:paraId="187E4DC4"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20</w:t>
            </w:r>
          </w:p>
        </w:tc>
        <w:tc>
          <w:tcPr>
            <w:tcW w:w="0" w:type="auto"/>
            <w:tcBorders>
              <w:top w:val="nil"/>
              <w:left w:val="nil"/>
              <w:bottom w:val="single" w:sz="4" w:space="0" w:color="auto"/>
              <w:right w:val="single" w:sz="4" w:space="0" w:color="auto"/>
            </w:tcBorders>
            <w:shd w:val="clear" w:color="auto" w:fill="auto"/>
            <w:noWrap/>
            <w:vAlign w:val="bottom"/>
            <w:hideMark/>
          </w:tcPr>
          <w:p w14:paraId="407A1964"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80</w:t>
            </w:r>
          </w:p>
        </w:tc>
        <w:tc>
          <w:tcPr>
            <w:tcW w:w="0" w:type="auto"/>
            <w:tcBorders>
              <w:top w:val="nil"/>
              <w:left w:val="nil"/>
              <w:bottom w:val="single" w:sz="4" w:space="0" w:color="auto"/>
              <w:right w:val="single" w:sz="4" w:space="0" w:color="auto"/>
            </w:tcBorders>
            <w:shd w:val="clear" w:color="auto" w:fill="auto"/>
            <w:noWrap/>
            <w:vAlign w:val="bottom"/>
            <w:hideMark/>
          </w:tcPr>
          <w:p w14:paraId="272CF7B8"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01</w:t>
            </w:r>
          </w:p>
        </w:tc>
        <w:tc>
          <w:tcPr>
            <w:tcW w:w="0" w:type="auto"/>
            <w:tcBorders>
              <w:top w:val="nil"/>
              <w:left w:val="nil"/>
              <w:bottom w:val="single" w:sz="4" w:space="0" w:color="auto"/>
              <w:right w:val="single" w:sz="4" w:space="0" w:color="auto"/>
            </w:tcBorders>
            <w:shd w:val="clear" w:color="auto" w:fill="auto"/>
            <w:noWrap/>
            <w:vAlign w:val="bottom"/>
            <w:hideMark/>
          </w:tcPr>
          <w:p w14:paraId="03281CAC"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24</w:t>
            </w:r>
          </w:p>
        </w:tc>
        <w:tc>
          <w:tcPr>
            <w:tcW w:w="0" w:type="auto"/>
            <w:tcBorders>
              <w:top w:val="nil"/>
              <w:left w:val="nil"/>
              <w:bottom w:val="single" w:sz="4" w:space="0" w:color="auto"/>
              <w:right w:val="single" w:sz="4" w:space="0" w:color="auto"/>
            </w:tcBorders>
            <w:shd w:val="clear" w:color="auto" w:fill="auto"/>
            <w:noWrap/>
            <w:vAlign w:val="bottom"/>
            <w:hideMark/>
          </w:tcPr>
          <w:p w14:paraId="34E0A94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04</w:t>
            </w:r>
          </w:p>
        </w:tc>
        <w:tc>
          <w:tcPr>
            <w:tcW w:w="0" w:type="auto"/>
            <w:tcBorders>
              <w:top w:val="nil"/>
              <w:left w:val="nil"/>
              <w:bottom w:val="single" w:sz="4" w:space="0" w:color="auto"/>
              <w:right w:val="single" w:sz="4" w:space="0" w:color="auto"/>
            </w:tcBorders>
            <w:shd w:val="clear" w:color="auto" w:fill="auto"/>
            <w:noWrap/>
            <w:vAlign w:val="bottom"/>
            <w:hideMark/>
          </w:tcPr>
          <w:p w14:paraId="29CA1A5A"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94</w:t>
            </w:r>
          </w:p>
        </w:tc>
        <w:tc>
          <w:tcPr>
            <w:tcW w:w="0" w:type="auto"/>
            <w:tcBorders>
              <w:top w:val="nil"/>
              <w:left w:val="nil"/>
              <w:bottom w:val="single" w:sz="4" w:space="0" w:color="auto"/>
              <w:right w:val="single" w:sz="4" w:space="0" w:color="auto"/>
            </w:tcBorders>
            <w:shd w:val="clear" w:color="auto" w:fill="auto"/>
            <w:noWrap/>
            <w:vAlign w:val="bottom"/>
            <w:hideMark/>
          </w:tcPr>
          <w:p w14:paraId="4961C33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83</w:t>
            </w:r>
          </w:p>
        </w:tc>
        <w:tc>
          <w:tcPr>
            <w:tcW w:w="0" w:type="auto"/>
            <w:tcBorders>
              <w:top w:val="nil"/>
              <w:left w:val="nil"/>
              <w:bottom w:val="single" w:sz="4" w:space="0" w:color="auto"/>
              <w:right w:val="single" w:sz="4" w:space="0" w:color="auto"/>
            </w:tcBorders>
            <w:shd w:val="clear" w:color="auto" w:fill="auto"/>
            <w:noWrap/>
            <w:vAlign w:val="bottom"/>
            <w:hideMark/>
          </w:tcPr>
          <w:p w14:paraId="468AEAA0"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98</w:t>
            </w:r>
          </w:p>
        </w:tc>
        <w:tc>
          <w:tcPr>
            <w:tcW w:w="0" w:type="auto"/>
            <w:tcBorders>
              <w:top w:val="nil"/>
              <w:left w:val="nil"/>
              <w:bottom w:val="single" w:sz="4" w:space="0" w:color="auto"/>
              <w:right w:val="single" w:sz="4" w:space="0" w:color="auto"/>
            </w:tcBorders>
            <w:shd w:val="clear" w:color="auto" w:fill="auto"/>
            <w:noWrap/>
            <w:vAlign w:val="bottom"/>
            <w:hideMark/>
          </w:tcPr>
          <w:p w14:paraId="5A57C734"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0.19</w:t>
            </w:r>
          </w:p>
        </w:tc>
        <w:tc>
          <w:tcPr>
            <w:tcW w:w="0" w:type="auto"/>
            <w:tcBorders>
              <w:top w:val="nil"/>
              <w:left w:val="nil"/>
              <w:bottom w:val="single" w:sz="4" w:space="0" w:color="auto"/>
              <w:right w:val="single" w:sz="4" w:space="0" w:color="auto"/>
            </w:tcBorders>
            <w:shd w:val="clear" w:color="auto" w:fill="auto"/>
            <w:noWrap/>
            <w:vAlign w:val="bottom"/>
            <w:hideMark/>
          </w:tcPr>
          <w:p w14:paraId="7481EFE0"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4.69%</w:t>
            </w:r>
          </w:p>
        </w:tc>
      </w:tr>
      <w:tr w:rsidR="003C0083" w:rsidRPr="00541185" w14:paraId="37F556A9"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DE8A97B"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Akilen</w:t>
            </w:r>
          </w:p>
        </w:tc>
        <w:tc>
          <w:tcPr>
            <w:tcW w:w="0" w:type="auto"/>
            <w:tcBorders>
              <w:top w:val="nil"/>
              <w:left w:val="nil"/>
              <w:bottom w:val="single" w:sz="4" w:space="0" w:color="auto"/>
              <w:right w:val="single" w:sz="4" w:space="0" w:color="auto"/>
            </w:tcBorders>
            <w:shd w:val="clear" w:color="auto" w:fill="auto"/>
            <w:noWrap/>
            <w:vAlign w:val="bottom"/>
            <w:hideMark/>
          </w:tcPr>
          <w:p w14:paraId="01BAA2AA"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9</w:t>
            </w:r>
          </w:p>
        </w:tc>
        <w:tc>
          <w:tcPr>
            <w:tcW w:w="0" w:type="auto"/>
            <w:tcBorders>
              <w:top w:val="nil"/>
              <w:left w:val="nil"/>
              <w:bottom w:val="single" w:sz="4" w:space="0" w:color="auto"/>
              <w:right w:val="single" w:sz="4" w:space="0" w:color="auto"/>
            </w:tcBorders>
            <w:shd w:val="clear" w:color="auto" w:fill="auto"/>
            <w:noWrap/>
            <w:vAlign w:val="bottom"/>
            <w:hideMark/>
          </w:tcPr>
          <w:p w14:paraId="6FFEF21A"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2</w:t>
            </w:r>
          </w:p>
        </w:tc>
        <w:tc>
          <w:tcPr>
            <w:tcW w:w="0" w:type="auto"/>
            <w:tcBorders>
              <w:top w:val="nil"/>
              <w:left w:val="nil"/>
              <w:bottom w:val="single" w:sz="4" w:space="0" w:color="auto"/>
              <w:right w:val="single" w:sz="4" w:space="0" w:color="auto"/>
            </w:tcBorders>
            <w:shd w:val="clear" w:color="auto" w:fill="auto"/>
            <w:noWrap/>
            <w:vAlign w:val="bottom"/>
            <w:hideMark/>
          </w:tcPr>
          <w:p w14:paraId="229ABEF1"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9</w:t>
            </w:r>
          </w:p>
        </w:tc>
        <w:tc>
          <w:tcPr>
            <w:tcW w:w="0" w:type="auto"/>
            <w:tcBorders>
              <w:top w:val="nil"/>
              <w:left w:val="nil"/>
              <w:bottom w:val="single" w:sz="4" w:space="0" w:color="auto"/>
              <w:right w:val="single" w:sz="4" w:space="0" w:color="auto"/>
            </w:tcBorders>
            <w:shd w:val="clear" w:color="auto" w:fill="auto"/>
            <w:noWrap/>
            <w:vAlign w:val="bottom"/>
            <w:hideMark/>
          </w:tcPr>
          <w:p w14:paraId="259BF8E5"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4</w:t>
            </w:r>
          </w:p>
        </w:tc>
        <w:tc>
          <w:tcPr>
            <w:tcW w:w="0" w:type="auto"/>
            <w:tcBorders>
              <w:top w:val="nil"/>
              <w:left w:val="nil"/>
              <w:bottom w:val="single" w:sz="4" w:space="0" w:color="auto"/>
              <w:right w:val="single" w:sz="4" w:space="0" w:color="auto"/>
            </w:tcBorders>
            <w:shd w:val="clear" w:color="auto" w:fill="auto"/>
            <w:noWrap/>
            <w:vAlign w:val="bottom"/>
            <w:hideMark/>
          </w:tcPr>
          <w:p w14:paraId="6BA83EC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8</w:t>
            </w:r>
          </w:p>
        </w:tc>
        <w:tc>
          <w:tcPr>
            <w:tcW w:w="0" w:type="auto"/>
            <w:tcBorders>
              <w:top w:val="nil"/>
              <w:left w:val="nil"/>
              <w:bottom w:val="single" w:sz="4" w:space="0" w:color="auto"/>
              <w:right w:val="single" w:sz="4" w:space="0" w:color="auto"/>
            </w:tcBorders>
            <w:shd w:val="clear" w:color="auto" w:fill="auto"/>
            <w:noWrap/>
            <w:vAlign w:val="bottom"/>
            <w:hideMark/>
          </w:tcPr>
          <w:p w14:paraId="307C82F3"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4</w:t>
            </w:r>
          </w:p>
        </w:tc>
        <w:tc>
          <w:tcPr>
            <w:tcW w:w="0" w:type="auto"/>
            <w:tcBorders>
              <w:top w:val="nil"/>
              <w:left w:val="nil"/>
              <w:bottom w:val="single" w:sz="4" w:space="0" w:color="auto"/>
              <w:right w:val="single" w:sz="4" w:space="0" w:color="auto"/>
            </w:tcBorders>
            <w:shd w:val="clear" w:color="auto" w:fill="auto"/>
            <w:noWrap/>
            <w:vAlign w:val="bottom"/>
            <w:hideMark/>
          </w:tcPr>
          <w:p w14:paraId="33B8827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7</w:t>
            </w:r>
          </w:p>
        </w:tc>
        <w:tc>
          <w:tcPr>
            <w:tcW w:w="0" w:type="auto"/>
            <w:tcBorders>
              <w:top w:val="nil"/>
              <w:left w:val="nil"/>
              <w:bottom w:val="single" w:sz="4" w:space="0" w:color="auto"/>
              <w:right w:val="single" w:sz="4" w:space="0" w:color="auto"/>
            </w:tcBorders>
            <w:shd w:val="clear" w:color="auto" w:fill="auto"/>
            <w:noWrap/>
            <w:vAlign w:val="bottom"/>
            <w:hideMark/>
          </w:tcPr>
          <w:p w14:paraId="4871CF1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8</w:t>
            </w:r>
          </w:p>
        </w:tc>
        <w:tc>
          <w:tcPr>
            <w:tcW w:w="0" w:type="auto"/>
            <w:tcBorders>
              <w:top w:val="nil"/>
              <w:left w:val="nil"/>
              <w:bottom w:val="single" w:sz="4" w:space="0" w:color="auto"/>
              <w:right w:val="single" w:sz="4" w:space="0" w:color="auto"/>
            </w:tcBorders>
            <w:shd w:val="clear" w:color="auto" w:fill="auto"/>
            <w:noWrap/>
            <w:vAlign w:val="bottom"/>
            <w:hideMark/>
          </w:tcPr>
          <w:p w14:paraId="5121B616"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1</w:t>
            </w:r>
          </w:p>
        </w:tc>
        <w:tc>
          <w:tcPr>
            <w:tcW w:w="0" w:type="auto"/>
            <w:tcBorders>
              <w:top w:val="nil"/>
              <w:left w:val="nil"/>
              <w:bottom w:val="single" w:sz="4" w:space="0" w:color="auto"/>
              <w:right w:val="single" w:sz="4" w:space="0" w:color="auto"/>
            </w:tcBorders>
            <w:shd w:val="clear" w:color="auto" w:fill="auto"/>
            <w:noWrap/>
            <w:vAlign w:val="bottom"/>
            <w:hideMark/>
          </w:tcPr>
          <w:p w14:paraId="15534DF3"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6</w:t>
            </w:r>
          </w:p>
        </w:tc>
        <w:tc>
          <w:tcPr>
            <w:tcW w:w="0" w:type="auto"/>
            <w:tcBorders>
              <w:top w:val="nil"/>
              <w:left w:val="nil"/>
              <w:bottom w:val="single" w:sz="4" w:space="0" w:color="auto"/>
              <w:right w:val="single" w:sz="4" w:space="0" w:color="auto"/>
            </w:tcBorders>
            <w:shd w:val="clear" w:color="auto" w:fill="auto"/>
            <w:noWrap/>
            <w:vAlign w:val="bottom"/>
            <w:hideMark/>
          </w:tcPr>
          <w:p w14:paraId="37E22298"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0</w:t>
            </w:r>
          </w:p>
        </w:tc>
        <w:tc>
          <w:tcPr>
            <w:tcW w:w="0" w:type="auto"/>
            <w:tcBorders>
              <w:top w:val="nil"/>
              <w:left w:val="nil"/>
              <w:bottom w:val="single" w:sz="4" w:space="0" w:color="auto"/>
              <w:right w:val="single" w:sz="4" w:space="0" w:color="auto"/>
            </w:tcBorders>
            <w:shd w:val="clear" w:color="auto" w:fill="auto"/>
            <w:noWrap/>
            <w:vAlign w:val="bottom"/>
            <w:hideMark/>
          </w:tcPr>
          <w:p w14:paraId="7955E759"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9</w:t>
            </w:r>
          </w:p>
        </w:tc>
        <w:tc>
          <w:tcPr>
            <w:tcW w:w="0" w:type="auto"/>
            <w:tcBorders>
              <w:top w:val="nil"/>
              <w:left w:val="nil"/>
              <w:bottom w:val="single" w:sz="4" w:space="0" w:color="auto"/>
              <w:right w:val="single" w:sz="4" w:space="0" w:color="auto"/>
            </w:tcBorders>
            <w:shd w:val="clear" w:color="auto" w:fill="auto"/>
            <w:noWrap/>
            <w:vAlign w:val="bottom"/>
            <w:hideMark/>
          </w:tcPr>
          <w:p w14:paraId="6F99422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9</w:t>
            </w:r>
          </w:p>
        </w:tc>
        <w:tc>
          <w:tcPr>
            <w:tcW w:w="0" w:type="auto"/>
            <w:tcBorders>
              <w:top w:val="nil"/>
              <w:left w:val="nil"/>
              <w:bottom w:val="single" w:sz="4" w:space="0" w:color="auto"/>
              <w:right w:val="single" w:sz="4" w:space="0" w:color="auto"/>
            </w:tcBorders>
            <w:shd w:val="clear" w:color="auto" w:fill="auto"/>
            <w:noWrap/>
            <w:vAlign w:val="bottom"/>
            <w:hideMark/>
          </w:tcPr>
          <w:p w14:paraId="658AF57B"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0</w:t>
            </w:r>
          </w:p>
        </w:tc>
        <w:tc>
          <w:tcPr>
            <w:tcW w:w="0" w:type="auto"/>
            <w:tcBorders>
              <w:top w:val="nil"/>
              <w:left w:val="nil"/>
              <w:bottom w:val="single" w:sz="4" w:space="0" w:color="auto"/>
              <w:right w:val="single" w:sz="4" w:space="0" w:color="auto"/>
            </w:tcBorders>
            <w:shd w:val="clear" w:color="auto" w:fill="auto"/>
            <w:noWrap/>
            <w:vAlign w:val="bottom"/>
            <w:hideMark/>
          </w:tcPr>
          <w:p w14:paraId="1EF85583"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9.05%</w:t>
            </w:r>
          </w:p>
        </w:tc>
      </w:tr>
      <w:tr w:rsidR="003C0083" w:rsidRPr="00541185" w14:paraId="5ACAC5FF"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A0A639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Aldisa Sr</w:t>
            </w:r>
          </w:p>
        </w:tc>
        <w:tc>
          <w:tcPr>
            <w:tcW w:w="0" w:type="auto"/>
            <w:tcBorders>
              <w:top w:val="nil"/>
              <w:left w:val="nil"/>
              <w:bottom w:val="single" w:sz="4" w:space="0" w:color="auto"/>
              <w:right w:val="single" w:sz="4" w:space="0" w:color="auto"/>
            </w:tcBorders>
            <w:shd w:val="clear" w:color="auto" w:fill="auto"/>
            <w:noWrap/>
            <w:vAlign w:val="bottom"/>
            <w:hideMark/>
          </w:tcPr>
          <w:p w14:paraId="5B9B7BA9"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70</w:t>
            </w:r>
          </w:p>
        </w:tc>
        <w:tc>
          <w:tcPr>
            <w:tcW w:w="0" w:type="auto"/>
            <w:tcBorders>
              <w:top w:val="nil"/>
              <w:left w:val="nil"/>
              <w:bottom w:val="single" w:sz="4" w:space="0" w:color="auto"/>
              <w:right w:val="single" w:sz="4" w:space="0" w:color="auto"/>
            </w:tcBorders>
            <w:shd w:val="clear" w:color="auto" w:fill="auto"/>
            <w:noWrap/>
            <w:vAlign w:val="bottom"/>
            <w:hideMark/>
          </w:tcPr>
          <w:p w14:paraId="76E3DA2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83</w:t>
            </w:r>
          </w:p>
        </w:tc>
        <w:tc>
          <w:tcPr>
            <w:tcW w:w="0" w:type="auto"/>
            <w:tcBorders>
              <w:top w:val="nil"/>
              <w:left w:val="nil"/>
              <w:bottom w:val="single" w:sz="4" w:space="0" w:color="auto"/>
              <w:right w:val="single" w:sz="4" w:space="0" w:color="auto"/>
            </w:tcBorders>
            <w:shd w:val="clear" w:color="auto" w:fill="auto"/>
            <w:noWrap/>
            <w:vAlign w:val="bottom"/>
            <w:hideMark/>
          </w:tcPr>
          <w:p w14:paraId="1E343F18"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96</w:t>
            </w:r>
          </w:p>
        </w:tc>
        <w:tc>
          <w:tcPr>
            <w:tcW w:w="0" w:type="auto"/>
            <w:tcBorders>
              <w:top w:val="nil"/>
              <w:left w:val="nil"/>
              <w:bottom w:val="single" w:sz="4" w:space="0" w:color="auto"/>
              <w:right w:val="single" w:sz="4" w:space="0" w:color="auto"/>
            </w:tcBorders>
            <w:shd w:val="clear" w:color="auto" w:fill="auto"/>
            <w:noWrap/>
            <w:vAlign w:val="bottom"/>
            <w:hideMark/>
          </w:tcPr>
          <w:p w14:paraId="55652F3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44</w:t>
            </w:r>
          </w:p>
        </w:tc>
        <w:tc>
          <w:tcPr>
            <w:tcW w:w="0" w:type="auto"/>
            <w:tcBorders>
              <w:top w:val="nil"/>
              <w:left w:val="nil"/>
              <w:bottom w:val="single" w:sz="4" w:space="0" w:color="auto"/>
              <w:right w:val="single" w:sz="4" w:space="0" w:color="auto"/>
            </w:tcBorders>
            <w:shd w:val="clear" w:color="auto" w:fill="auto"/>
            <w:noWrap/>
            <w:vAlign w:val="bottom"/>
            <w:hideMark/>
          </w:tcPr>
          <w:p w14:paraId="25D062D6"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336</w:t>
            </w:r>
          </w:p>
        </w:tc>
        <w:tc>
          <w:tcPr>
            <w:tcW w:w="0" w:type="auto"/>
            <w:tcBorders>
              <w:top w:val="nil"/>
              <w:left w:val="nil"/>
              <w:bottom w:val="single" w:sz="4" w:space="0" w:color="auto"/>
              <w:right w:val="single" w:sz="4" w:space="0" w:color="auto"/>
            </w:tcBorders>
            <w:shd w:val="clear" w:color="auto" w:fill="auto"/>
            <w:noWrap/>
            <w:vAlign w:val="bottom"/>
            <w:hideMark/>
          </w:tcPr>
          <w:p w14:paraId="466C852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53</w:t>
            </w:r>
          </w:p>
        </w:tc>
        <w:tc>
          <w:tcPr>
            <w:tcW w:w="0" w:type="auto"/>
            <w:tcBorders>
              <w:top w:val="nil"/>
              <w:left w:val="nil"/>
              <w:bottom w:val="single" w:sz="4" w:space="0" w:color="auto"/>
              <w:right w:val="single" w:sz="4" w:space="0" w:color="auto"/>
            </w:tcBorders>
            <w:shd w:val="clear" w:color="auto" w:fill="auto"/>
            <w:noWrap/>
            <w:vAlign w:val="bottom"/>
            <w:hideMark/>
          </w:tcPr>
          <w:p w14:paraId="4C3C3794"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610</w:t>
            </w:r>
          </w:p>
        </w:tc>
        <w:tc>
          <w:tcPr>
            <w:tcW w:w="0" w:type="auto"/>
            <w:tcBorders>
              <w:top w:val="nil"/>
              <w:left w:val="nil"/>
              <w:bottom w:val="single" w:sz="4" w:space="0" w:color="auto"/>
              <w:right w:val="single" w:sz="4" w:space="0" w:color="auto"/>
            </w:tcBorders>
            <w:shd w:val="clear" w:color="auto" w:fill="auto"/>
            <w:noWrap/>
            <w:vAlign w:val="bottom"/>
            <w:hideMark/>
          </w:tcPr>
          <w:p w14:paraId="3D2CF485"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73</w:t>
            </w:r>
          </w:p>
        </w:tc>
        <w:tc>
          <w:tcPr>
            <w:tcW w:w="0" w:type="auto"/>
            <w:tcBorders>
              <w:top w:val="nil"/>
              <w:left w:val="nil"/>
              <w:bottom w:val="single" w:sz="4" w:space="0" w:color="auto"/>
              <w:right w:val="single" w:sz="4" w:space="0" w:color="auto"/>
            </w:tcBorders>
            <w:shd w:val="clear" w:color="auto" w:fill="auto"/>
            <w:noWrap/>
            <w:vAlign w:val="bottom"/>
            <w:hideMark/>
          </w:tcPr>
          <w:p w14:paraId="00AD5E4C"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691</w:t>
            </w:r>
          </w:p>
        </w:tc>
        <w:tc>
          <w:tcPr>
            <w:tcW w:w="0" w:type="auto"/>
            <w:tcBorders>
              <w:top w:val="nil"/>
              <w:left w:val="nil"/>
              <w:bottom w:val="single" w:sz="4" w:space="0" w:color="auto"/>
              <w:right w:val="single" w:sz="4" w:space="0" w:color="auto"/>
            </w:tcBorders>
            <w:shd w:val="clear" w:color="auto" w:fill="auto"/>
            <w:noWrap/>
            <w:vAlign w:val="bottom"/>
            <w:hideMark/>
          </w:tcPr>
          <w:p w14:paraId="1607442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89</w:t>
            </w:r>
          </w:p>
        </w:tc>
        <w:tc>
          <w:tcPr>
            <w:tcW w:w="0" w:type="auto"/>
            <w:tcBorders>
              <w:top w:val="nil"/>
              <w:left w:val="nil"/>
              <w:bottom w:val="single" w:sz="4" w:space="0" w:color="auto"/>
              <w:right w:val="single" w:sz="4" w:space="0" w:color="auto"/>
            </w:tcBorders>
            <w:shd w:val="clear" w:color="auto" w:fill="auto"/>
            <w:noWrap/>
            <w:vAlign w:val="bottom"/>
            <w:hideMark/>
          </w:tcPr>
          <w:p w14:paraId="2FCD7A83"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642</w:t>
            </w:r>
          </w:p>
        </w:tc>
        <w:tc>
          <w:tcPr>
            <w:tcW w:w="0" w:type="auto"/>
            <w:tcBorders>
              <w:top w:val="nil"/>
              <w:left w:val="nil"/>
              <w:bottom w:val="single" w:sz="4" w:space="0" w:color="auto"/>
              <w:right w:val="single" w:sz="4" w:space="0" w:color="auto"/>
            </w:tcBorders>
            <w:shd w:val="clear" w:color="auto" w:fill="auto"/>
            <w:noWrap/>
            <w:vAlign w:val="bottom"/>
            <w:hideMark/>
          </w:tcPr>
          <w:p w14:paraId="78E1AE5E"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16</w:t>
            </w:r>
          </w:p>
        </w:tc>
        <w:tc>
          <w:tcPr>
            <w:tcW w:w="0" w:type="auto"/>
            <w:tcBorders>
              <w:top w:val="nil"/>
              <w:left w:val="nil"/>
              <w:bottom w:val="single" w:sz="4" w:space="0" w:color="auto"/>
              <w:right w:val="single" w:sz="4" w:space="0" w:color="auto"/>
            </w:tcBorders>
            <w:shd w:val="clear" w:color="auto" w:fill="auto"/>
            <w:noWrap/>
            <w:vAlign w:val="bottom"/>
            <w:hideMark/>
          </w:tcPr>
          <w:p w14:paraId="04EB4C3E"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457</w:t>
            </w:r>
          </w:p>
        </w:tc>
        <w:tc>
          <w:tcPr>
            <w:tcW w:w="0" w:type="auto"/>
            <w:tcBorders>
              <w:top w:val="nil"/>
              <w:left w:val="nil"/>
              <w:bottom w:val="single" w:sz="4" w:space="0" w:color="auto"/>
              <w:right w:val="single" w:sz="4" w:space="0" w:color="auto"/>
            </w:tcBorders>
            <w:shd w:val="clear" w:color="auto" w:fill="auto"/>
            <w:noWrap/>
            <w:vAlign w:val="bottom"/>
            <w:hideMark/>
          </w:tcPr>
          <w:p w14:paraId="51D89A99"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0.39</w:t>
            </w:r>
          </w:p>
        </w:tc>
        <w:tc>
          <w:tcPr>
            <w:tcW w:w="0" w:type="auto"/>
            <w:tcBorders>
              <w:top w:val="nil"/>
              <w:left w:val="nil"/>
              <w:bottom w:val="single" w:sz="4" w:space="0" w:color="auto"/>
              <w:right w:val="single" w:sz="4" w:space="0" w:color="auto"/>
            </w:tcBorders>
            <w:shd w:val="clear" w:color="auto" w:fill="auto"/>
            <w:noWrap/>
            <w:vAlign w:val="bottom"/>
            <w:hideMark/>
          </w:tcPr>
          <w:p w14:paraId="7DAFC2A2"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22.66%</w:t>
            </w:r>
          </w:p>
        </w:tc>
      </w:tr>
      <w:tr w:rsidR="003C0083" w:rsidRPr="00541185" w14:paraId="55F91A40" w14:textId="77777777" w:rsidTr="007016E4">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01ABF4C"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Ziltrolin</w:t>
            </w:r>
          </w:p>
        </w:tc>
        <w:tc>
          <w:tcPr>
            <w:tcW w:w="0" w:type="auto"/>
            <w:tcBorders>
              <w:top w:val="nil"/>
              <w:left w:val="nil"/>
              <w:bottom w:val="single" w:sz="4" w:space="0" w:color="auto"/>
              <w:right w:val="single" w:sz="4" w:space="0" w:color="auto"/>
            </w:tcBorders>
            <w:shd w:val="clear" w:color="auto" w:fill="auto"/>
            <w:noWrap/>
            <w:vAlign w:val="bottom"/>
            <w:hideMark/>
          </w:tcPr>
          <w:p w14:paraId="0D29A386"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35</w:t>
            </w:r>
          </w:p>
        </w:tc>
        <w:tc>
          <w:tcPr>
            <w:tcW w:w="0" w:type="auto"/>
            <w:tcBorders>
              <w:top w:val="nil"/>
              <w:left w:val="nil"/>
              <w:bottom w:val="single" w:sz="4" w:space="0" w:color="auto"/>
              <w:right w:val="single" w:sz="4" w:space="0" w:color="auto"/>
            </w:tcBorders>
            <w:shd w:val="clear" w:color="auto" w:fill="auto"/>
            <w:noWrap/>
            <w:vAlign w:val="bottom"/>
            <w:hideMark/>
          </w:tcPr>
          <w:p w14:paraId="11730826"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69</w:t>
            </w:r>
          </w:p>
        </w:tc>
        <w:tc>
          <w:tcPr>
            <w:tcW w:w="0" w:type="auto"/>
            <w:tcBorders>
              <w:top w:val="nil"/>
              <w:left w:val="nil"/>
              <w:bottom w:val="single" w:sz="4" w:space="0" w:color="auto"/>
              <w:right w:val="single" w:sz="4" w:space="0" w:color="auto"/>
            </w:tcBorders>
            <w:shd w:val="clear" w:color="auto" w:fill="auto"/>
            <w:noWrap/>
            <w:vAlign w:val="bottom"/>
            <w:hideMark/>
          </w:tcPr>
          <w:p w14:paraId="050C63B0"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23</w:t>
            </w:r>
          </w:p>
        </w:tc>
        <w:tc>
          <w:tcPr>
            <w:tcW w:w="0" w:type="auto"/>
            <w:tcBorders>
              <w:top w:val="nil"/>
              <w:left w:val="nil"/>
              <w:bottom w:val="single" w:sz="4" w:space="0" w:color="auto"/>
              <w:right w:val="single" w:sz="4" w:space="0" w:color="auto"/>
            </w:tcBorders>
            <w:shd w:val="clear" w:color="auto" w:fill="auto"/>
            <w:noWrap/>
            <w:vAlign w:val="bottom"/>
            <w:hideMark/>
          </w:tcPr>
          <w:p w14:paraId="47590E29"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94</w:t>
            </w:r>
          </w:p>
        </w:tc>
        <w:tc>
          <w:tcPr>
            <w:tcW w:w="0" w:type="auto"/>
            <w:tcBorders>
              <w:top w:val="nil"/>
              <w:left w:val="nil"/>
              <w:bottom w:val="single" w:sz="4" w:space="0" w:color="auto"/>
              <w:right w:val="single" w:sz="4" w:space="0" w:color="auto"/>
            </w:tcBorders>
            <w:shd w:val="clear" w:color="auto" w:fill="auto"/>
            <w:noWrap/>
            <w:vAlign w:val="bottom"/>
            <w:hideMark/>
          </w:tcPr>
          <w:p w14:paraId="3E810FB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95</w:t>
            </w:r>
          </w:p>
        </w:tc>
        <w:tc>
          <w:tcPr>
            <w:tcW w:w="0" w:type="auto"/>
            <w:tcBorders>
              <w:top w:val="nil"/>
              <w:left w:val="nil"/>
              <w:bottom w:val="single" w:sz="4" w:space="0" w:color="auto"/>
              <w:right w:val="single" w:sz="4" w:space="0" w:color="auto"/>
            </w:tcBorders>
            <w:shd w:val="clear" w:color="auto" w:fill="auto"/>
            <w:noWrap/>
            <w:vAlign w:val="bottom"/>
            <w:hideMark/>
          </w:tcPr>
          <w:p w14:paraId="7844AAA1"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89</w:t>
            </w:r>
          </w:p>
        </w:tc>
        <w:tc>
          <w:tcPr>
            <w:tcW w:w="0" w:type="auto"/>
            <w:tcBorders>
              <w:top w:val="nil"/>
              <w:left w:val="nil"/>
              <w:bottom w:val="single" w:sz="4" w:space="0" w:color="auto"/>
              <w:right w:val="single" w:sz="4" w:space="0" w:color="auto"/>
            </w:tcBorders>
            <w:shd w:val="clear" w:color="auto" w:fill="auto"/>
            <w:noWrap/>
            <w:vAlign w:val="bottom"/>
            <w:hideMark/>
          </w:tcPr>
          <w:p w14:paraId="7D52E9CE"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05</w:t>
            </w:r>
          </w:p>
        </w:tc>
        <w:tc>
          <w:tcPr>
            <w:tcW w:w="0" w:type="auto"/>
            <w:tcBorders>
              <w:top w:val="nil"/>
              <w:left w:val="nil"/>
              <w:bottom w:val="single" w:sz="4" w:space="0" w:color="auto"/>
              <w:right w:val="single" w:sz="4" w:space="0" w:color="auto"/>
            </w:tcBorders>
            <w:shd w:val="clear" w:color="auto" w:fill="auto"/>
            <w:noWrap/>
            <w:vAlign w:val="bottom"/>
            <w:hideMark/>
          </w:tcPr>
          <w:p w14:paraId="70E085D5"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37</w:t>
            </w:r>
          </w:p>
        </w:tc>
        <w:tc>
          <w:tcPr>
            <w:tcW w:w="0" w:type="auto"/>
            <w:tcBorders>
              <w:top w:val="nil"/>
              <w:left w:val="nil"/>
              <w:bottom w:val="single" w:sz="4" w:space="0" w:color="auto"/>
              <w:right w:val="single" w:sz="4" w:space="0" w:color="auto"/>
            </w:tcBorders>
            <w:shd w:val="clear" w:color="auto" w:fill="auto"/>
            <w:noWrap/>
            <w:vAlign w:val="bottom"/>
            <w:hideMark/>
          </w:tcPr>
          <w:p w14:paraId="707B4246"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85</w:t>
            </w:r>
          </w:p>
        </w:tc>
        <w:tc>
          <w:tcPr>
            <w:tcW w:w="0" w:type="auto"/>
            <w:tcBorders>
              <w:top w:val="nil"/>
              <w:left w:val="nil"/>
              <w:bottom w:val="single" w:sz="4" w:space="0" w:color="auto"/>
              <w:right w:val="single" w:sz="4" w:space="0" w:color="auto"/>
            </w:tcBorders>
            <w:shd w:val="clear" w:color="auto" w:fill="auto"/>
            <w:noWrap/>
            <w:vAlign w:val="bottom"/>
            <w:hideMark/>
          </w:tcPr>
          <w:p w14:paraId="43AA680C"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42</w:t>
            </w:r>
          </w:p>
        </w:tc>
        <w:tc>
          <w:tcPr>
            <w:tcW w:w="0" w:type="auto"/>
            <w:tcBorders>
              <w:top w:val="nil"/>
              <w:left w:val="nil"/>
              <w:bottom w:val="single" w:sz="4" w:space="0" w:color="auto"/>
              <w:right w:val="single" w:sz="4" w:space="0" w:color="auto"/>
            </w:tcBorders>
            <w:shd w:val="clear" w:color="auto" w:fill="auto"/>
            <w:noWrap/>
            <w:vAlign w:val="bottom"/>
            <w:hideMark/>
          </w:tcPr>
          <w:p w14:paraId="7B666E7F"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38</w:t>
            </w:r>
          </w:p>
        </w:tc>
        <w:tc>
          <w:tcPr>
            <w:tcW w:w="0" w:type="auto"/>
            <w:tcBorders>
              <w:top w:val="nil"/>
              <w:left w:val="nil"/>
              <w:bottom w:val="single" w:sz="4" w:space="0" w:color="auto"/>
              <w:right w:val="single" w:sz="4" w:space="0" w:color="auto"/>
            </w:tcBorders>
            <w:shd w:val="clear" w:color="auto" w:fill="auto"/>
            <w:noWrap/>
            <w:vAlign w:val="bottom"/>
            <w:hideMark/>
          </w:tcPr>
          <w:p w14:paraId="23A9EBAF"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26</w:t>
            </w:r>
          </w:p>
        </w:tc>
        <w:tc>
          <w:tcPr>
            <w:tcW w:w="0" w:type="auto"/>
            <w:tcBorders>
              <w:top w:val="nil"/>
              <w:left w:val="nil"/>
              <w:bottom w:val="single" w:sz="4" w:space="0" w:color="auto"/>
              <w:right w:val="single" w:sz="4" w:space="0" w:color="auto"/>
            </w:tcBorders>
            <w:shd w:val="clear" w:color="auto" w:fill="auto"/>
            <w:noWrap/>
            <w:vAlign w:val="bottom"/>
            <w:hideMark/>
          </w:tcPr>
          <w:p w14:paraId="48C361A1"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44</w:t>
            </w:r>
          </w:p>
        </w:tc>
        <w:tc>
          <w:tcPr>
            <w:tcW w:w="0" w:type="auto"/>
            <w:tcBorders>
              <w:top w:val="nil"/>
              <w:left w:val="nil"/>
              <w:bottom w:val="single" w:sz="4" w:space="0" w:color="auto"/>
              <w:right w:val="single" w:sz="4" w:space="0" w:color="auto"/>
            </w:tcBorders>
            <w:shd w:val="clear" w:color="auto" w:fill="auto"/>
            <w:noWrap/>
            <w:vAlign w:val="bottom"/>
            <w:hideMark/>
          </w:tcPr>
          <w:p w14:paraId="0A853B27"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0.38</w:t>
            </w:r>
          </w:p>
        </w:tc>
        <w:tc>
          <w:tcPr>
            <w:tcW w:w="0" w:type="auto"/>
            <w:tcBorders>
              <w:top w:val="nil"/>
              <w:left w:val="nil"/>
              <w:bottom w:val="single" w:sz="4" w:space="0" w:color="auto"/>
              <w:right w:val="single" w:sz="4" w:space="0" w:color="auto"/>
            </w:tcBorders>
            <w:shd w:val="clear" w:color="auto" w:fill="auto"/>
            <w:noWrap/>
            <w:vAlign w:val="bottom"/>
            <w:hideMark/>
          </w:tcPr>
          <w:p w14:paraId="343AFC98" w14:textId="77777777" w:rsidR="003C0083" w:rsidRPr="00541185" w:rsidRDefault="003C0083" w:rsidP="003C0083">
            <w:pPr>
              <w:spacing w:line="240" w:lineRule="auto"/>
              <w:ind w:firstLine="0"/>
              <w:jc w:val="left"/>
              <w:rPr>
                <w:rFonts w:eastAsia="Times New Roman" w:cs="Times New Roman"/>
                <w:color w:val="000000"/>
                <w:sz w:val="16"/>
                <w:szCs w:val="16"/>
              </w:rPr>
            </w:pPr>
            <w:r w:rsidRPr="00541185">
              <w:rPr>
                <w:rFonts w:eastAsia="Times New Roman" w:cs="Times New Roman"/>
                <w:color w:val="000000"/>
                <w:sz w:val="16"/>
                <w:szCs w:val="16"/>
              </w:rPr>
              <w:t>15.88%</w:t>
            </w:r>
          </w:p>
        </w:tc>
      </w:tr>
    </w:tbl>
    <w:p w14:paraId="71A25094" w14:textId="77777777" w:rsidR="003C0083" w:rsidRDefault="003C0083" w:rsidP="00E50027">
      <w:pPr>
        <w:ind w:firstLine="0"/>
      </w:pPr>
    </w:p>
    <w:p w14:paraId="518DECDE" w14:textId="552CCE3A" w:rsidR="00AE4B84" w:rsidRDefault="00AE4B84" w:rsidP="003008EA">
      <w:pPr>
        <w:pStyle w:val="ct"/>
        <w:keepNext/>
      </w:pPr>
      <w:r>
        <w:lastRenderedPageBreak/>
        <w:t xml:space="preserve">Tabel </w:t>
      </w:r>
      <w:bookmarkStart w:id="148" w:name="hasil_apriori_"/>
      <w:r>
        <w:t>4.</w:t>
      </w:r>
      <w:r w:rsidR="00541185">
        <w:rPr>
          <w:noProof/>
        </w:rPr>
        <w:fldChar w:fldCharType="begin"/>
      </w:r>
      <w:r w:rsidR="00541185">
        <w:rPr>
          <w:noProof/>
        </w:rPr>
        <w:instrText xml:space="preserve"> SEQ Tabel_4. \* ARABIC </w:instrText>
      </w:r>
      <w:r w:rsidR="00541185">
        <w:rPr>
          <w:noProof/>
        </w:rPr>
        <w:fldChar w:fldCharType="separate"/>
      </w:r>
      <w:r w:rsidR="00401C47">
        <w:rPr>
          <w:noProof/>
        </w:rPr>
        <w:t>11</w:t>
      </w:r>
      <w:r w:rsidR="00541185">
        <w:rPr>
          <w:noProof/>
        </w:rPr>
        <w:fldChar w:fldCharType="end"/>
      </w:r>
      <w:bookmarkEnd w:id="148"/>
      <w:r>
        <w:t xml:space="preserve"> Hasil implementesi algoritma Apriori</w:t>
      </w:r>
    </w:p>
    <w:tbl>
      <w:tblPr>
        <w:tblW w:w="0" w:type="auto"/>
        <w:tblLook w:val="04A0" w:firstRow="1" w:lastRow="0" w:firstColumn="1" w:lastColumn="0" w:noHBand="0" w:noVBand="1"/>
      </w:tblPr>
      <w:tblGrid>
        <w:gridCol w:w="1848"/>
        <w:gridCol w:w="1848"/>
        <w:gridCol w:w="1261"/>
        <w:gridCol w:w="1566"/>
      </w:tblGrid>
      <w:tr w:rsidR="003008EA" w:rsidRPr="003008EA" w14:paraId="3746F276" w14:textId="77777777" w:rsidTr="003008EA">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5C72BC" w14:textId="5124D4C0" w:rsidR="003008EA" w:rsidRPr="003008EA" w:rsidRDefault="00541185"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A</w:t>
            </w:r>
            <w:r w:rsidR="003008EA" w:rsidRPr="003008EA">
              <w:rPr>
                <w:rFonts w:eastAsia="Times New Roman" w:cs="Times New Roman"/>
                <w:color w:val="000000"/>
                <w:sz w:val="22"/>
              </w:rPr>
              <w:t>ntecedent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27AA6F7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consequents</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082E18D" w14:textId="77777777" w:rsidR="003008EA" w:rsidRPr="003008EA" w:rsidRDefault="003008EA" w:rsidP="003008EA">
            <w:pPr>
              <w:spacing w:line="240" w:lineRule="auto"/>
              <w:ind w:firstLine="0"/>
              <w:jc w:val="left"/>
              <w:rPr>
                <w:rFonts w:eastAsia="Times New Roman" w:cs="Times New Roman"/>
                <w:color w:val="000000"/>
                <w:sz w:val="22"/>
              </w:rPr>
            </w:pPr>
            <w:proofErr w:type="gramStart"/>
            <w:r w:rsidRPr="003008EA">
              <w:rPr>
                <w:rFonts w:eastAsia="Times New Roman" w:cs="Times New Roman"/>
                <w:color w:val="000000"/>
                <w:sz w:val="22"/>
              </w:rPr>
              <w:t>support</w:t>
            </w:r>
            <w:proofErr w:type="gramEnd"/>
            <w:r w:rsidRPr="003008EA">
              <w:rPr>
                <w:rFonts w:eastAsia="Times New Roman" w:cs="Times New Roman"/>
                <w:color w:val="000000"/>
                <w:sz w:val="22"/>
              </w:rPr>
              <w:t xml:space="preserve"> (%)</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813B657" w14:textId="77777777" w:rsidR="003008EA" w:rsidRPr="003008EA" w:rsidRDefault="003008EA" w:rsidP="003008EA">
            <w:pPr>
              <w:spacing w:line="240" w:lineRule="auto"/>
              <w:ind w:firstLine="0"/>
              <w:jc w:val="left"/>
              <w:rPr>
                <w:rFonts w:eastAsia="Times New Roman" w:cs="Times New Roman"/>
                <w:color w:val="000000"/>
                <w:sz w:val="22"/>
              </w:rPr>
            </w:pPr>
            <w:proofErr w:type="gramStart"/>
            <w:r w:rsidRPr="003008EA">
              <w:rPr>
                <w:rFonts w:eastAsia="Times New Roman" w:cs="Times New Roman"/>
                <w:color w:val="000000"/>
                <w:sz w:val="22"/>
              </w:rPr>
              <w:t>confidence</w:t>
            </w:r>
            <w:proofErr w:type="gramEnd"/>
            <w:r w:rsidRPr="003008EA">
              <w:rPr>
                <w:rFonts w:eastAsia="Times New Roman" w:cs="Times New Roman"/>
                <w:color w:val="000000"/>
                <w:sz w:val="22"/>
              </w:rPr>
              <w:t xml:space="preserve"> (%)</w:t>
            </w:r>
          </w:p>
        </w:tc>
      </w:tr>
      <w:tr w:rsidR="003008EA" w:rsidRPr="003008EA" w14:paraId="0CBFBE42"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7D05DF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4FB11F4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5908AA4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3C7918F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28B48F5E"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F2AD7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22F6612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60F9558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5853FA4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r>
      <w:tr w:rsidR="003008EA" w:rsidRPr="003008EA" w14:paraId="44CB0421"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1ECD76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660F49A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7388717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5475C31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1B85972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B6A429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7689D4E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20B97C4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06E1B26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r>
      <w:tr w:rsidR="003008EA" w:rsidRPr="003008EA" w14:paraId="3CEF6D17"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053B9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36CBEA1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47DF82B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64A5851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8296A5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38EBD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4ABD555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5C7F3B6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1816A7A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120C0468"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E21EF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8CAD7E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08C886A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0FE2FCE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0EF2A05A"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211B3E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2C2F0ED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4582B7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6587346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r>
      <w:tr w:rsidR="003008EA" w:rsidRPr="003008EA" w14:paraId="7739C365"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CFE480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121D27C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038AE55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028D065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02FE227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0A00F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60D2E2B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15502CC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3FD2547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6948358"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A7DA1B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70B121C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5669A04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2D371E5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4D346A34"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7F8B3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arbose 100 Mg </w:t>
            </w:r>
          </w:p>
        </w:tc>
        <w:tc>
          <w:tcPr>
            <w:tcW w:w="0" w:type="auto"/>
            <w:tcBorders>
              <w:top w:val="nil"/>
              <w:left w:val="nil"/>
              <w:bottom w:val="single" w:sz="4" w:space="0" w:color="auto"/>
              <w:right w:val="single" w:sz="4" w:space="0" w:color="auto"/>
            </w:tcBorders>
            <w:shd w:val="clear" w:color="auto" w:fill="auto"/>
            <w:noWrap/>
            <w:vAlign w:val="bottom"/>
            <w:hideMark/>
          </w:tcPr>
          <w:p w14:paraId="0A0D1C1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33FC820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79159CF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2689EA0D"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EDB341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6A694E9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64F8A53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33.33</w:t>
            </w:r>
          </w:p>
        </w:tc>
        <w:tc>
          <w:tcPr>
            <w:tcW w:w="0" w:type="auto"/>
            <w:tcBorders>
              <w:top w:val="nil"/>
              <w:left w:val="nil"/>
              <w:bottom w:val="single" w:sz="4" w:space="0" w:color="auto"/>
              <w:right w:val="single" w:sz="4" w:space="0" w:color="auto"/>
            </w:tcBorders>
            <w:shd w:val="clear" w:color="auto" w:fill="auto"/>
            <w:noWrap/>
            <w:vAlign w:val="bottom"/>
            <w:hideMark/>
          </w:tcPr>
          <w:p w14:paraId="31E7D95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44.44</w:t>
            </w:r>
          </w:p>
        </w:tc>
      </w:tr>
      <w:tr w:rsidR="003008EA" w:rsidRPr="003008EA" w14:paraId="363C729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3E4A97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46465C0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14444C1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33.33</w:t>
            </w:r>
          </w:p>
        </w:tc>
        <w:tc>
          <w:tcPr>
            <w:tcW w:w="0" w:type="auto"/>
            <w:tcBorders>
              <w:top w:val="nil"/>
              <w:left w:val="nil"/>
              <w:bottom w:val="single" w:sz="4" w:space="0" w:color="auto"/>
              <w:right w:val="single" w:sz="4" w:space="0" w:color="auto"/>
            </w:tcBorders>
            <w:shd w:val="clear" w:color="auto" w:fill="auto"/>
            <w:noWrap/>
            <w:vAlign w:val="bottom"/>
            <w:hideMark/>
          </w:tcPr>
          <w:p w14:paraId="1B26B00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7.14</w:t>
            </w:r>
          </w:p>
        </w:tc>
      </w:tr>
      <w:tr w:rsidR="003008EA" w:rsidRPr="003008EA" w14:paraId="45AC51A9"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80591A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18B0A7D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4C24324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23A9D71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r>
      <w:tr w:rsidR="003008EA" w:rsidRPr="003008EA" w14:paraId="735A7299"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EC599D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7DAC621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593CE09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0F816DB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162E6CC5"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FEB3A1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E213EF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4C79F1E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41.67</w:t>
            </w:r>
          </w:p>
        </w:tc>
        <w:tc>
          <w:tcPr>
            <w:tcW w:w="0" w:type="auto"/>
            <w:tcBorders>
              <w:top w:val="nil"/>
              <w:left w:val="nil"/>
              <w:bottom w:val="single" w:sz="4" w:space="0" w:color="auto"/>
              <w:right w:val="single" w:sz="4" w:space="0" w:color="auto"/>
            </w:tcBorders>
            <w:shd w:val="clear" w:color="auto" w:fill="auto"/>
            <w:noWrap/>
            <w:vAlign w:val="bottom"/>
            <w:hideMark/>
          </w:tcPr>
          <w:p w14:paraId="7D4333F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83.33</w:t>
            </w:r>
          </w:p>
        </w:tc>
      </w:tr>
      <w:tr w:rsidR="003008EA" w:rsidRPr="003008EA" w14:paraId="5F97A7A5"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E0F7EC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037FA7D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5357574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41.67</w:t>
            </w:r>
          </w:p>
        </w:tc>
        <w:tc>
          <w:tcPr>
            <w:tcW w:w="0" w:type="auto"/>
            <w:tcBorders>
              <w:top w:val="nil"/>
              <w:left w:val="nil"/>
              <w:bottom w:val="single" w:sz="4" w:space="0" w:color="auto"/>
              <w:right w:val="single" w:sz="4" w:space="0" w:color="auto"/>
            </w:tcBorders>
            <w:shd w:val="clear" w:color="auto" w:fill="auto"/>
            <w:noWrap/>
            <w:vAlign w:val="bottom"/>
            <w:hideMark/>
          </w:tcPr>
          <w:p w14:paraId="58BCD72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1.43</w:t>
            </w:r>
          </w:p>
        </w:tc>
      </w:tr>
      <w:tr w:rsidR="003008EA" w:rsidRPr="003008EA" w14:paraId="317FD8DA"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8075E0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2DAEFA6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2CC8FC5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35845A1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r>
      <w:tr w:rsidR="003008EA" w:rsidRPr="003008EA" w14:paraId="308ECE94"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0AEF02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223FAA3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7F70B8B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226C51E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7894231"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197DE6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6A3CF38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3F58877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4250F9B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r>
      <w:tr w:rsidR="003008EA" w:rsidRPr="003008EA" w14:paraId="63440783"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7BD21A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etylcysteine </w:t>
            </w:r>
          </w:p>
        </w:tc>
        <w:tc>
          <w:tcPr>
            <w:tcW w:w="0" w:type="auto"/>
            <w:tcBorders>
              <w:top w:val="nil"/>
              <w:left w:val="nil"/>
              <w:bottom w:val="single" w:sz="4" w:space="0" w:color="auto"/>
              <w:right w:val="single" w:sz="4" w:space="0" w:color="auto"/>
            </w:tcBorders>
            <w:shd w:val="clear" w:color="auto" w:fill="auto"/>
            <w:noWrap/>
            <w:vAlign w:val="bottom"/>
            <w:hideMark/>
          </w:tcPr>
          <w:p w14:paraId="1DC1B57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2B5AE12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8.33</w:t>
            </w:r>
          </w:p>
        </w:tc>
        <w:tc>
          <w:tcPr>
            <w:tcW w:w="0" w:type="auto"/>
            <w:tcBorders>
              <w:top w:val="nil"/>
              <w:left w:val="nil"/>
              <w:bottom w:val="single" w:sz="4" w:space="0" w:color="auto"/>
              <w:right w:val="single" w:sz="4" w:space="0" w:color="auto"/>
            </w:tcBorders>
            <w:shd w:val="clear" w:color="auto" w:fill="auto"/>
            <w:noWrap/>
            <w:vAlign w:val="bottom"/>
            <w:hideMark/>
          </w:tcPr>
          <w:p w14:paraId="587D8AD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6540C886"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E1094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2B2DB6B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13C7871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6896337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r>
      <w:tr w:rsidR="003008EA" w:rsidRPr="003008EA" w14:paraId="5A61EEAA"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1599F4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66408ED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55B5518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2804C76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61D48E8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A0DD77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000F8C5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6F8750D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33.33</w:t>
            </w:r>
          </w:p>
        </w:tc>
        <w:tc>
          <w:tcPr>
            <w:tcW w:w="0" w:type="auto"/>
            <w:tcBorders>
              <w:top w:val="nil"/>
              <w:left w:val="nil"/>
              <w:bottom w:val="single" w:sz="4" w:space="0" w:color="auto"/>
              <w:right w:val="single" w:sz="4" w:space="0" w:color="auto"/>
            </w:tcBorders>
            <w:shd w:val="clear" w:color="auto" w:fill="auto"/>
            <w:noWrap/>
            <w:vAlign w:val="bottom"/>
            <w:hideMark/>
          </w:tcPr>
          <w:p w14:paraId="353588F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44.44</w:t>
            </w:r>
          </w:p>
        </w:tc>
      </w:tr>
      <w:tr w:rsidR="003008EA" w:rsidRPr="003008EA" w14:paraId="2246240B"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26D85C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EB0D80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515BCCF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33.33</w:t>
            </w:r>
          </w:p>
        </w:tc>
        <w:tc>
          <w:tcPr>
            <w:tcW w:w="0" w:type="auto"/>
            <w:tcBorders>
              <w:top w:val="nil"/>
              <w:left w:val="nil"/>
              <w:bottom w:val="single" w:sz="4" w:space="0" w:color="auto"/>
              <w:right w:val="single" w:sz="4" w:space="0" w:color="auto"/>
            </w:tcBorders>
            <w:shd w:val="clear" w:color="auto" w:fill="auto"/>
            <w:noWrap/>
            <w:vAlign w:val="bottom"/>
            <w:hideMark/>
          </w:tcPr>
          <w:p w14:paraId="49D2424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66.67</w:t>
            </w:r>
          </w:p>
        </w:tc>
      </w:tr>
      <w:tr w:rsidR="003008EA" w:rsidRPr="003008EA" w14:paraId="2956E17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E189F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2275DB7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1E72047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1722B3C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r>
      <w:tr w:rsidR="003008EA" w:rsidRPr="003008EA" w14:paraId="20867F43"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151AE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15B4F27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59C7B3E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5D4E510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47A11A78"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2CCF66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6C155E5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0AD17E7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21EE222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2B9FBCD"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81417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1BB8495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d Salicylicum </w:t>
            </w:r>
          </w:p>
        </w:tc>
        <w:tc>
          <w:tcPr>
            <w:tcW w:w="0" w:type="auto"/>
            <w:tcBorders>
              <w:top w:val="nil"/>
              <w:left w:val="nil"/>
              <w:bottom w:val="single" w:sz="4" w:space="0" w:color="auto"/>
              <w:right w:val="single" w:sz="4" w:space="0" w:color="auto"/>
            </w:tcBorders>
            <w:shd w:val="clear" w:color="auto" w:fill="auto"/>
            <w:noWrap/>
            <w:vAlign w:val="bottom"/>
            <w:hideMark/>
          </w:tcPr>
          <w:p w14:paraId="07E27EC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c>
          <w:tcPr>
            <w:tcW w:w="0" w:type="auto"/>
            <w:tcBorders>
              <w:top w:val="nil"/>
              <w:left w:val="nil"/>
              <w:bottom w:val="single" w:sz="4" w:space="0" w:color="auto"/>
              <w:right w:val="single" w:sz="4" w:space="0" w:color="auto"/>
            </w:tcBorders>
            <w:shd w:val="clear" w:color="auto" w:fill="auto"/>
            <w:noWrap/>
            <w:vAlign w:val="bottom"/>
            <w:hideMark/>
          </w:tcPr>
          <w:p w14:paraId="1726488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75</w:t>
            </w:r>
          </w:p>
        </w:tc>
      </w:tr>
      <w:tr w:rsidR="003008EA" w:rsidRPr="003008EA" w14:paraId="38FD37D8"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FDB24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56AC25B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53040AA"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472D896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r>
      <w:tr w:rsidR="003008EA" w:rsidRPr="003008EA" w14:paraId="5EA9AD2E"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655423D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67F10A0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2519F36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6F9C6A5F"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191997D6"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E65A27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0C177B0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7BD7079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034C16F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22F5DFF"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5E2B6A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6584E65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3685D67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4780C5C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3A6F361A"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E35D428"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5218D82C"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1E2A016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4C858C9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53523F7E"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77B549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31691A3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cilaz </w:t>
            </w:r>
          </w:p>
        </w:tc>
        <w:tc>
          <w:tcPr>
            <w:tcW w:w="0" w:type="auto"/>
            <w:tcBorders>
              <w:top w:val="nil"/>
              <w:left w:val="nil"/>
              <w:bottom w:val="single" w:sz="4" w:space="0" w:color="auto"/>
              <w:right w:val="single" w:sz="4" w:space="0" w:color="auto"/>
            </w:tcBorders>
            <w:shd w:val="clear" w:color="auto" w:fill="auto"/>
            <w:noWrap/>
            <w:vAlign w:val="bottom"/>
            <w:hideMark/>
          </w:tcPr>
          <w:p w14:paraId="281EB4E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3D0DBE8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1F089240"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5A9C7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5030627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6B3E005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449EE6C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r>
      <w:tr w:rsidR="003008EA" w:rsidRPr="003008EA" w14:paraId="5D8A1874"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6DF63F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6309BAF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07575CB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3D8CCC65"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4C424801"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5D90B3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428FCDC4"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21D5A60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1C50365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r>
      <w:tr w:rsidR="003008EA" w:rsidRPr="003008EA" w14:paraId="711D199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D12D60"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lastRenderedPageBreak/>
              <w:t xml:space="preserve"> Akilen </w:t>
            </w:r>
          </w:p>
        </w:tc>
        <w:tc>
          <w:tcPr>
            <w:tcW w:w="0" w:type="auto"/>
            <w:tcBorders>
              <w:top w:val="nil"/>
              <w:left w:val="nil"/>
              <w:bottom w:val="single" w:sz="4" w:space="0" w:color="auto"/>
              <w:right w:val="single" w:sz="4" w:space="0" w:color="auto"/>
            </w:tcBorders>
            <w:shd w:val="clear" w:color="auto" w:fill="auto"/>
            <w:noWrap/>
            <w:vAlign w:val="bottom"/>
            <w:hideMark/>
          </w:tcPr>
          <w:p w14:paraId="64C67BA3"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2D820C29"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50</w:t>
            </w:r>
          </w:p>
        </w:tc>
        <w:tc>
          <w:tcPr>
            <w:tcW w:w="0" w:type="auto"/>
            <w:tcBorders>
              <w:top w:val="nil"/>
              <w:left w:val="nil"/>
              <w:bottom w:val="single" w:sz="4" w:space="0" w:color="auto"/>
              <w:right w:val="single" w:sz="4" w:space="0" w:color="auto"/>
            </w:tcBorders>
            <w:shd w:val="clear" w:color="auto" w:fill="auto"/>
            <w:noWrap/>
            <w:vAlign w:val="bottom"/>
            <w:hideMark/>
          </w:tcPr>
          <w:p w14:paraId="7119429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77E44312"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46C65B2"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4D86000E"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28BD013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75E54711"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r w:rsidR="003008EA" w:rsidRPr="003008EA" w14:paraId="6FE5925C" w14:textId="77777777" w:rsidTr="003008EA">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0AEDF8F6"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Ziltrolin </w:t>
            </w:r>
          </w:p>
        </w:tc>
        <w:tc>
          <w:tcPr>
            <w:tcW w:w="0" w:type="auto"/>
            <w:tcBorders>
              <w:top w:val="nil"/>
              <w:left w:val="nil"/>
              <w:bottom w:val="single" w:sz="4" w:space="0" w:color="auto"/>
              <w:right w:val="single" w:sz="4" w:space="0" w:color="auto"/>
            </w:tcBorders>
            <w:shd w:val="clear" w:color="auto" w:fill="auto"/>
            <w:noWrap/>
            <w:vAlign w:val="bottom"/>
            <w:hideMark/>
          </w:tcPr>
          <w:p w14:paraId="6674ACBD"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 xml:space="preserve"> Aldisa Sr </w:t>
            </w:r>
          </w:p>
        </w:tc>
        <w:tc>
          <w:tcPr>
            <w:tcW w:w="0" w:type="auto"/>
            <w:tcBorders>
              <w:top w:val="nil"/>
              <w:left w:val="nil"/>
              <w:bottom w:val="single" w:sz="4" w:space="0" w:color="auto"/>
              <w:right w:val="single" w:sz="4" w:space="0" w:color="auto"/>
            </w:tcBorders>
            <w:shd w:val="clear" w:color="auto" w:fill="auto"/>
            <w:noWrap/>
            <w:vAlign w:val="bottom"/>
            <w:hideMark/>
          </w:tcPr>
          <w:p w14:paraId="2513B16B"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c>
          <w:tcPr>
            <w:tcW w:w="0" w:type="auto"/>
            <w:tcBorders>
              <w:top w:val="nil"/>
              <w:left w:val="nil"/>
              <w:bottom w:val="single" w:sz="4" w:space="0" w:color="auto"/>
              <w:right w:val="single" w:sz="4" w:space="0" w:color="auto"/>
            </w:tcBorders>
            <w:shd w:val="clear" w:color="auto" w:fill="auto"/>
            <w:noWrap/>
            <w:vAlign w:val="bottom"/>
            <w:hideMark/>
          </w:tcPr>
          <w:p w14:paraId="7F8A18C7" w14:textId="77777777" w:rsidR="003008EA" w:rsidRPr="003008EA" w:rsidRDefault="003008EA" w:rsidP="003008EA">
            <w:pPr>
              <w:spacing w:line="240" w:lineRule="auto"/>
              <w:ind w:firstLine="0"/>
              <w:jc w:val="left"/>
              <w:rPr>
                <w:rFonts w:eastAsia="Times New Roman" w:cs="Times New Roman"/>
                <w:color w:val="000000"/>
                <w:sz w:val="22"/>
              </w:rPr>
            </w:pPr>
            <w:r w:rsidRPr="003008EA">
              <w:rPr>
                <w:rFonts w:eastAsia="Times New Roman" w:cs="Times New Roman"/>
                <w:color w:val="000000"/>
                <w:sz w:val="22"/>
              </w:rPr>
              <w:t>100</w:t>
            </w:r>
          </w:p>
        </w:tc>
      </w:tr>
    </w:tbl>
    <w:p w14:paraId="1BA520A2" w14:textId="77777777" w:rsidR="006E35C9" w:rsidRDefault="006E35C9" w:rsidP="00E50027">
      <w:pPr>
        <w:ind w:firstLine="0"/>
      </w:pPr>
    </w:p>
    <w:p w14:paraId="4D80DA47" w14:textId="3ADD8136" w:rsidR="00DE57A7" w:rsidRDefault="00DE57A7" w:rsidP="00023C04">
      <w:r>
        <w:t>Hasil</w:t>
      </w:r>
      <w:r w:rsidR="00C86085">
        <w:t xml:space="preserve"> perhitungan</w:t>
      </w:r>
      <w:r>
        <w:t xml:space="preserve"> algoritma Apriori pada tabel </w:t>
      </w:r>
      <w:r>
        <w:fldChar w:fldCharType="begin"/>
      </w:r>
      <w:r>
        <w:instrText xml:space="preserve"> REF hasil_apriori_ \h </w:instrText>
      </w:r>
      <w:r>
        <w:fldChar w:fldCharType="separate"/>
      </w:r>
      <w:r w:rsidR="00401C47">
        <w:t>4.</w:t>
      </w:r>
      <w:r w:rsidR="00401C47">
        <w:rPr>
          <w:noProof/>
        </w:rPr>
        <w:t>11</w:t>
      </w:r>
      <w:r>
        <w:fldChar w:fldCharType="end"/>
      </w:r>
      <w:r>
        <w:t xml:space="preserve"> menunjukkan bahwa</w:t>
      </w:r>
      <w:r w:rsidR="006E35C9">
        <w:t xml:space="preserve"> </w:t>
      </w:r>
      <w:r w:rsidR="004113A8">
        <w:t>t</w:t>
      </w:r>
      <w:r w:rsidR="003C379D">
        <w:t>erdapat</w:t>
      </w:r>
      <w:r w:rsidR="00AE701A">
        <w:t xml:space="preserve"> 12 aturan (role) </w:t>
      </w:r>
      <w:proofErr w:type="gramStart"/>
      <w:r w:rsidR="00AE701A">
        <w:t xml:space="preserve">yang </w:t>
      </w:r>
      <w:r w:rsidR="003C379D">
        <w:t xml:space="preserve"> </w:t>
      </w:r>
      <w:r w:rsidR="00AE701A">
        <w:t>sering</w:t>
      </w:r>
      <w:proofErr w:type="gramEnd"/>
      <w:r w:rsidR="00AE701A">
        <w:t xml:space="preserve"> terjadi dalam pola pembelian obat, yaitu </w:t>
      </w:r>
      <w:r w:rsidR="004113A8">
        <w:t>o</w:t>
      </w:r>
      <w:r w:rsidR="003C379D">
        <w:t xml:space="preserve">bat Acilaz </w:t>
      </w:r>
      <w:r w:rsidR="00AE701A">
        <w:t>dengan obat Acarbose</w:t>
      </w:r>
      <w:r w:rsidR="00CB5621">
        <w:t xml:space="preserve"> 100</w:t>
      </w:r>
      <w:r w:rsidR="00AE701A">
        <w:t xml:space="preserve"> Mg, obat Acilaz dengan Aldisa Sr, obat Acilaz dengan Zitrolin</w:t>
      </w:r>
      <w:r w:rsidR="00CB5621">
        <w:t xml:space="preserve">, Acarbose 100 Mg dengan Zitrolin, Acarbose 100 Mg dengan Acilaz, Acarbose 100 Mg dengan Aldisa Sr, Aldisa Sr dengan </w:t>
      </w:r>
      <w:r w:rsidR="00AF3724">
        <w:t xml:space="preserve">Acarbose 100 Mg, Aldisa Sr dengan Acarbose 100 Mg, Aldisa Sr dengan Acilaz, Aldisa Sr dengan Zitrolin. </w:t>
      </w:r>
      <w:r w:rsidR="00CB5621">
        <w:t>Pola pembelian tersebuat dikatakan sering terjadi karna masing – masing memiliki nilai support 100 % dan confidence 100 %.</w:t>
      </w:r>
      <w:r w:rsidR="00EB1481">
        <w:t xml:space="preserve"> </w:t>
      </w:r>
      <w:r w:rsidR="004113A8">
        <w:t xml:space="preserve"> Untuk h</w:t>
      </w:r>
      <w:r w:rsidR="00C86085">
        <w:t xml:space="preserve">asil perhitungan </w:t>
      </w:r>
      <w:r>
        <w:t xml:space="preserve">algoritma Regresi Linear pada tabel </w:t>
      </w:r>
      <w:r>
        <w:fldChar w:fldCharType="begin"/>
      </w:r>
      <w:r>
        <w:instrText xml:space="preserve"> REF hasil_regresi_linear_ \h </w:instrText>
      </w:r>
      <w:r>
        <w:fldChar w:fldCharType="separate"/>
      </w:r>
      <w:r w:rsidR="00401C47">
        <w:t>4.</w:t>
      </w:r>
      <w:r w:rsidR="00401C47">
        <w:rPr>
          <w:noProof/>
        </w:rPr>
        <w:t>10</w:t>
      </w:r>
      <w:r>
        <w:fldChar w:fldCharType="end"/>
      </w:r>
      <w:r>
        <w:t xml:space="preserve"> menunjukkan bahwa</w:t>
      </w:r>
      <w:r w:rsidR="001A2F3E">
        <w:t xml:space="preserve"> rata – rata nilai koefisien determinasi terbilang cukup rendah karna berada di angka 0.21, tetapi untuk nilai keakurasiannya terbilang baik karna berada dibawah 50 % (27%). Obat yang memiliki tingkat akurasi tertinggi adalah obat Acilaz. Obat Acilaz memiliki tingkat keakuratan tertinggi dibandingkan dengan obat yang lainnya, hal ini ditandai </w:t>
      </w:r>
      <w:proofErr w:type="gramStart"/>
      <w:r w:rsidR="001A2F3E">
        <w:t>dengan  nilai</w:t>
      </w:r>
      <w:proofErr w:type="gramEnd"/>
      <w:r w:rsidR="001A2F3E">
        <w:t xml:space="preserve"> Mean Absolute Percentage Error nya yang terendah yaitu 14 %,</w:t>
      </w:r>
      <w:r w:rsidR="00526752">
        <w:t xml:space="preserve"> </w:t>
      </w:r>
    </w:p>
    <w:p w14:paraId="5BBAAA53" w14:textId="77777777" w:rsidR="00DE57A7" w:rsidRDefault="00DE57A7" w:rsidP="006A1E61">
      <w:pPr>
        <w:pStyle w:val="BAB"/>
        <w:sectPr w:rsidR="00DE57A7" w:rsidSect="00FB1530">
          <w:pgSz w:w="11907" w:h="16840" w:code="9"/>
          <w:pgMar w:top="2268" w:right="1701" w:bottom="1701" w:left="2268" w:header="720" w:footer="720" w:gutter="0"/>
          <w:cols w:space="720"/>
          <w:docGrid w:linePitch="360"/>
        </w:sectPr>
      </w:pPr>
      <w:bookmarkStart w:id="149" w:name="_Toc525893928"/>
    </w:p>
    <w:p w14:paraId="3386033E" w14:textId="110DDBEC" w:rsidR="00AD355B" w:rsidRDefault="00D6433E" w:rsidP="006A1E61">
      <w:pPr>
        <w:pStyle w:val="BAB"/>
      </w:pPr>
      <w:bookmarkStart w:id="150" w:name="_Toc59097208"/>
      <w:r>
        <w:lastRenderedPageBreak/>
        <w:t>BAB V</w:t>
      </w:r>
      <w:r w:rsidR="006A1E61">
        <w:br/>
        <w:t>PENUTUP</w:t>
      </w:r>
      <w:bookmarkEnd w:id="149"/>
      <w:bookmarkEnd w:id="150"/>
    </w:p>
    <w:p w14:paraId="373722DD" w14:textId="77777777" w:rsidR="00AD355B" w:rsidRDefault="00AD355B" w:rsidP="00621F0F"/>
    <w:p w14:paraId="59413ABF" w14:textId="77777777" w:rsidR="00621F0F" w:rsidRPr="00D630B1" w:rsidRDefault="00621F0F" w:rsidP="00DE57A7">
      <w:pPr>
        <w:pStyle w:val="51"/>
        <w:keepNext/>
      </w:pPr>
      <w:bookmarkStart w:id="151" w:name="_Toc525893929"/>
      <w:bookmarkStart w:id="152" w:name="_Toc59097209"/>
      <w:r w:rsidRPr="00D630B1">
        <w:t>Kesimpulan</w:t>
      </w:r>
      <w:bookmarkEnd w:id="151"/>
      <w:bookmarkEnd w:id="152"/>
    </w:p>
    <w:p w14:paraId="3460573B" w14:textId="619952E3" w:rsidR="00B2675D" w:rsidRDefault="00927646" w:rsidP="00B2675D">
      <w:r>
        <w:t xml:space="preserve">Berdasarkan dari hasil penelitian dan implementasi sistem </w:t>
      </w:r>
      <w:r w:rsidR="00341A04">
        <w:t>pengelolaan obat</w:t>
      </w:r>
      <w:r>
        <w:t xml:space="preserve"> pada </w:t>
      </w:r>
      <w:r w:rsidR="00341A04">
        <w:t>Rumah Sakit Umum Daerah Buton</w:t>
      </w:r>
      <w:r>
        <w:t xml:space="preserve"> dengan menggunakan metode </w:t>
      </w:r>
      <w:r w:rsidR="00341A04">
        <w:rPr>
          <w:iCs/>
        </w:rPr>
        <w:t>algoritma Apriori dan Regresi Linear dengan menggunakan data transaksi penjualan obat berjumlah 84 data transaksi</w:t>
      </w:r>
      <w:r w:rsidR="001E623B">
        <w:rPr>
          <w:iCs/>
        </w:rPr>
        <w:t xml:space="preserve"> dalam kurun waktu Januari – Desember 2019</w:t>
      </w:r>
      <w:r w:rsidR="00341A04">
        <w:rPr>
          <w:iCs/>
        </w:rPr>
        <w:t>,</w:t>
      </w:r>
      <w:r>
        <w:rPr>
          <w:i/>
          <w:iCs/>
        </w:rPr>
        <w:t xml:space="preserve"> </w:t>
      </w:r>
      <w:r>
        <w:t>dapat di tari</w:t>
      </w:r>
      <w:r w:rsidR="00ED2527">
        <w:t xml:space="preserve">k kesimpulan </w:t>
      </w:r>
      <w:r w:rsidR="00666090">
        <w:t>sebagai berikut</w:t>
      </w:r>
      <w:r w:rsidR="00ED2527">
        <w:t xml:space="preserve"> </w:t>
      </w:r>
      <w:r w:rsidR="00B2675D">
        <w:t>:</w:t>
      </w:r>
    </w:p>
    <w:p w14:paraId="71CF2F1F" w14:textId="1FD3C187" w:rsidR="00B2675D" w:rsidRDefault="00666090" w:rsidP="001C6C5A">
      <w:pPr>
        <w:pStyle w:val="52a"/>
        <w:jc w:val="both"/>
      </w:pPr>
      <w:r>
        <w:t>Metode Regresi Linear yang digunakan untuk memprediksi penjualan obat</w:t>
      </w:r>
      <w:r w:rsidR="00875027">
        <w:t xml:space="preserve"> Rumah Sakit Umum Daerah </w:t>
      </w:r>
      <w:proofErr w:type="gramStart"/>
      <w:r w:rsidR="00875027">
        <w:t>Buton</w:t>
      </w:r>
      <w:r>
        <w:t xml:space="preserve"> </w:t>
      </w:r>
      <w:r w:rsidR="00875027">
        <w:t xml:space="preserve"> </w:t>
      </w:r>
      <w:r>
        <w:t>mempunyai</w:t>
      </w:r>
      <w:proofErr w:type="gramEnd"/>
      <w:r>
        <w:t xml:space="preserve"> </w:t>
      </w:r>
      <w:r w:rsidR="001C6C5A">
        <w:t xml:space="preserve">tingkat keakuratan yang </w:t>
      </w:r>
      <w:r>
        <w:t>tinggi. Hal ini dibuktikan dengan nilai perhitungan Mean Absolute Percentage Error (MAPE) berada di bawah 50 %</w:t>
      </w:r>
    </w:p>
    <w:p w14:paraId="1BFAB5EE" w14:textId="4E4A66B9" w:rsidR="003E4DDA" w:rsidRDefault="00734C41" w:rsidP="001C6C5A">
      <w:pPr>
        <w:pStyle w:val="52a"/>
        <w:jc w:val="both"/>
      </w:pPr>
      <w:r>
        <w:t>Algoritma Apriori dapat digunakan untuk menemukan pola</w:t>
      </w:r>
      <w:r w:rsidR="00875027">
        <w:t xml:space="preserve"> kombinasi pembelian obat di Rumah Sakit Umum Daerah Buton.</w:t>
      </w:r>
      <w:r w:rsidR="003E4DDA">
        <w:t xml:space="preserve"> </w:t>
      </w:r>
      <w:r w:rsidR="003E4DDA" w:rsidRPr="003E4DDA">
        <w:t xml:space="preserve">Pola kombinasi yang dihasilkan bejumlah </w:t>
      </w:r>
      <w:r w:rsidR="003E4DDA">
        <w:t>42 rules dengan minimum support sebesar 2% dan nilai minimum confidence sebesar 1%</w:t>
      </w:r>
      <w:r w:rsidR="001C6C5A">
        <w:t xml:space="preserve">. Dari 42 rules yang ditemukan, terdapat 12 rules dengan nilai support dan confidence maksimal yaitu 100 %. </w:t>
      </w:r>
    </w:p>
    <w:p w14:paraId="23CE9A1D" w14:textId="6028475C" w:rsidR="008918D2" w:rsidRDefault="008918D2" w:rsidP="001C6C5A"/>
    <w:p w14:paraId="47FB16F6" w14:textId="77777777" w:rsidR="00AD355B" w:rsidRDefault="00621F0F" w:rsidP="00DE57A7">
      <w:pPr>
        <w:pStyle w:val="51"/>
        <w:keepNext/>
      </w:pPr>
      <w:bookmarkStart w:id="153" w:name="_Toc525893930"/>
      <w:bookmarkStart w:id="154" w:name="_Toc59097210"/>
      <w:r>
        <w:t>Saran</w:t>
      </w:r>
      <w:bookmarkEnd w:id="153"/>
      <w:bookmarkEnd w:id="154"/>
    </w:p>
    <w:p w14:paraId="06ACBFB3" w14:textId="77777777" w:rsidR="00DC0B8A" w:rsidRDefault="00D84237" w:rsidP="00EA0963">
      <w:r>
        <w:t xml:space="preserve">Ada beberapa hal yang perlu di sampaikan kepada </w:t>
      </w:r>
      <w:r w:rsidR="00274443">
        <w:t xml:space="preserve">para </w:t>
      </w:r>
      <w:r>
        <w:t xml:space="preserve">pengembang </w:t>
      </w:r>
      <w:r w:rsidR="00EA0963">
        <w:t xml:space="preserve">di antaranya </w:t>
      </w:r>
      <w:r>
        <w:t xml:space="preserve">yaitu sebagai </w:t>
      </w:r>
      <w:proofErr w:type="gramStart"/>
      <w:r>
        <w:t>berikut :</w:t>
      </w:r>
      <w:proofErr w:type="gramEnd"/>
    </w:p>
    <w:p w14:paraId="684D67C5" w14:textId="538B466C" w:rsidR="009B438E" w:rsidRDefault="009B438E" w:rsidP="00B2675D">
      <w:pPr>
        <w:pStyle w:val="52a"/>
        <w:numPr>
          <w:ilvl w:val="0"/>
          <w:numId w:val="44"/>
        </w:numPr>
        <w:ind w:left="425" w:hanging="425"/>
      </w:pPr>
      <w:r>
        <w:t>Sistem ini hanya dapat berjalan di browser, dan diharapkan kepada para pengembang untuk dapat mengembangkannya di sistem Android</w:t>
      </w:r>
    </w:p>
    <w:p w14:paraId="417C4C23" w14:textId="4944C440" w:rsidR="00044C53" w:rsidRDefault="00044C53" w:rsidP="00044C53">
      <w:pPr>
        <w:pStyle w:val="52a"/>
        <w:numPr>
          <w:ilvl w:val="0"/>
          <w:numId w:val="44"/>
        </w:numPr>
        <w:ind w:left="425" w:hanging="425"/>
      </w:pPr>
      <w:r>
        <w:t>Sistem ini hanya menggunakan algoritma apriori dan regresi linear, dan diharapkan kepada para pengembang untuk dapat menambah jumlah algoritma guna mempebanyak fitur dalam hal pengelolaan obat</w:t>
      </w:r>
    </w:p>
    <w:p w14:paraId="1F43DD2F" w14:textId="6E299E0B" w:rsidR="00EA0963" w:rsidRDefault="00EA0963" w:rsidP="00044C53">
      <w:pPr>
        <w:pStyle w:val="52a"/>
        <w:numPr>
          <w:ilvl w:val="0"/>
          <w:numId w:val="0"/>
        </w:numPr>
        <w:ind w:left="425"/>
      </w:pPr>
    </w:p>
    <w:p w14:paraId="09890A07" w14:textId="77777777" w:rsidR="00621F0F" w:rsidRDefault="00621F0F" w:rsidP="00621F0F"/>
    <w:p w14:paraId="695259A0" w14:textId="77777777" w:rsidR="003051F3" w:rsidRDefault="006A1E61" w:rsidP="00621F0F">
      <w:pPr>
        <w:pStyle w:val="posisigambar"/>
        <w:ind w:left="425" w:hanging="425"/>
        <w:sectPr w:rsidR="003051F3" w:rsidSect="00FB1530">
          <w:pgSz w:w="11907" w:h="16840" w:code="9"/>
          <w:pgMar w:top="2268" w:right="1701" w:bottom="1701" w:left="2268" w:header="720" w:footer="720" w:gutter="0"/>
          <w:cols w:space="720"/>
          <w:docGrid w:linePitch="360"/>
        </w:sectPr>
      </w:pPr>
      <w:r>
        <w:br/>
      </w:r>
    </w:p>
    <w:p w14:paraId="174539FA" w14:textId="77777777" w:rsidR="00D6433E" w:rsidRDefault="00D6433E" w:rsidP="00E27F5A">
      <w:pPr>
        <w:pStyle w:val="JudulBesar"/>
      </w:pPr>
      <w:bookmarkStart w:id="155" w:name="_Toc525893931"/>
      <w:bookmarkStart w:id="156" w:name="_Toc59097211"/>
      <w:r>
        <w:lastRenderedPageBreak/>
        <w:t>DAFTAR PUSTAKA</w:t>
      </w:r>
      <w:bookmarkEnd w:id="155"/>
      <w:bookmarkEnd w:id="156"/>
    </w:p>
    <w:p w14:paraId="138F7F8B" w14:textId="77777777" w:rsidR="00694AE9" w:rsidRDefault="00694AE9" w:rsidP="001E1CD3"/>
    <w:p w14:paraId="7916ECB1" w14:textId="77777777" w:rsidR="005F2943" w:rsidRPr="005F2943" w:rsidRDefault="001E2385" w:rsidP="005F2943">
      <w:pPr>
        <w:pStyle w:val="Bibliography"/>
      </w:pPr>
      <w:r>
        <w:fldChar w:fldCharType="begin" w:fldLock="1"/>
      </w:r>
      <w:r w:rsidR="005F2943">
        <w:instrText xml:space="preserve"> ADDIN ZOTERO_BIBL {"uncited":[],"omitted":[],"custom":[]} CSL_BIBLIOGRAPHY </w:instrText>
      </w:r>
      <w:r>
        <w:fldChar w:fldCharType="separate"/>
      </w:r>
      <w:r w:rsidR="005F2943" w:rsidRPr="005F2943">
        <w:t>Asrafiani Arafah, A. and Mukhlash, I. (2015) ‘The Application of Fuzzy Association Rule on Co-Movement Analyze of Indonesian Stock Price’.</w:t>
      </w:r>
    </w:p>
    <w:p w14:paraId="7F834BA4" w14:textId="77777777" w:rsidR="005F2943" w:rsidRPr="005F2943" w:rsidRDefault="005F2943" w:rsidP="005F2943">
      <w:pPr>
        <w:pStyle w:val="Bibliography"/>
      </w:pPr>
      <w:r w:rsidRPr="005F2943">
        <w:t xml:space="preserve">Bossarito, P. (2018) ‘Prediksi Jumlah Kebutuhan Pemakaian Air Menggunakan Metode Expenential Smoothing’, </w:t>
      </w:r>
      <w:r w:rsidRPr="005F2943">
        <w:rPr>
          <w:i/>
          <w:iCs/>
        </w:rPr>
        <w:t>Jurnal Pengembangan Teknologi Informasif dan Ilmu Komputer</w:t>
      </w:r>
      <w:r w:rsidRPr="005F2943">
        <w:t>, 2(11).</w:t>
      </w:r>
    </w:p>
    <w:p w14:paraId="6AF9DF37" w14:textId="77777777" w:rsidR="005F2943" w:rsidRPr="005F2943" w:rsidRDefault="005F2943" w:rsidP="005F2943">
      <w:pPr>
        <w:pStyle w:val="Bibliography"/>
      </w:pPr>
      <w:r w:rsidRPr="005F2943">
        <w:t xml:space="preserve">Ghozali, I. (2016) </w:t>
      </w:r>
      <w:r w:rsidRPr="005F2943">
        <w:rPr>
          <w:i/>
          <w:iCs/>
        </w:rPr>
        <w:t>Aplikasi Analisis Multivariete dengan Program IBM SPSS</w:t>
      </w:r>
      <w:r w:rsidRPr="005F2943">
        <w:t>. 8th edn. Badan Penerbit Universitas Diponegoro.</w:t>
      </w:r>
    </w:p>
    <w:p w14:paraId="0EF53EF0" w14:textId="77777777" w:rsidR="005F2943" w:rsidRPr="005F2943" w:rsidRDefault="005F2943" w:rsidP="005F2943">
      <w:pPr>
        <w:pStyle w:val="Bibliography"/>
      </w:pPr>
      <w:r w:rsidRPr="005F2943">
        <w:t xml:space="preserve">Han, J., Kamber, M. and Pei, J. (2011) </w:t>
      </w:r>
      <w:r w:rsidRPr="005F2943">
        <w:rPr>
          <w:i/>
          <w:iCs/>
        </w:rPr>
        <w:t>Data Mining: Concepts and Techniques Third Edition</w:t>
      </w:r>
      <w:r w:rsidRPr="005F2943">
        <w:t>. 3rd edn.</w:t>
      </w:r>
    </w:p>
    <w:p w14:paraId="717C3DB3" w14:textId="77777777" w:rsidR="005F2943" w:rsidRPr="005F2943" w:rsidRDefault="005F2943" w:rsidP="005F2943">
      <w:pPr>
        <w:pStyle w:val="Bibliography"/>
      </w:pPr>
      <w:r w:rsidRPr="005F2943">
        <w:t xml:space="preserve">Herwanto, A. and Nurzaman, F. (2018) ‘Sistem Pendukung Keputusan Service Level Agreement (SLA) Klain Asuransi Kesehatan Dengan Metode Regresi Linear Dan Metode Kmeans’, </w:t>
      </w:r>
      <w:r w:rsidRPr="005F2943">
        <w:rPr>
          <w:i/>
          <w:iCs/>
        </w:rPr>
        <w:t>Prosiding Seminar Nasional Pakar</w:t>
      </w:r>
      <w:r w:rsidRPr="005F2943">
        <w:t>.</w:t>
      </w:r>
    </w:p>
    <w:p w14:paraId="4657E4ED" w14:textId="77777777" w:rsidR="005F2943" w:rsidRPr="005F2943" w:rsidRDefault="005F2943" w:rsidP="005F2943">
      <w:pPr>
        <w:pStyle w:val="Bibliography"/>
      </w:pPr>
      <w:r w:rsidRPr="005F2943">
        <w:t xml:space="preserve">Marbun and Nababan, S. (2018) ‘Perancangan Sistem Peramalan Jumlah Wisatawan Asing’, </w:t>
      </w:r>
      <w:r w:rsidRPr="005F2943">
        <w:rPr>
          <w:i/>
          <w:iCs/>
        </w:rPr>
        <w:t>Jurnal Mantik Penusa</w:t>
      </w:r>
      <w:r w:rsidRPr="005F2943">
        <w:t>.</w:t>
      </w:r>
    </w:p>
    <w:p w14:paraId="34F63D54" w14:textId="77777777" w:rsidR="005F2943" w:rsidRPr="005F2943" w:rsidRDefault="005F2943" w:rsidP="005F2943">
      <w:pPr>
        <w:pStyle w:val="Bibliography"/>
      </w:pPr>
      <w:r w:rsidRPr="005F2943">
        <w:t xml:space="preserve">Nafi’iyah, N. (2016) ‘Perbandingan Regresi Linear, Backpropagation Dan Fuzzy Mamdani Dalam Prediksi Harga Emas’, </w:t>
      </w:r>
      <w:r w:rsidRPr="005F2943">
        <w:rPr>
          <w:i/>
          <w:iCs/>
        </w:rPr>
        <w:t>Seminar Nasional Inovasi dan Aplikasi Teknologi Industri (SENIATI)</w:t>
      </w:r>
      <w:r w:rsidRPr="005F2943">
        <w:t>.</w:t>
      </w:r>
    </w:p>
    <w:p w14:paraId="659B8233" w14:textId="77777777" w:rsidR="005F2943" w:rsidRPr="005F2943" w:rsidRDefault="005F2943" w:rsidP="005F2943">
      <w:pPr>
        <w:pStyle w:val="Bibliography"/>
      </w:pPr>
      <w:r w:rsidRPr="005F2943">
        <w:t>Ranjan, J. (2007) ‘Application of Data Mining Technique in Pharmaceutical Industry’, 3.</w:t>
      </w:r>
    </w:p>
    <w:p w14:paraId="19DED1B2" w14:textId="77777777" w:rsidR="005F2943" w:rsidRPr="005F2943" w:rsidRDefault="005F2943" w:rsidP="005F2943">
      <w:pPr>
        <w:pStyle w:val="Bibliography"/>
      </w:pPr>
      <w:r w:rsidRPr="005F2943">
        <w:t xml:space="preserve">Santoso, B. (2007) </w:t>
      </w:r>
      <w:r w:rsidRPr="005F2943">
        <w:rPr>
          <w:i/>
          <w:iCs/>
        </w:rPr>
        <w:t>Data Mining, Teknik Pemanfaatan Data Untuk Keperluan Bisnis</w:t>
      </w:r>
      <w:r w:rsidRPr="005F2943">
        <w:t>. Penerbit Graha Ilmu.</w:t>
      </w:r>
    </w:p>
    <w:p w14:paraId="6FF26F71" w14:textId="10EA83BA" w:rsidR="00950F17" w:rsidRDefault="001E2385" w:rsidP="00BC5B27">
      <w:pPr>
        <w:widowControl w:val="0"/>
        <w:autoSpaceDE w:val="0"/>
        <w:autoSpaceDN w:val="0"/>
        <w:adjustRightInd w:val="0"/>
        <w:ind w:left="480" w:hanging="480"/>
      </w:pPr>
      <w:r>
        <w:fldChar w:fldCharType="end"/>
      </w:r>
    </w:p>
    <w:p w14:paraId="3E66A72B" w14:textId="77777777" w:rsidR="00950F17" w:rsidRDefault="00950F17">
      <w:pPr>
        <w:jc w:val="left"/>
      </w:pPr>
      <w:r>
        <w:br w:type="page"/>
      </w:r>
    </w:p>
    <w:p w14:paraId="7E05D415" w14:textId="0327EF7F" w:rsidR="005D3083" w:rsidRDefault="00950F17" w:rsidP="00950F17">
      <w:pPr>
        <w:pStyle w:val="Kabur"/>
      </w:pPr>
      <w:bookmarkStart w:id="157" w:name="_Toc59097212"/>
      <w:r>
        <w:lastRenderedPageBreak/>
        <w:t>LAMPIRAN</w:t>
      </w:r>
      <w:bookmarkEnd w:id="157"/>
    </w:p>
    <w:p w14:paraId="12FA3784" w14:textId="77777777" w:rsidR="007754F3" w:rsidRDefault="007754F3" w:rsidP="00950F17">
      <w:pPr>
        <w:pStyle w:val="Kabur"/>
      </w:pPr>
    </w:p>
    <w:p w14:paraId="24308BC9" w14:textId="77777777" w:rsidR="007754F3" w:rsidRDefault="007754F3" w:rsidP="00950F17">
      <w:pPr>
        <w:pStyle w:val="Kabur"/>
      </w:pPr>
    </w:p>
    <w:p w14:paraId="756F66C6" w14:textId="77777777" w:rsidR="007754F3" w:rsidRPr="003051F3" w:rsidRDefault="007754F3" w:rsidP="00950F17">
      <w:pPr>
        <w:pStyle w:val="Kabur"/>
      </w:pPr>
    </w:p>
    <w:sectPr w:rsidR="007754F3" w:rsidRPr="003051F3" w:rsidSect="00FB1530">
      <w:headerReference w:type="default" r:id="rId36"/>
      <w:footerReference w:type="default" r:id="rId37"/>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148F5C" w14:textId="77777777" w:rsidR="000E0EC1" w:rsidRDefault="000E0EC1" w:rsidP="00E27F5A">
      <w:pPr>
        <w:spacing w:line="240" w:lineRule="auto"/>
      </w:pPr>
      <w:r>
        <w:separator/>
      </w:r>
    </w:p>
  </w:endnote>
  <w:endnote w:type="continuationSeparator" w:id="0">
    <w:p w14:paraId="17A5EAF9" w14:textId="77777777" w:rsidR="000E0EC1" w:rsidRDefault="000E0EC1" w:rsidP="00E27F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AC6F20" w14:textId="3C406D9F" w:rsidR="00541185" w:rsidRDefault="00541185" w:rsidP="00760B73">
    <w:pPr>
      <w:pStyle w:val="Footer"/>
      <w:jc w:val="center"/>
    </w:pPr>
  </w:p>
  <w:p w14:paraId="45300115" w14:textId="77777777" w:rsidR="00541185" w:rsidRDefault="0054118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0BBEDC" w14:textId="578E582F" w:rsidR="00541185" w:rsidRDefault="00541185" w:rsidP="00AD0810">
    <w:pPr>
      <w:pStyle w:val="Footer"/>
      <w:jc w:val="center"/>
    </w:pPr>
  </w:p>
  <w:p w14:paraId="00A60B64" w14:textId="77777777" w:rsidR="00541185" w:rsidRDefault="0054118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ACB98" w14:textId="3AEAA02B" w:rsidR="00541185" w:rsidRDefault="00541185" w:rsidP="005D3083">
    <w:pPr>
      <w:pStyle w:val="Footer"/>
    </w:pPr>
  </w:p>
  <w:p w14:paraId="4DF143A9" w14:textId="77777777" w:rsidR="00541185" w:rsidRDefault="00541185" w:rsidP="008201EF">
    <w:pPr>
      <w:pStyle w:val="Footer"/>
      <w:ind w:firstLine="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0148825"/>
      <w:docPartObj>
        <w:docPartGallery w:val="Page Numbers (Bottom of Page)"/>
        <w:docPartUnique/>
      </w:docPartObj>
    </w:sdtPr>
    <w:sdtEndPr>
      <w:rPr>
        <w:noProof/>
      </w:rPr>
    </w:sdtEndPr>
    <w:sdtContent>
      <w:p w14:paraId="5A2D62F3" w14:textId="77777777" w:rsidR="00541185" w:rsidRDefault="00541185">
        <w:pPr>
          <w:pStyle w:val="Footer"/>
          <w:jc w:val="center"/>
        </w:pPr>
        <w:r>
          <w:fldChar w:fldCharType="begin"/>
        </w:r>
        <w:r>
          <w:instrText xml:space="preserve"> PAGE   \* MERGEFORMAT </w:instrText>
        </w:r>
        <w:r>
          <w:fldChar w:fldCharType="separate"/>
        </w:r>
        <w:r w:rsidR="00401C47">
          <w:rPr>
            <w:noProof/>
          </w:rPr>
          <w:t>14</w:t>
        </w:r>
        <w:r>
          <w:rPr>
            <w:noProof/>
          </w:rPr>
          <w:fldChar w:fldCharType="end"/>
        </w:r>
      </w:p>
    </w:sdtContent>
  </w:sdt>
  <w:p w14:paraId="1A39F6B2" w14:textId="77777777" w:rsidR="00541185" w:rsidRDefault="00541185" w:rsidP="00D96C0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572048" w14:textId="77777777" w:rsidR="00541185" w:rsidRDefault="00541185" w:rsidP="00D96C0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F31F4B" w14:textId="77777777" w:rsidR="00541185" w:rsidRDefault="00541185" w:rsidP="000628F9">
    <w:pPr>
      <w:pStyle w:val="Footer"/>
      <w:jc w:val="center"/>
    </w:pPr>
  </w:p>
  <w:p w14:paraId="41043871" w14:textId="77777777" w:rsidR="00541185" w:rsidRDefault="00541185" w:rsidP="00D96C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DD7DEA" w14:textId="77777777" w:rsidR="000E0EC1" w:rsidRDefault="000E0EC1" w:rsidP="00E27F5A">
      <w:pPr>
        <w:spacing w:line="240" w:lineRule="auto"/>
      </w:pPr>
      <w:r>
        <w:separator/>
      </w:r>
    </w:p>
  </w:footnote>
  <w:footnote w:type="continuationSeparator" w:id="0">
    <w:p w14:paraId="07FA3813" w14:textId="77777777" w:rsidR="000E0EC1" w:rsidRDefault="000E0EC1" w:rsidP="00E27F5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240355"/>
      <w:docPartObj>
        <w:docPartGallery w:val="Page Numbers (Top of Page)"/>
        <w:docPartUnique/>
      </w:docPartObj>
    </w:sdtPr>
    <w:sdtEndPr>
      <w:rPr>
        <w:noProof/>
      </w:rPr>
    </w:sdtEndPr>
    <w:sdtContent>
      <w:p w14:paraId="05B72BBD" w14:textId="5C5EA208" w:rsidR="00541185" w:rsidRDefault="00541185">
        <w:pPr>
          <w:pStyle w:val="Header"/>
          <w:jc w:val="right"/>
        </w:pPr>
        <w:r>
          <w:fldChar w:fldCharType="begin"/>
        </w:r>
        <w:r>
          <w:instrText xml:space="preserve"> PAGE   \* MERGEFORMAT </w:instrText>
        </w:r>
        <w:r>
          <w:fldChar w:fldCharType="separate"/>
        </w:r>
        <w:r w:rsidR="00401C47">
          <w:rPr>
            <w:noProof/>
          </w:rPr>
          <w:t>5</w:t>
        </w:r>
        <w:r>
          <w:rPr>
            <w:noProof/>
          </w:rPr>
          <w:fldChar w:fldCharType="end"/>
        </w:r>
      </w:p>
    </w:sdtContent>
  </w:sdt>
  <w:p w14:paraId="31F23A50" w14:textId="77777777" w:rsidR="00541185" w:rsidRDefault="0054118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0620534"/>
      <w:docPartObj>
        <w:docPartGallery w:val="Page Numbers (Top of Page)"/>
        <w:docPartUnique/>
      </w:docPartObj>
    </w:sdtPr>
    <w:sdtEndPr>
      <w:rPr>
        <w:noProof/>
      </w:rPr>
    </w:sdtEndPr>
    <w:sdtContent>
      <w:p w14:paraId="560F7533" w14:textId="4511D04F" w:rsidR="00541185" w:rsidRDefault="00541185">
        <w:pPr>
          <w:pStyle w:val="Header"/>
          <w:jc w:val="right"/>
        </w:pPr>
        <w:r>
          <w:fldChar w:fldCharType="begin"/>
        </w:r>
        <w:r>
          <w:instrText xml:space="preserve"> PAGE   \* MERGEFORMAT </w:instrText>
        </w:r>
        <w:r>
          <w:fldChar w:fldCharType="separate"/>
        </w:r>
        <w:r w:rsidR="00401C47">
          <w:rPr>
            <w:noProof/>
          </w:rPr>
          <w:t>13</w:t>
        </w:r>
        <w:r>
          <w:rPr>
            <w:noProof/>
          </w:rPr>
          <w:fldChar w:fldCharType="end"/>
        </w:r>
      </w:p>
    </w:sdtContent>
  </w:sdt>
  <w:p w14:paraId="6CB4554D" w14:textId="77777777" w:rsidR="00541185" w:rsidRDefault="0054118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4CDBA" w14:textId="77777777" w:rsidR="00541185" w:rsidRDefault="00541185" w:rsidP="006704BD">
    <w:pPr>
      <w:pStyle w:val="Header"/>
      <w:jc w:val="right"/>
    </w:pPr>
  </w:p>
  <w:p w14:paraId="61B50B98" w14:textId="77777777" w:rsidR="00541185" w:rsidRDefault="0054118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2543382"/>
      <w:docPartObj>
        <w:docPartGallery w:val="Page Numbers (Top of Page)"/>
        <w:docPartUnique/>
      </w:docPartObj>
    </w:sdtPr>
    <w:sdtEndPr>
      <w:rPr>
        <w:noProof/>
      </w:rPr>
    </w:sdtEndPr>
    <w:sdtContent>
      <w:p w14:paraId="76347516" w14:textId="2DA28277" w:rsidR="00541185" w:rsidRDefault="00541185">
        <w:pPr>
          <w:pStyle w:val="Header"/>
          <w:jc w:val="right"/>
        </w:pPr>
        <w:r>
          <w:fldChar w:fldCharType="begin"/>
        </w:r>
        <w:r>
          <w:instrText xml:space="preserve"> PAGE   \* MERGEFORMAT </w:instrText>
        </w:r>
        <w:r>
          <w:fldChar w:fldCharType="separate"/>
        </w:r>
        <w:r w:rsidR="00401C47">
          <w:rPr>
            <w:noProof/>
          </w:rPr>
          <w:t>37</w:t>
        </w:r>
        <w:r>
          <w:rPr>
            <w:noProof/>
          </w:rPr>
          <w:fldChar w:fldCharType="end"/>
        </w:r>
      </w:p>
    </w:sdtContent>
  </w:sdt>
  <w:p w14:paraId="0C677918" w14:textId="77777777" w:rsidR="00541185" w:rsidRDefault="0054118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F451EA" w14:textId="77777777" w:rsidR="00541185" w:rsidRDefault="00541185" w:rsidP="00D96C08">
    <w:pPr>
      <w:pStyle w:val="Header"/>
      <w:jc w:val="right"/>
    </w:pPr>
  </w:p>
  <w:p w14:paraId="24F762CA" w14:textId="77777777" w:rsidR="00541185" w:rsidRDefault="005411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71469"/>
    <w:multiLevelType w:val="hybridMultilevel"/>
    <w:tmpl w:val="18340696"/>
    <w:lvl w:ilvl="0" w:tplc="E9F87052">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 w15:restartNumberingAfterBreak="0">
    <w:nsid w:val="033C4E70"/>
    <w:multiLevelType w:val="hybridMultilevel"/>
    <w:tmpl w:val="14EC0D36"/>
    <w:lvl w:ilvl="0" w:tplc="4E44D9D2">
      <w:start w:val="1"/>
      <w:numFmt w:val="decimal"/>
      <w:pStyle w:val="321"/>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 w15:restartNumberingAfterBreak="0">
    <w:nsid w:val="0779661E"/>
    <w:multiLevelType w:val="hybridMultilevel"/>
    <w:tmpl w:val="466E4F28"/>
    <w:lvl w:ilvl="0" w:tplc="151AC938">
      <w:start w:val="1"/>
      <w:numFmt w:val="lowerLetter"/>
      <w:pStyle w:val="p1"/>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3720F2"/>
    <w:multiLevelType w:val="hybridMultilevel"/>
    <w:tmpl w:val="B3B48474"/>
    <w:lvl w:ilvl="0" w:tplc="F21EEADA">
      <w:start w:val="1"/>
      <w:numFmt w:val="lowerLetter"/>
      <w:pStyle w:val="a1"/>
      <w:lvlText w:val="%1."/>
      <w:lvlJc w:val="left"/>
      <w:pPr>
        <w:ind w:left="15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AE0ED5"/>
    <w:multiLevelType w:val="multilevel"/>
    <w:tmpl w:val="8EB42F60"/>
    <w:lvl w:ilvl="0">
      <w:start w:val="1"/>
      <w:numFmt w:val="decimal"/>
      <w:lvlText w:val="4.%1."/>
      <w:lvlJc w:val="left"/>
      <w:pPr>
        <w:ind w:left="1145"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4.%1.%2."/>
      <w:lvlJc w:val="left"/>
      <w:pPr>
        <w:ind w:left="1440" w:hanging="360"/>
      </w:pPr>
      <w:rPr>
        <w:rFonts w:hint="default"/>
      </w:rPr>
    </w:lvl>
    <w:lvl w:ilvl="2">
      <w:start w:val="1"/>
      <w:numFmt w:val="decimal"/>
      <w:pStyle w:val="422"/>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0A70A65"/>
    <w:multiLevelType w:val="hybridMultilevel"/>
    <w:tmpl w:val="C4BE6120"/>
    <w:lvl w:ilvl="0" w:tplc="6B48196A">
      <w:start w:val="1"/>
      <w:numFmt w:val="lowerLetter"/>
      <w:pStyle w:val="51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AF31D5"/>
    <w:multiLevelType w:val="hybridMultilevel"/>
    <w:tmpl w:val="1D1C3BB2"/>
    <w:lvl w:ilvl="0" w:tplc="7672860E">
      <w:start w:val="1"/>
      <w:numFmt w:val="lowerLetter"/>
      <w:pStyle w:val="p2"/>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7" w15:restartNumberingAfterBreak="0">
    <w:nsid w:val="12F616AD"/>
    <w:multiLevelType w:val="hybridMultilevel"/>
    <w:tmpl w:val="82F0D7B2"/>
    <w:lvl w:ilvl="0" w:tplc="8104FC4E">
      <w:start w:val="1"/>
      <w:numFmt w:val="decimal"/>
      <w:pStyle w:val="111"/>
      <w:lvlText w:val="1.6.%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8" w15:restartNumberingAfterBreak="0">
    <w:nsid w:val="17BA620C"/>
    <w:multiLevelType w:val="hybridMultilevel"/>
    <w:tmpl w:val="3F04E996"/>
    <w:lvl w:ilvl="0" w:tplc="DCDC861C">
      <w:start w:val="1"/>
      <w:numFmt w:val="lowerLetter"/>
      <w:pStyle w:val="p3"/>
      <w:lvlText w:val="%1."/>
      <w:lvlJc w:val="left"/>
      <w:pPr>
        <w:ind w:left="785" w:hanging="360"/>
      </w:pPr>
      <w:rPr>
        <w:rFonts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9" w15:restartNumberingAfterBreak="0">
    <w:nsid w:val="18465A89"/>
    <w:multiLevelType w:val="hybridMultilevel"/>
    <w:tmpl w:val="EF2AC48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15:restartNumberingAfterBreak="0">
    <w:nsid w:val="1C97168E"/>
    <w:multiLevelType w:val="hybridMultilevel"/>
    <w:tmpl w:val="7EC25D44"/>
    <w:lvl w:ilvl="0" w:tplc="953CA02C">
      <w:start w:val="1"/>
      <w:numFmt w:val="decimal"/>
      <w:pStyle w:val="langka"/>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D8232D8"/>
    <w:multiLevelType w:val="multilevel"/>
    <w:tmpl w:val="5BBE1014"/>
    <w:lvl w:ilvl="0">
      <w:start w:val="1"/>
      <w:numFmt w:val="decimal"/>
      <w:pStyle w:val="11"/>
      <w:lvlText w:val="1.%1."/>
      <w:lvlJc w:val="left"/>
      <w:pPr>
        <w:ind w:left="1145" w:hanging="360"/>
      </w:pPr>
      <w:rPr>
        <w:rFonts w:hint="default"/>
      </w:rPr>
    </w:lvl>
    <w:lvl w:ilvl="1">
      <w:start w:val="1"/>
      <w:numFmt w:val="decimal"/>
      <w:pStyle w:val="satusatusatu"/>
      <w:lvlText w:val="%2."/>
      <w:lvlJc w:val="left"/>
      <w:pPr>
        <w:ind w:left="1865" w:hanging="360"/>
      </w:pPr>
      <w:rPr>
        <w:rFonts w:hint="default"/>
      </w:rPr>
    </w:lvl>
    <w:lvl w:ilvl="2">
      <w:start w:val="1"/>
      <w:numFmt w:val="lowerRoman"/>
      <w:lvlText w:val="%3."/>
      <w:lvlJc w:val="right"/>
      <w:pPr>
        <w:ind w:left="2585" w:hanging="180"/>
      </w:pPr>
      <w:rPr>
        <w:rFonts w:hint="default"/>
      </w:rPr>
    </w:lvl>
    <w:lvl w:ilvl="3">
      <w:start w:val="1"/>
      <w:numFmt w:val="decimal"/>
      <w:lvlText w:val="%4."/>
      <w:lvlJc w:val="left"/>
      <w:pPr>
        <w:ind w:left="3305" w:hanging="360"/>
      </w:pPr>
      <w:rPr>
        <w:rFonts w:hint="default"/>
      </w:rPr>
    </w:lvl>
    <w:lvl w:ilvl="4">
      <w:start w:val="1"/>
      <w:numFmt w:val="lowerLetter"/>
      <w:lvlText w:val="%5."/>
      <w:lvlJc w:val="left"/>
      <w:pPr>
        <w:ind w:left="4025" w:hanging="360"/>
      </w:pPr>
      <w:rPr>
        <w:rFonts w:hint="default"/>
      </w:rPr>
    </w:lvl>
    <w:lvl w:ilvl="5">
      <w:start w:val="1"/>
      <w:numFmt w:val="lowerRoman"/>
      <w:lvlText w:val="%6."/>
      <w:lvlJc w:val="right"/>
      <w:pPr>
        <w:ind w:left="4745" w:hanging="180"/>
      </w:pPr>
      <w:rPr>
        <w:rFonts w:hint="default"/>
      </w:rPr>
    </w:lvl>
    <w:lvl w:ilvl="6">
      <w:start w:val="1"/>
      <w:numFmt w:val="decimal"/>
      <w:lvlText w:val="%7."/>
      <w:lvlJc w:val="left"/>
      <w:pPr>
        <w:ind w:left="5465" w:hanging="360"/>
      </w:pPr>
      <w:rPr>
        <w:rFonts w:hint="default"/>
      </w:rPr>
    </w:lvl>
    <w:lvl w:ilvl="7">
      <w:start w:val="1"/>
      <w:numFmt w:val="lowerLetter"/>
      <w:lvlText w:val="%8."/>
      <w:lvlJc w:val="left"/>
      <w:pPr>
        <w:ind w:left="6185" w:hanging="360"/>
      </w:pPr>
      <w:rPr>
        <w:rFonts w:hint="default"/>
      </w:rPr>
    </w:lvl>
    <w:lvl w:ilvl="8">
      <w:start w:val="1"/>
      <w:numFmt w:val="lowerRoman"/>
      <w:lvlText w:val="%9."/>
      <w:lvlJc w:val="right"/>
      <w:pPr>
        <w:ind w:left="6905" w:hanging="180"/>
      </w:pPr>
      <w:rPr>
        <w:rFonts w:hint="default"/>
      </w:rPr>
    </w:lvl>
  </w:abstractNum>
  <w:abstractNum w:abstractNumId="12" w15:restartNumberingAfterBreak="0">
    <w:nsid w:val="24A46D32"/>
    <w:multiLevelType w:val="hybridMultilevel"/>
    <w:tmpl w:val="4E00E520"/>
    <w:lvl w:ilvl="0" w:tplc="C3F65444">
      <w:start w:val="1"/>
      <w:numFmt w:val="decimal"/>
      <w:pStyle w:val="51"/>
      <w:lvlText w:val="5.%1."/>
      <w:lvlJc w:val="left"/>
      <w:pPr>
        <w:ind w:left="12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C0106B"/>
    <w:multiLevelType w:val="hybridMultilevel"/>
    <w:tmpl w:val="F53A68E4"/>
    <w:lvl w:ilvl="0" w:tplc="6B227A24">
      <w:start w:val="1"/>
      <w:numFmt w:val="decimal"/>
      <w:pStyle w:val="21textprocessing"/>
      <w:lvlText w:val="%1."/>
      <w:lvlJc w:val="left"/>
      <w:pPr>
        <w:ind w:left="1145"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017489"/>
    <w:multiLevelType w:val="hybridMultilevel"/>
    <w:tmpl w:val="E47E5A54"/>
    <w:lvl w:ilvl="0" w:tplc="CDE2CD2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F051F0"/>
    <w:multiLevelType w:val="hybridMultilevel"/>
    <w:tmpl w:val="44EC8C3C"/>
    <w:lvl w:ilvl="0" w:tplc="5934AC46">
      <w:start w:val="1"/>
      <w:numFmt w:val="decimal"/>
      <w:pStyle w:val="411"/>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8666FD"/>
    <w:multiLevelType w:val="hybridMultilevel"/>
    <w:tmpl w:val="368269DA"/>
    <w:lvl w:ilvl="0" w:tplc="396A03FC">
      <w:start w:val="1"/>
      <w:numFmt w:val="lowerLetter"/>
      <w:pStyle w:val="penghurufan"/>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7" w15:restartNumberingAfterBreak="0">
    <w:nsid w:val="361335D7"/>
    <w:multiLevelType w:val="hybridMultilevel"/>
    <w:tmpl w:val="E2265F0A"/>
    <w:lvl w:ilvl="0" w:tplc="8326C008">
      <w:start w:val="1"/>
      <w:numFmt w:val="lowerLetter"/>
      <w:pStyle w:val="52a"/>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8" w15:restartNumberingAfterBreak="0">
    <w:nsid w:val="3ADD69B2"/>
    <w:multiLevelType w:val="hybridMultilevel"/>
    <w:tmpl w:val="D988F178"/>
    <w:lvl w:ilvl="0" w:tplc="2EACC61C">
      <w:start w:val="1"/>
      <w:numFmt w:val="decimal"/>
      <w:pStyle w:val="penguji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3E373A"/>
    <w:multiLevelType w:val="multilevel"/>
    <w:tmpl w:val="8138B79C"/>
    <w:lvl w:ilvl="0">
      <w:start w:val="1"/>
      <w:numFmt w:val="decimal"/>
      <w:pStyle w:val="21"/>
      <w:lvlText w:val="2.%1."/>
      <w:lvlJc w:val="left"/>
      <w:pPr>
        <w:ind w:left="425" w:hanging="425"/>
      </w:pPr>
      <w:rPr>
        <w:rFonts w:hint="default"/>
      </w:rPr>
    </w:lvl>
    <w:lvl w:ilvl="1">
      <w:start w:val="1"/>
      <w:numFmt w:val="decimal"/>
      <w:pStyle w:val="221"/>
      <w:lvlText w:val="2.%1.%2."/>
      <w:lvlJc w:val="left"/>
      <w:pPr>
        <w:ind w:left="425" w:hanging="425"/>
      </w:pPr>
      <w:rPr>
        <w:rFonts w:hint="default"/>
        <w:i w:val="0"/>
        <w:iCs w:val="0"/>
      </w:rPr>
    </w:lvl>
    <w:lvl w:ilvl="2">
      <w:start w:val="1"/>
      <w:numFmt w:val="lowerRoman"/>
      <w:lvlText w:val="%3."/>
      <w:lvlJc w:val="right"/>
      <w:pPr>
        <w:ind w:left="425" w:hanging="425"/>
      </w:pPr>
      <w:rPr>
        <w:rFonts w:hint="default"/>
      </w:rPr>
    </w:lvl>
    <w:lvl w:ilvl="3">
      <w:start w:val="1"/>
      <w:numFmt w:val="decimal"/>
      <w:lvlText w:val="%4."/>
      <w:lvlJc w:val="left"/>
      <w:pPr>
        <w:ind w:left="425" w:hanging="425"/>
      </w:pPr>
      <w:rPr>
        <w:rFonts w:hint="default"/>
      </w:rPr>
    </w:lvl>
    <w:lvl w:ilvl="4">
      <w:start w:val="1"/>
      <w:numFmt w:val="lowerLetter"/>
      <w:lvlText w:val="%5."/>
      <w:lvlJc w:val="left"/>
      <w:pPr>
        <w:ind w:left="425" w:hanging="425"/>
      </w:pPr>
      <w:rPr>
        <w:rFonts w:hint="default"/>
      </w:rPr>
    </w:lvl>
    <w:lvl w:ilvl="5">
      <w:start w:val="1"/>
      <w:numFmt w:val="lowerRoman"/>
      <w:lvlText w:val="%6."/>
      <w:lvlJc w:val="right"/>
      <w:pPr>
        <w:ind w:left="425" w:hanging="425"/>
      </w:pPr>
      <w:rPr>
        <w:rFonts w:hint="default"/>
      </w:rPr>
    </w:lvl>
    <w:lvl w:ilvl="6">
      <w:start w:val="1"/>
      <w:numFmt w:val="decimal"/>
      <w:lvlText w:val="%7."/>
      <w:lvlJc w:val="left"/>
      <w:pPr>
        <w:ind w:left="425" w:hanging="425"/>
      </w:pPr>
      <w:rPr>
        <w:rFonts w:hint="default"/>
      </w:rPr>
    </w:lvl>
    <w:lvl w:ilvl="7">
      <w:start w:val="1"/>
      <w:numFmt w:val="lowerLetter"/>
      <w:lvlText w:val="%8."/>
      <w:lvlJc w:val="left"/>
      <w:pPr>
        <w:ind w:left="425" w:hanging="425"/>
      </w:pPr>
      <w:rPr>
        <w:rFonts w:hint="default"/>
      </w:rPr>
    </w:lvl>
    <w:lvl w:ilvl="8">
      <w:start w:val="1"/>
      <w:numFmt w:val="lowerRoman"/>
      <w:lvlText w:val="%9."/>
      <w:lvlJc w:val="right"/>
      <w:pPr>
        <w:ind w:left="425" w:hanging="425"/>
      </w:pPr>
      <w:rPr>
        <w:rFonts w:hint="default"/>
      </w:rPr>
    </w:lvl>
  </w:abstractNum>
  <w:abstractNum w:abstractNumId="20" w15:restartNumberingAfterBreak="0">
    <w:nsid w:val="407B743E"/>
    <w:multiLevelType w:val="hybridMultilevel"/>
    <w:tmpl w:val="501CC596"/>
    <w:lvl w:ilvl="0" w:tplc="8D70881A">
      <w:start w:val="1"/>
      <w:numFmt w:val="lowerLetter"/>
      <w:pStyle w:val="penomor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9B029D"/>
    <w:multiLevelType w:val="hybridMultilevel"/>
    <w:tmpl w:val="651C62A4"/>
    <w:lvl w:ilvl="0" w:tplc="B2223D92">
      <w:start w:val="1"/>
      <w:numFmt w:val="decimal"/>
      <w:pStyle w:val="34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EA090F"/>
    <w:multiLevelType w:val="hybridMultilevel"/>
    <w:tmpl w:val="8836F650"/>
    <w:lvl w:ilvl="0" w:tplc="23D04C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FC031D"/>
    <w:multiLevelType w:val="hybridMultilevel"/>
    <w:tmpl w:val="93DE3E5A"/>
    <w:lvl w:ilvl="0" w:tplc="85E660EA">
      <w:start w:val="1"/>
      <w:numFmt w:val="decimal"/>
      <w:pStyle w:val="3341"/>
      <w:lvlText w:val="%1."/>
      <w:lvlJc w:val="left"/>
      <w:pPr>
        <w:ind w:left="199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8000CE"/>
    <w:multiLevelType w:val="multilevel"/>
    <w:tmpl w:val="E4F641EC"/>
    <w:lvl w:ilvl="0">
      <w:start w:val="1"/>
      <w:numFmt w:val="decimal"/>
      <w:pStyle w:val="31"/>
      <w:lvlText w:val="3.%1."/>
      <w:lvlJc w:val="left"/>
      <w:pPr>
        <w:ind w:left="425" w:hanging="425"/>
      </w:pPr>
      <w:rPr>
        <w:rFonts w:hint="default"/>
      </w:rPr>
    </w:lvl>
    <w:lvl w:ilvl="1">
      <w:start w:val="1"/>
      <w:numFmt w:val="decimal"/>
      <w:pStyle w:val="311"/>
      <w:lvlText w:val="3.%1.%2"/>
      <w:lvlJc w:val="left"/>
      <w:pPr>
        <w:ind w:left="425" w:hanging="425"/>
      </w:pPr>
      <w:rPr>
        <w:rFonts w:hint="default"/>
      </w:rPr>
    </w:lvl>
    <w:lvl w:ilvl="2">
      <w:start w:val="1"/>
      <w:numFmt w:val="decimal"/>
      <w:pStyle w:val="3210"/>
      <w:lvlText w:val="%3."/>
      <w:lvlJc w:val="left"/>
      <w:pPr>
        <w:ind w:left="425" w:hanging="425"/>
      </w:pPr>
      <w:rPr>
        <w:rFonts w:hint="default"/>
      </w:rPr>
    </w:lvl>
    <w:lvl w:ilvl="3">
      <w:start w:val="1"/>
      <w:numFmt w:val="decimal"/>
      <w:lvlText w:val="%4."/>
      <w:lvlJc w:val="left"/>
      <w:pPr>
        <w:ind w:left="425" w:hanging="425"/>
      </w:pPr>
      <w:rPr>
        <w:rFonts w:hint="default"/>
      </w:rPr>
    </w:lvl>
    <w:lvl w:ilvl="4">
      <w:start w:val="1"/>
      <w:numFmt w:val="lowerLetter"/>
      <w:lvlText w:val="%5."/>
      <w:lvlJc w:val="left"/>
      <w:pPr>
        <w:ind w:left="425" w:hanging="425"/>
      </w:pPr>
      <w:rPr>
        <w:rFonts w:hint="default"/>
      </w:rPr>
    </w:lvl>
    <w:lvl w:ilvl="5">
      <w:start w:val="1"/>
      <w:numFmt w:val="lowerRoman"/>
      <w:lvlText w:val="%6."/>
      <w:lvlJc w:val="right"/>
      <w:pPr>
        <w:ind w:left="425" w:hanging="425"/>
      </w:pPr>
      <w:rPr>
        <w:rFonts w:hint="default"/>
      </w:rPr>
    </w:lvl>
    <w:lvl w:ilvl="6">
      <w:start w:val="1"/>
      <w:numFmt w:val="decimal"/>
      <w:lvlText w:val="%7."/>
      <w:lvlJc w:val="left"/>
      <w:pPr>
        <w:ind w:left="425" w:hanging="425"/>
      </w:pPr>
      <w:rPr>
        <w:rFonts w:hint="default"/>
      </w:rPr>
    </w:lvl>
    <w:lvl w:ilvl="7">
      <w:start w:val="1"/>
      <w:numFmt w:val="lowerLetter"/>
      <w:lvlText w:val="%8."/>
      <w:lvlJc w:val="left"/>
      <w:pPr>
        <w:ind w:left="425" w:hanging="425"/>
      </w:pPr>
      <w:rPr>
        <w:rFonts w:hint="default"/>
      </w:rPr>
    </w:lvl>
    <w:lvl w:ilvl="8">
      <w:start w:val="1"/>
      <w:numFmt w:val="lowerRoman"/>
      <w:lvlText w:val="%9."/>
      <w:lvlJc w:val="right"/>
      <w:pPr>
        <w:ind w:left="425" w:hanging="425"/>
      </w:pPr>
      <w:rPr>
        <w:rFonts w:hint="default"/>
      </w:rPr>
    </w:lvl>
  </w:abstractNum>
  <w:abstractNum w:abstractNumId="25" w15:restartNumberingAfterBreak="0">
    <w:nsid w:val="5D5E2FFD"/>
    <w:multiLevelType w:val="hybridMultilevel"/>
    <w:tmpl w:val="941CA172"/>
    <w:lvl w:ilvl="0" w:tplc="1BE80D36">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6" w15:restartNumberingAfterBreak="0">
    <w:nsid w:val="64560854"/>
    <w:multiLevelType w:val="hybridMultilevel"/>
    <w:tmpl w:val="76088308"/>
    <w:lvl w:ilvl="0" w:tplc="45F651E6">
      <w:start w:val="1"/>
      <w:numFmt w:val="decimal"/>
      <w:pStyle w:val="3331"/>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7" w15:restartNumberingAfterBreak="0">
    <w:nsid w:val="6CC479F1"/>
    <w:multiLevelType w:val="hybridMultilevel"/>
    <w:tmpl w:val="B00897DE"/>
    <w:lvl w:ilvl="0" w:tplc="940CF4B8">
      <w:start w:val="1"/>
      <w:numFmt w:val="decimal"/>
      <w:pStyle w:val="langka2"/>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8" w15:restartNumberingAfterBreak="0">
    <w:nsid w:val="70C87A8A"/>
    <w:multiLevelType w:val="hybridMultilevel"/>
    <w:tmpl w:val="853E17FE"/>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9" w15:restartNumberingAfterBreak="0">
    <w:nsid w:val="755C0E46"/>
    <w:multiLevelType w:val="hybridMultilevel"/>
    <w:tmpl w:val="16EEFF40"/>
    <w:lvl w:ilvl="0" w:tplc="D6786C72">
      <w:start w:val="1"/>
      <w:numFmt w:val="decimal"/>
      <w:pStyle w:val="pengujiansistem"/>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6D07FC"/>
    <w:multiLevelType w:val="multilevel"/>
    <w:tmpl w:val="FB186066"/>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pStyle w:val="subjudul11"/>
      <w:lvlText w:val="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C06267"/>
    <w:multiLevelType w:val="hybridMultilevel"/>
    <w:tmpl w:val="E83CE9F6"/>
    <w:lvl w:ilvl="0" w:tplc="14D475D8">
      <w:start w:val="1"/>
      <w:numFmt w:val="decimal"/>
      <w:pStyle w:val="nopersembahan"/>
      <w:lvlText w:val="%1."/>
      <w:lvlJc w:val="lef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2" w15:restartNumberingAfterBreak="0">
    <w:nsid w:val="7D5D38C4"/>
    <w:multiLevelType w:val="hybridMultilevel"/>
    <w:tmpl w:val="5532C73A"/>
    <w:lvl w:ilvl="0" w:tplc="47FE6FBE">
      <w:start w:val="1"/>
      <w:numFmt w:val="decimal"/>
      <w:pStyle w:val="41"/>
      <w:lvlText w:val="4.%1."/>
      <w:lvlJc w:val="left"/>
      <w:pPr>
        <w:ind w:left="1145" w:hanging="360"/>
      </w:pPr>
      <w:rPr>
        <w:rFonts w:hint="default"/>
      </w:rPr>
    </w:lvl>
    <w:lvl w:ilvl="1" w:tplc="A6D01910">
      <w:start w:val="1"/>
      <w:numFmt w:val="lowerLetter"/>
      <w:pStyle w:val="4122"/>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0"/>
  </w:num>
  <w:num w:numId="2">
    <w:abstractNumId w:val="11"/>
  </w:num>
  <w:num w:numId="3">
    <w:abstractNumId w:val="7"/>
  </w:num>
  <w:num w:numId="4">
    <w:abstractNumId w:val="6"/>
  </w:num>
  <w:num w:numId="5">
    <w:abstractNumId w:val="2"/>
  </w:num>
  <w:num w:numId="6">
    <w:abstractNumId w:val="8"/>
  </w:num>
  <w:num w:numId="7">
    <w:abstractNumId w:val="19"/>
  </w:num>
  <w:num w:numId="8">
    <w:abstractNumId w:val="24"/>
  </w:num>
  <w:num w:numId="9">
    <w:abstractNumId w:val="20"/>
  </w:num>
  <w:num w:numId="10">
    <w:abstractNumId w:val="16"/>
  </w:num>
  <w:num w:numId="11">
    <w:abstractNumId w:val="3"/>
  </w:num>
  <w:num w:numId="12">
    <w:abstractNumId w:val="4"/>
  </w:num>
  <w:num w:numId="13">
    <w:abstractNumId w:val="15"/>
  </w:num>
  <w:num w:numId="14">
    <w:abstractNumId w:val="12"/>
  </w:num>
  <w:num w:numId="15">
    <w:abstractNumId w:val="5"/>
  </w:num>
  <w:num w:numId="16">
    <w:abstractNumId w:val="17"/>
  </w:num>
  <w:num w:numId="17">
    <w:abstractNumId w:val="1"/>
  </w:num>
  <w:num w:numId="18">
    <w:abstractNumId w:val="26"/>
  </w:num>
  <w:num w:numId="19">
    <w:abstractNumId w:val="23"/>
  </w:num>
  <w:num w:numId="20">
    <w:abstractNumId w:val="29"/>
  </w:num>
  <w:num w:numId="21">
    <w:abstractNumId w:val="21"/>
  </w:num>
  <w:num w:numId="22">
    <w:abstractNumId w:val="13"/>
  </w:num>
  <w:num w:numId="23">
    <w:abstractNumId w:val="22"/>
  </w:num>
  <w:num w:numId="24">
    <w:abstractNumId w:val="18"/>
  </w:num>
  <w:num w:numId="25">
    <w:abstractNumId w:val="31"/>
  </w:num>
  <w:num w:numId="26">
    <w:abstractNumId w:val="31"/>
    <w:lvlOverride w:ilvl="0">
      <w:startOverride w:val="1"/>
    </w:lvlOverride>
  </w:num>
  <w:num w:numId="27">
    <w:abstractNumId w:val="9"/>
  </w:num>
  <w:num w:numId="28">
    <w:abstractNumId w:val="28"/>
  </w:num>
  <w:num w:numId="29">
    <w:abstractNumId w:val="25"/>
  </w:num>
  <w:num w:numId="30">
    <w:abstractNumId w:val="10"/>
  </w:num>
  <w:num w:numId="31">
    <w:abstractNumId w:val="0"/>
  </w:num>
  <w:num w:numId="32">
    <w:abstractNumId w:val="27"/>
  </w:num>
  <w:num w:numId="33">
    <w:abstractNumId w:val="25"/>
    <w:lvlOverride w:ilvl="0">
      <w:startOverride w:val="1"/>
    </w:lvlOverride>
  </w:num>
  <w:num w:numId="34">
    <w:abstractNumId w:val="11"/>
  </w:num>
  <w:num w:numId="35">
    <w:abstractNumId w:val="11"/>
  </w:num>
  <w:num w:numId="36">
    <w:abstractNumId w:val="11"/>
  </w:num>
  <w:num w:numId="37">
    <w:abstractNumId w:val="11"/>
  </w:num>
  <w:num w:numId="38">
    <w:abstractNumId w:val="11"/>
  </w:num>
  <w:num w:numId="39">
    <w:abstractNumId w:val="11"/>
  </w:num>
  <w:num w:numId="40">
    <w:abstractNumId w:val="11"/>
  </w:num>
  <w:num w:numId="41">
    <w:abstractNumId w:val="11"/>
  </w:num>
  <w:num w:numId="42">
    <w:abstractNumId w:val="32"/>
  </w:num>
  <w:num w:numId="4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7"/>
    <w:lvlOverride w:ilvl="0">
      <w:startOverride w:val="1"/>
    </w:lvlOverride>
  </w:num>
  <w:num w:numId="45">
    <w:abstractNumId w:val="1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B00"/>
    <w:rsid w:val="00000368"/>
    <w:rsid w:val="00000608"/>
    <w:rsid w:val="0000091B"/>
    <w:rsid w:val="0000115C"/>
    <w:rsid w:val="0000170C"/>
    <w:rsid w:val="00001844"/>
    <w:rsid w:val="0000199C"/>
    <w:rsid w:val="00002801"/>
    <w:rsid w:val="00004118"/>
    <w:rsid w:val="00005899"/>
    <w:rsid w:val="000058EF"/>
    <w:rsid w:val="00005F3F"/>
    <w:rsid w:val="00006F69"/>
    <w:rsid w:val="00007DA0"/>
    <w:rsid w:val="00013337"/>
    <w:rsid w:val="00013F51"/>
    <w:rsid w:val="00020328"/>
    <w:rsid w:val="000203F5"/>
    <w:rsid w:val="00020DCF"/>
    <w:rsid w:val="000213E4"/>
    <w:rsid w:val="00022453"/>
    <w:rsid w:val="00022994"/>
    <w:rsid w:val="00022D33"/>
    <w:rsid w:val="000230EA"/>
    <w:rsid w:val="0002328A"/>
    <w:rsid w:val="000237B3"/>
    <w:rsid w:val="00023AF8"/>
    <w:rsid w:val="00023C04"/>
    <w:rsid w:val="0002456E"/>
    <w:rsid w:val="00024A3A"/>
    <w:rsid w:val="000264DD"/>
    <w:rsid w:val="00026694"/>
    <w:rsid w:val="000269CC"/>
    <w:rsid w:val="00026C0C"/>
    <w:rsid w:val="000312C7"/>
    <w:rsid w:val="000313ED"/>
    <w:rsid w:val="000328D6"/>
    <w:rsid w:val="00032BBC"/>
    <w:rsid w:val="00034598"/>
    <w:rsid w:val="00034A7F"/>
    <w:rsid w:val="000354C6"/>
    <w:rsid w:val="00035E67"/>
    <w:rsid w:val="000362DE"/>
    <w:rsid w:val="000368F7"/>
    <w:rsid w:val="00037426"/>
    <w:rsid w:val="00037939"/>
    <w:rsid w:val="0004132E"/>
    <w:rsid w:val="0004308E"/>
    <w:rsid w:val="00043F15"/>
    <w:rsid w:val="00044A70"/>
    <w:rsid w:val="00044C53"/>
    <w:rsid w:val="00046BF9"/>
    <w:rsid w:val="000475B1"/>
    <w:rsid w:val="00050284"/>
    <w:rsid w:val="00050F97"/>
    <w:rsid w:val="00051060"/>
    <w:rsid w:val="00051078"/>
    <w:rsid w:val="00051C4C"/>
    <w:rsid w:val="00052B6E"/>
    <w:rsid w:val="00054813"/>
    <w:rsid w:val="00054DB0"/>
    <w:rsid w:val="00054EE9"/>
    <w:rsid w:val="00055E0B"/>
    <w:rsid w:val="00057C6D"/>
    <w:rsid w:val="0006100A"/>
    <w:rsid w:val="000622B3"/>
    <w:rsid w:val="000628F9"/>
    <w:rsid w:val="000633E4"/>
    <w:rsid w:val="00063771"/>
    <w:rsid w:val="00066F20"/>
    <w:rsid w:val="00067265"/>
    <w:rsid w:val="00067288"/>
    <w:rsid w:val="00067A8D"/>
    <w:rsid w:val="0007401D"/>
    <w:rsid w:val="000741F3"/>
    <w:rsid w:val="00074EBF"/>
    <w:rsid w:val="000761E1"/>
    <w:rsid w:val="00080B82"/>
    <w:rsid w:val="00081311"/>
    <w:rsid w:val="00081876"/>
    <w:rsid w:val="00081A6F"/>
    <w:rsid w:val="00081A7D"/>
    <w:rsid w:val="00086F4D"/>
    <w:rsid w:val="0009032A"/>
    <w:rsid w:val="000905C5"/>
    <w:rsid w:val="00090837"/>
    <w:rsid w:val="00091907"/>
    <w:rsid w:val="00091A43"/>
    <w:rsid w:val="000955C5"/>
    <w:rsid w:val="00096406"/>
    <w:rsid w:val="000966B5"/>
    <w:rsid w:val="00096943"/>
    <w:rsid w:val="00096C19"/>
    <w:rsid w:val="000976DE"/>
    <w:rsid w:val="00097B22"/>
    <w:rsid w:val="00097E87"/>
    <w:rsid w:val="000A0732"/>
    <w:rsid w:val="000A26D0"/>
    <w:rsid w:val="000A2856"/>
    <w:rsid w:val="000A3D43"/>
    <w:rsid w:val="000A42B6"/>
    <w:rsid w:val="000A50D5"/>
    <w:rsid w:val="000A6384"/>
    <w:rsid w:val="000A68D3"/>
    <w:rsid w:val="000A6CD1"/>
    <w:rsid w:val="000A6EF0"/>
    <w:rsid w:val="000A72E9"/>
    <w:rsid w:val="000A777A"/>
    <w:rsid w:val="000B0416"/>
    <w:rsid w:val="000B04E5"/>
    <w:rsid w:val="000B0529"/>
    <w:rsid w:val="000B1F49"/>
    <w:rsid w:val="000B25A0"/>
    <w:rsid w:val="000B2825"/>
    <w:rsid w:val="000B2FEA"/>
    <w:rsid w:val="000B36A8"/>
    <w:rsid w:val="000B4088"/>
    <w:rsid w:val="000B49CB"/>
    <w:rsid w:val="000B4A47"/>
    <w:rsid w:val="000B6A4D"/>
    <w:rsid w:val="000B74D6"/>
    <w:rsid w:val="000B7767"/>
    <w:rsid w:val="000C0D2A"/>
    <w:rsid w:val="000C1501"/>
    <w:rsid w:val="000C2CEC"/>
    <w:rsid w:val="000C2FD3"/>
    <w:rsid w:val="000C3D68"/>
    <w:rsid w:val="000C60CF"/>
    <w:rsid w:val="000C6891"/>
    <w:rsid w:val="000C6C2D"/>
    <w:rsid w:val="000C70DC"/>
    <w:rsid w:val="000C7163"/>
    <w:rsid w:val="000D13D8"/>
    <w:rsid w:val="000D344D"/>
    <w:rsid w:val="000D4354"/>
    <w:rsid w:val="000D4B2C"/>
    <w:rsid w:val="000D4DEC"/>
    <w:rsid w:val="000D5F66"/>
    <w:rsid w:val="000D6385"/>
    <w:rsid w:val="000D68BC"/>
    <w:rsid w:val="000E0EC1"/>
    <w:rsid w:val="000E1D1B"/>
    <w:rsid w:val="000E247D"/>
    <w:rsid w:val="000E38A9"/>
    <w:rsid w:val="000E7595"/>
    <w:rsid w:val="000E7BD2"/>
    <w:rsid w:val="000F3DB4"/>
    <w:rsid w:val="000F4F8B"/>
    <w:rsid w:val="000F5B27"/>
    <w:rsid w:val="000F689A"/>
    <w:rsid w:val="000F69B2"/>
    <w:rsid w:val="000F6EED"/>
    <w:rsid w:val="0010742F"/>
    <w:rsid w:val="001075B6"/>
    <w:rsid w:val="001078DF"/>
    <w:rsid w:val="00111663"/>
    <w:rsid w:val="001122A8"/>
    <w:rsid w:val="00112A5E"/>
    <w:rsid w:val="00112D56"/>
    <w:rsid w:val="00114B30"/>
    <w:rsid w:val="00116933"/>
    <w:rsid w:val="001177A0"/>
    <w:rsid w:val="0012061B"/>
    <w:rsid w:val="00120B8E"/>
    <w:rsid w:val="00121652"/>
    <w:rsid w:val="00122CBB"/>
    <w:rsid w:val="0012436A"/>
    <w:rsid w:val="0012537F"/>
    <w:rsid w:val="00126318"/>
    <w:rsid w:val="00126566"/>
    <w:rsid w:val="001271B2"/>
    <w:rsid w:val="001311D8"/>
    <w:rsid w:val="00132013"/>
    <w:rsid w:val="00132CCA"/>
    <w:rsid w:val="001341A6"/>
    <w:rsid w:val="00134239"/>
    <w:rsid w:val="0013447F"/>
    <w:rsid w:val="001355CE"/>
    <w:rsid w:val="00135858"/>
    <w:rsid w:val="0013777A"/>
    <w:rsid w:val="00137B0D"/>
    <w:rsid w:val="001401D2"/>
    <w:rsid w:val="00140599"/>
    <w:rsid w:val="00141B53"/>
    <w:rsid w:val="00141FA7"/>
    <w:rsid w:val="001433C1"/>
    <w:rsid w:val="00144666"/>
    <w:rsid w:val="00144FCA"/>
    <w:rsid w:val="00146E18"/>
    <w:rsid w:val="001475E1"/>
    <w:rsid w:val="00150346"/>
    <w:rsid w:val="00150384"/>
    <w:rsid w:val="00151B5B"/>
    <w:rsid w:val="00152B37"/>
    <w:rsid w:val="001540FE"/>
    <w:rsid w:val="0015416E"/>
    <w:rsid w:val="00154AB3"/>
    <w:rsid w:val="001609FF"/>
    <w:rsid w:val="00160E43"/>
    <w:rsid w:val="001611A8"/>
    <w:rsid w:val="00161B5C"/>
    <w:rsid w:val="0016364E"/>
    <w:rsid w:val="00164024"/>
    <w:rsid w:val="00166434"/>
    <w:rsid w:val="001674C5"/>
    <w:rsid w:val="00167785"/>
    <w:rsid w:val="0017176C"/>
    <w:rsid w:val="00171FF8"/>
    <w:rsid w:val="00172463"/>
    <w:rsid w:val="00173CBE"/>
    <w:rsid w:val="0017554C"/>
    <w:rsid w:val="001766FF"/>
    <w:rsid w:val="00177749"/>
    <w:rsid w:val="001807E9"/>
    <w:rsid w:val="00180991"/>
    <w:rsid w:val="001824A7"/>
    <w:rsid w:val="001828DB"/>
    <w:rsid w:val="00182E5D"/>
    <w:rsid w:val="00182FDD"/>
    <w:rsid w:val="0018311B"/>
    <w:rsid w:val="0018656E"/>
    <w:rsid w:val="00187A16"/>
    <w:rsid w:val="00187A74"/>
    <w:rsid w:val="00193B92"/>
    <w:rsid w:val="00193CDC"/>
    <w:rsid w:val="00194EAF"/>
    <w:rsid w:val="00194FA1"/>
    <w:rsid w:val="0019511C"/>
    <w:rsid w:val="00195C06"/>
    <w:rsid w:val="001A02A9"/>
    <w:rsid w:val="001A03CB"/>
    <w:rsid w:val="001A1545"/>
    <w:rsid w:val="001A2B7F"/>
    <w:rsid w:val="001A2DC5"/>
    <w:rsid w:val="001A2F3E"/>
    <w:rsid w:val="001A59A1"/>
    <w:rsid w:val="001A6EA3"/>
    <w:rsid w:val="001A77B4"/>
    <w:rsid w:val="001B27E6"/>
    <w:rsid w:val="001B2DD9"/>
    <w:rsid w:val="001B3A00"/>
    <w:rsid w:val="001B4411"/>
    <w:rsid w:val="001B49BA"/>
    <w:rsid w:val="001B4E7E"/>
    <w:rsid w:val="001B5293"/>
    <w:rsid w:val="001B5480"/>
    <w:rsid w:val="001B5FAA"/>
    <w:rsid w:val="001B68EB"/>
    <w:rsid w:val="001C00CE"/>
    <w:rsid w:val="001C12F5"/>
    <w:rsid w:val="001C1987"/>
    <w:rsid w:val="001C2CBE"/>
    <w:rsid w:val="001C36FA"/>
    <w:rsid w:val="001C38D4"/>
    <w:rsid w:val="001C3A1E"/>
    <w:rsid w:val="001C478E"/>
    <w:rsid w:val="001C5619"/>
    <w:rsid w:val="001C582E"/>
    <w:rsid w:val="001C6C5A"/>
    <w:rsid w:val="001C6DBC"/>
    <w:rsid w:val="001C70F5"/>
    <w:rsid w:val="001D0DC6"/>
    <w:rsid w:val="001D246F"/>
    <w:rsid w:val="001D2A20"/>
    <w:rsid w:val="001D3166"/>
    <w:rsid w:val="001D4BF0"/>
    <w:rsid w:val="001D65AE"/>
    <w:rsid w:val="001D7ECB"/>
    <w:rsid w:val="001E020C"/>
    <w:rsid w:val="001E1CD3"/>
    <w:rsid w:val="001E2385"/>
    <w:rsid w:val="001E2937"/>
    <w:rsid w:val="001E623B"/>
    <w:rsid w:val="001E62B8"/>
    <w:rsid w:val="001E63B5"/>
    <w:rsid w:val="001E7BEB"/>
    <w:rsid w:val="001F0BBE"/>
    <w:rsid w:val="001F2065"/>
    <w:rsid w:val="001F2D8E"/>
    <w:rsid w:val="001F358C"/>
    <w:rsid w:val="001F5B4A"/>
    <w:rsid w:val="001F797F"/>
    <w:rsid w:val="001F7DC8"/>
    <w:rsid w:val="00200050"/>
    <w:rsid w:val="00200C1F"/>
    <w:rsid w:val="00200E9D"/>
    <w:rsid w:val="002017D4"/>
    <w:rsid w:val="002021FE"/>
    <w:rsid w:val="0020231B"/>
    <w:rsid w:val="00202480"/>
    <w:rsid w:val="002030C3"/>
    <w:rsid w:val="002037C0"/>
    <w:rsid w:val="00203DF4"/>
    <w:rsid w:val="002044CA"/>
    <w:rsid w:val="00204C37"/>
    <w:rsid w:val="002068A3"/>
    <w:rsid w:val="002078A2"/>
    <w:rsid w:val="00211BA3"/>
    <w:rsid w:val="00213CFB"/>
    <w:rsid w:val="00214510"/>
    <w:rsid w:val="00215D91"/>
    <w:rsid w:val="00216EE0"/>
    <w:rsid w:val="00217024"/>
    <w:rsid w:val="002177B2"/>
    <w:rsid w:val="00217FCB"/>
    <w:rsid w:val="00220C96"/>
    <w:rsid w:val="00222AE3"/>
    <w:rsid w:val="00222C7B"/>
    <w:rsid w:val="00222E6C"/>
    <w:rsid w:val="00225243"/>
    <w:rsid w:val="00226726"/>
    <w:rsid w:val="00227543"/>
    <w:rsid w:val="002301C3"/>
    <w:rsid w:val="00232B7E"/>
    <w:rsid w:val="00233EC5"/>
    <w:rsid w:val="00235277"/>
    <w:rsid w:val="002354F3"/>
    <w:rsid w:val="0023588D"/>
    <w:rsid w:val="00236F45"/>
    <w:rsid w:val="00237712"/>
    <w:rsid w:val="002401CF"/>
    <w:rsid w:val="00242B9D"/>
    <w:rsid w:val="002447D0"/>
    <w:rsid w:val="00244A58"/>
    <w:rsid w:val="0025116C"/>
    <w:rsid w:val="0025185A"/>
    <w:rsid w:val="0025202D"/>
    <w:rsid w:val="0025229B"/>
    <w:rsid w:val="00253B8B"/>
    <w:rsid w:val="00253DE4"/>
    <w:rsid w:val="00254155"/>
    <w:rsid w:val="00254D11"/>
    <w:rsid w:val="00255368"/>
    <w:rsid w:val="00256788"/>
    <w:rsid w:val="002607B3"/>
    <w:rsid w:val="00261120"/>
    <w:rsid w:val="0026117B"/>
    <w:rsid w:val="002619E5"/>
    <w:rsid w:val="00262091"/>
    <w:rsid w:val="00262BDB"/>
    <w:rsid w:val="00262ED6"/>
    <w:rsid w:val="00263059"/>
    <w:rsid w:val="0026309F"/>
    <w:rsid w:val="0026483E"/>
    <w:rsid w:val="00265005"/>
    <w:rsid w:val="002668C0"/>
    <w:rsid w:val="00266DCC"/>
    <w:rsid w:val="00267F19"/>
    <w:rsid w:val="002706EC"/>
    <w:rsid w:val="0027078E"/>
    <w:rsid w:val="00271BFF"/>
    <w:rsid w:val="00272313"/>
    <w:rsid w:val="00272728"/>
    <w:rsid w:val="00272879"/>
    <w:rsid w:val="00272DFA"/>
    <w:rsid w:val="00273580"/>
    <w:rsid w:val="002741FD"/>
    <w:rsid w:val="00274443"/>
    <w:rsid w:val="002757E4"/>
    <w:rsid w:val="00276967"/>
    <w:rsid w:val="002802C1"/>
    <w:rsid w:val="00281FEB"/>
    <w:rsid w:val="00282C37"/>
    <w:rsid w:val="0028431F"/>
    <w:rsid w:val="002846D5"/>
    <w:rsid w:val="00284B32"/>
    <w:rsid w:val="00286599"/>
    <w:rsid w:val="00286983"/>
    <w:rsid w:val="00286F1B"/>
    <w:rsid w:val="002913BF"/>
    <w:rsid w:val="00292A41"/>
    <w:rsid w:val="00292A6F"/>
    <w:rsid w:val="00293539"/>
    <w:rsid w:val="002953B9"/>
    <w:rsid w:val="002960B9"/>
    <w:rsid w:val="0029684C"/>
    <w:rsid w:val="00296A32"/>
    <w:rsid w:val="002974F6"/>
    <w:rsid w:val="002A0C6E"/>
    <w:rsid w:val="002A0C82"/>
    <w:rsid w:val="002A2AF4"/>
    <w:rsid w:val="002A2D3F"/>
    <w:rsid w:val="002A41B5"/>
    <w:rsid w:val="002A42C8"/>
    <w:rsid w:val="002A516A"/>
    <w:rsid w:val="002A5C13"/>
    <w:rsid w:val="002A68C6"/>
    <w:rsid w:val="002A6D52"/>
    <w:rsid w:val="002A7437"/>
    <w:rsid w:val="002A7627"/>
    <w:rsid w:val="002B0AF4"/>
    <w:rsid w:val="002B399E"/>
    <w:rsid w:val="002B4DF5"/>
    <w:rsid w:val="002B6D84"/>
    <w:rsid w:val="002B7E17"/>
    <w:rsid w:val="002C08D5"/>
    <w:rsid w:val="002C1BB9"/>
    <w:rsid w:val="002C326A"/>
    <w:rsid w:val="002C3DD7"/>
    <w:rsid w:val="002C5231"/>
    <w:rsid w:val="002C61AF"/>
    <w:rsid w:val="002D0333"/>
    <w:rsid w:val="002D3A28"/>
    <w:rsid w:val="002D3C03"/>
    <w:rsid w:val="002D3E36"/>
    <w:rsid w:val="002D526D"/>
    <w:rsid w:val="002D6611"/>
    <w:rsid w:val="002E07A1"/>
    <w:rsid w:val="002E203E"/>
    <w:rsid w:val="002E315B"/>
    <w:rsid w:val="002E33FC"/>
    <w:rsid w:val="002E59F8"/>
    <w:rsid w:val="002E68FB"/>
    <w:rsid w:val="002E6D6B"/>
    <w:rsid w:val="002E7347"/>
    <w:rsid w:val="002E7C3F"/>
    <w:rsid w:val="002F381D"/>
    <w:rsid w:val="002F3FDE"/>
    <w:rsid w:val="002F7775"/>
    <w:rsid w:val="003005D4"/>
    <w:rsid w:val="003008EA"/>
    <w:rsid w:val="00301218"/>
    <w:rsid w:val="003033CF"/>
    <w:rsid w:val="003050CF"/>
    <w:rsid w:val="003051F3"/>
    <w:rsid w:val="003052A7"/>
    <w:rsid w:val="003059F8"/>
    <w:rsid w:val="00310932"/>
    <w:rsid w:val="003120C7"/>
    <w:rsid w:val="003200D0"/>
    <w:rsid w:val="00320915"/>
    <w:rsid w:val="00320F90"/>
    <w:rsid w:val="00322894"/>
    <w:rsid w:val="0032316E"/>
    <w:rsid w:val="00323472"/>
    <w:rsid w:val="00324856"/>
    <w:rsid w:val="00324F18"/>
    <w:rsid w:val="00325946"/>
    <w:rsid w:val="00327D61"/>
    <w:rsid w:val="00330EC5"/>
    <w:rsid w:val="00332A8D"/>
    <w:rsid w:val="00333F1C"/>
    <w:rsid w:val="00335B49"/>
    <w:rsid w:val="00337E9E"/>
    <w:rsid w:val="003401ED"/>
    <w:rsid w:val="00340D30"/>
    <w:rsid w:val="003411C4"/>
    <w:rsid w:val="00341A04"/>
    <w:rsid w:val="00341A31"/>
    <w:rsid w:val="00342A24"/>
    <w:rsid w:val="0034331A"/>
    <w:rsid w:val="00343FE8"/>
    <w:rsid w:val="0034472C"/>
    <w:rsid w:val="003464CD"/>
    <w:rsid w:val="0034662A"/>
    <w:rsid w:val="003466B5"/>
    <w:rsid w:val="0035001D"/>
    <w:rsid w:val="003527B3"/>
    <w:rsid w:val="00354A2D"/>
    <w:rsid w:val="00354FFD"/>
    <w:rsid w:val="00355D6A"/>
    <w:rsid w:val="00356DC8"/>
    <w:rsid w:val="003570DB"/>
    <w:rsid w:val="00361192"/>
    <w:rsid w:val="003611C4"/>
    <w:rsid w:val="00363EDE"/>
    <w:rsid w:val="00364142"/>
    <w:rsid w:val="00365501"/>
    <w:rsid w:val="00365DC2"/>
    <w:rsid w:val="003663C0"/>
    <w:rsid w:val="00370951"/>
    <w:rsid w:val="00371757"/>
    <w:rsid w:val="003735B3"/>
    <w:rsid w:val="00373AA3"/>
    <w:rsid w:val="00373EDF"/>
    <w:rsid w:val="00376A0D"/>
    <w:rsid w:val="003772CC"/>
    <w:rsid w:val="00381EDA"/>
    <w:rsid w:val="00383E8E"/>
    <w:rsid w:val="0038440B"/>
    <w:rsid w:val="00384CE3"/>
    <w:rsid w:val="00385756"/>
    <w:rsid w:val="00386647"/>
    <w:rsid w:val="003905F5"/>
    <w:rsid w:val="00390970"/>
    <w:rsid w:val="003910D3"/>
    <w:rsid w:val="00391714"/>
    <w:rsid w:val="00391820"/>
    <w:rsid w:val="00392D64"/>
    <w:rsid w:val="0039349B"/>
    <w:rsid w:val="003938C5"/>
    <w:rsid w:val="00394436"/>
    <w:rsid w:val="00395990"/>
    <w:rsid w:val="003974F6"/>
    <w:rsid w:val="0039762A"/>
    <w:rsid w:val="003A12E3"/>
    <w:rsid w:val="003A15D9"/>
    <w:rsid w:val="003A3763"/>
    <w:rsid w:val="003A4DCF"/>
    <w:rsid w:val="003A51D1"/>
    <w:rsid w:val="003B012B"/>
    <w:rsid w:val="003B03A8"/>
    <w:rsid w:val="003B154D"/>
    <w:rsid w:val="003B4AAA"/>
    <w:rsid w:val="003B723F"/>
    <w:rsid w:val="003B775E"/>
    <w:rsid w:val="003C0083"/>
    <w:rsid w:val="003C1141"/>
    <w:rsid w:val="003C3247"/>
    <w:rsid w:val="003C379D"/>
    <w:rsid w:val="003C3A6D"/>
    <w:rsid w:val="003C404A"/>
    <w:rsid w:val="003C5592"/>
    <w:rsid w:val="003C60AF"/>
    <w:rsid w:val="003C6735"/>
    <w:rsid w:val="003D0DDA"/>
    <w:rsid w:val="003D1388"/>
    <w:rsid w:val="003D1A58"/>
    <w:rsid w:val="003D4F4E"/>
    <w:rsid w:val="003D554B"/>
    <w:rsid w:val="003E01EE"/>
    <w:rsid w:val="003E049B"/>
    <w:rsid w:val="003E15DC"/>
    <w:rsid w:val="003E1728"/>
    <w:rsid w:val="003E1863"/>
    <w:rsid w:val="003E1EE0"/>
    <w:rsid w:val="003E1FB5"/>
    <w:rsid w:val="003E442E"/>
    <w:rsid w:val="003E4890"/>
    <w:rsid w:val="003E4DDA"/>
    <w:rsid w:val="003E4EB7"/>
    <w:rsid w:val="003E500A"/>
    <w:rsid w:val="003E5230"/>
    <w:rsid w:val="003E6366"/>
    <w:rsid w:val="003E68D7"/>
    <w:rsid w:val="003E6C06"/>
    <w:rsid w:val="003F11ED"/>
    <w:rsid w:val="003F1328"/>
    <w:rsid w:val="003F1D5E"/>
    <w:rsid w:val="003F342B"/>
    <w:rsid w:val="003F4503"/>
    <w:rsid w:val="003F4AF1"/>
    <w:rsid w:val="003F4E91"/>
    <w:rsid w:val="003F570D"/>
    <w:rsid w:val="003F5739"/>
    <w:rsid w:val="003F5DC7"/>
    <w:rsid w:val="00400065"/>
    <w:rsid w:val="00401451"/>
    <w:rsid w:val="00401C47"/>
    <w:rsid w:val="00401F9C"/>
    <w:rsid w:val="00402AFA"/>
    <w:rsid w:val="00404DFB"/>
    <w:rsid w:val="00407396"/>
    <w:rsid w:val="004113A8"/>
    <w:rsid w:val="00411AB2"/>
    <w:rsid w:val="00413B74"/>
    <w:rsid w:val="004149F1"/>
    <w:rsid w:val="00415B5E"/>
    <w:rsid w:val="00416814"/>
    <w:rsid w:val="0042098C"/>
    <w:rsid w:val="00421D28"/>
    <w:rsid w:val="00421F5D"/>
    <w:rsid w:val="00422645"/>
    <w:rsid w:val="004235DD"/>
    <w:rsid w:val="00424008"/>
    <w:rsid w:val="00424F98"/>
    <w:rsid w:val="00427161"/>
    <w:rsid w:val="00427FB7"/>
    <w:rsid w:val="004319B8"/>
    <w:rsid w:val="00434F82"/>
    <w:rsid w:val="00436F03"/>
    <w:rsid w:val="00442890"/>
    <w:rsid w:val="00442E49"/>
    <w:rsid w:val="00443D04"/>
    <w:rsid w:val="0044485B"/>
    <w:rsid w:val="004451D8"/>
    <w:rsid w:val="00447242"/>
    <w:rsid w:val="004472D1"/>
    <w:rsid w:val="00447431"/>
    <w:rsid w:val="00447ACC"/>
    <w:rsid w:val="00447EEE"/>
    <w:rsid w:val="004505D6"/>
    <w:rsid w:val="0045081C"/>
    <w:rsid w:val="00451D4B"/>
    <w:rsid w:val="0045282F"/>
    <w:rsid w:val="00453DAE"/>
    <w:rsid w:val="00455809"/>
    <w:rsid w:val="00455979"/>
    <w:rsid w:val="004565D5"/>
    <w:rsid w:val="004572D5"/>
    <w:rsid w:val="004617B3"/>
    <w:rsid w:val="00461B5C"/>
    <w:rsid w:val="00462912"/>
    <w:rsid w:val="004633DF"/>
    <w:rsid w:val="00463C30"/>
    <w:rsid w:val="00464E26"/>
    <w:rsid w:val="0046556F"/>
    <w:rsid w:val="00465ABA"/>
    <w:rsid w:val="004700DD"/>
    <w:rsid w:val="0047027D"/>
    <w:rsid w:val="00473473"/>
    <w:rsid w:val="004737D2"/>
    <w:rsid w:val="00474BB3"/>
    <w:rsid w:val="00474D8B"/>
    <w:rsid w:val="00480265"/>
    <w:rsid w:val="00481621"/>
    <w:rsid w:val="00481A3B"/>
    <w:rsid w:val="004825BD"/>
    <w:rsid w:val="00482C4E"/>
    <w:rsid w:val="004837B1"/>
    <w:rsid w:val="00484350"/>
    <w:rsid w:val="0048572E"/>
    <w:rsid w:val="0048593C"/>
    <w:rsid w:val="00486D0A"/>
    <w:rsid w:val="0048788A"/>
    <w:rsid w:val="004879E1"/>
    <w:rsid w:val="00487F47"/>
    <w:rsid w:val="0049025E"/>
    <w:rsid w:val="0049110C"/>
    <w:rsid w:val="00491606"/>
    <w:rsid w:val="00491B97"/>
    <w:rsid w:val="00492817"/>
    <w:rsid w:val="004944D2"/>
    <w:rsid w:val="00495344"/>
    <w:rsid w:val="004966E0"/>
    <w:rsid w:val="004A0B83"/>
    <w:rsid w:val="004A12D6"/>
    <w:rsid w:val="004A1901"/>
    <w:rsid w:val="004A3772"/>
    <w:rsid w:val="004A4BC1"/>
    <w:rsid w:val="004A60FB"/>
    <w:rsid w:val="004A6488"/>
    <w:rsid w:val="004A6A6F"/>
    <w:rsid w:val="004A7316"/>
    <w:rsid w:val="004B1E02"/>
    <w:rsid w:val="004B249C"/>
    <w:rsid w:val="004B41AB"/>
    <w:rsid w:val="004B56C7"/>
    <w:rsid w:val="004B7041"/>
    <w:rsid w:val="004B73FC"/>
    <w:rsid w:val="004C060F"/>
    <w:rsid w:val="004C0C8F"/>
    <w:rsid w:val="004C542B"/>
    <w:rsid w:val="004C5F21"/>
    <w:rsid w:val="004C7DCF"/>
    <w:rsid w:val="004D07CA"/>
    <w:rsid w:val="004D1E35"/>
    <w:rsid w:val="004D2967"/>
    <w:rsid w:val="004D2C1F"/>
    <w:rsid w:val="004D3F27"/>
    <w:rsid w:val="004D45F5"/>
    <w:rsid w:val="004D4984"/>
    <w:rsid w:val="004D6902"/>
    <w:rsid w:val="004D77A4"/>
    <w:rsid w:val="004E0E9E"/>
    <w:rsid w:val="004E14BB"/>
    <w:rsid w:val="004E23DC"/>
    <w:rsid w:val="004E5DCC"/>
    <w:rsid w:val="004E629D"/>
    <w:rsid w:val="004E7572"/>
    <w:rsid w:val="004E75B1"/>
    <w:rsid w:val="004F0410"/>
    <w:rsid w:val="004F0635"/>
    <w:rsid w:val="004F25BF"/>
    <w:rsid w:val="004F3753"/>
    <w:rsid w:val="004F4D36"/>
    <w:rsid w:val="004F5233"/>
    <w:rsid w:val="004F5A10"/>
    <w:rsid w:val="004F5D41"/>
    <w:rsid w:val="004F6037"/>
    <w:rsid w:val="004F6142"/>
    <w:rsid w:val="00500095"/>
    <w:rsid w:val="005003CE"/>
    <w:rsid w:val="005004B6"/>
    <w:rsid w:val="00501012"/>
    <w:rsid w:val="00502322"/>
    <w:rsid w:val="005024B0"/>
    <w:rsid w:val="00502717"/>
    <w:rsid w:val="00502884"/>
    <w:rsid w:val="0050320D"/>
    <w:rsid w:val="00505440"/>
    <w:rsid w:val="005056D2"/>
    <w:rsid w:val="00505D1B"/>
    <w:rsid w:val="00507EE8"/>
    <w:rsid w:val="0051089D"/>
    <w:rsid w:val="0051159F"/>
    <w:rsid w:val="00511C54"/>
    <w:rsid w:val="00511D54"/>
    <w:rsid w:val="00512952"/>
    <w:rsid w:val="00513194"/>
    <w:rsid w:val="005145B2"/>
    <w:rsid w:val="00515653"/>
    <w:rsid w:val="00515D61"/>
    <w:rsid w:val="00515EC2"/>
    <w:rsid w:val="00516104"/>
    <w:rsid w:val="00516636"/>
    <w:rsid w:val="00516E15"/>
    <w:rsid w:val="00517233"/>
    <w:rsid w:val="00520200"/>
    <w:rsid w:val="005215F0"/>
    <w:rsid w:val="00521D05"/>
    <w:rsid w:val="00522C1A"/>
    <w:rsid w:val="00523ABD"/>
    <w:rsid w:val="00524C5A"/>
    <w:rsid w:val="00524E1C"/>
    <w:rsid w:val="00526752"/>
    <w:rsid w:val="00526856"/>
    <w:rsid w:val="00527190"/>
    <w:rsid w:val="005275F8"/>
    <w:rsid w:val="00533DD2"/>
    <w:rsid w:val="005375D0"/>
    <w:rsid w:val="005401AF"/>
    <w:rsid w:val="00540836"/>
    <w:rsid w:val="00540A9F"/>
    <w:rsid w:val="00541185"/>
    <w:rsid w:val="00541D28"/>
    <w:rsid w:val="005435C9"/>
    <w:rsid w:val="00543613"/>
    <w:rsid w:val="00544282"/>
    <w:rsid w:val="00545FA1"/>
    <w:rsid w:val="0054744C"/>
    <w:rsid w:val="005479A8"/>
    <w:rsid w:val="00550820"/>
    <w:rsid w:val="00550AC0"/>
    <w:rsid w:val="00550EC5"/>
    <w:rsid w:val="00552843"/>
    <w:rsid w:val="005543B2"/>
    <w:rsid w:val="00555480"/>
    <w:rsid w:val="00555D6F"/>
    <w:rsid w:val="00555F87"/>
    <w:rsid w:val="00555FE0"/>
    <w:rsid w:val="00555FE7"/>
    <w:rsid w:val="005560B9"/>
    <w:rsid w:val="005573F5"/>
    <w:rsid w:val="00557D11"/>
    <w:rsid w:val="00560246"/>
    <w:rsid w:val="00560539"/>
    <w:rsid w:val="00562B2C"/>
    <w:rsid w:val="005643BF"/>
    <w:rsid w:val="0056524E"/>
    <w:rsid w:val="00567074"/>
    <w:rsid w:val="00570ED1"/>
    <w:rsid w:val="00572D6E"/>
    <w:rsid w:val="0057347F"/>
    <w:rsid w:val="00573A96"/>
    <w:rsid w:val="00574B00"/>
    <w:rsid w:val="00575E41"/>
    <w:rsid w:val="00576C51"/>
    <w:rsid w:val="0057798F"/>
    <w:rsid w:val="005804AB"/>
    <w:rsid w:val="005810E6"/>
    <w:rsid w:val="00583F5C"/>
    <w:rsid w:val="00584489"/>
    <w:rsid w:val="00584669"/>
    <w:rsid w:val="00585765"/>
    <w:rsid w:val="00586631"/>
    <w:rsid w:val="0058675C"/>
    <w:rsid w:val="00586F8A"/>
    <w:rsid w:val="00587353"/>
    <w:rsid w:val="00590BD8"/>
    <w:rsid w:val="00590FF9"/>
    <w:rsid w:val="00591BF4"/>
    <w:rsid w:val="005922F4"/>
    <w:rsid w:val="00592945"/>
    <w:rsid w:val="005935F5"/>
    <w:rsid w:val="00594D30"/>
    <w:rsid w:val="005958D9"/>
    <w:rsid w:val="005963D6"/>
    <w:rsid w:val="00596DF4"/>
    <w:rsid w:val="005971E5"/>
    <w:rsid w:val="00597A1C"/>
    <w:rsid w:val="005A0DD3"/>
    <w:rsid w:val="005A16ED"/>
    <w:rsid w:val="005A2C47"/>
    <w:rsid w:val="005A3196"/>
    <w:rsid w:val="005A444F"/>
    <w:rsid w:val="005A51C2"/>
    <w:rsid w:val="005A6632"/>
    <w:rsid w:val="005A682D"/>
    <w:rsid w:val="005A6B80"/>
    <w:rsid w:val="005B062C"/>
    <w:rsid w:val="005B0837"/>
    <w:rsid w:val="005B10F5"/>
    <w:rsid w:val="005B1BC9"/>
    <w:rsid w:val="005B2392"/>
    <w:rsid w:val="005B33A7"/>
    <w:rsid w:val="005B35A5"/>
    <w:rsid w:val="005B3817"/>
    <w:rsid w:val="005B47BA"/>
    <w:rsid w:val="005B7725"/>
    <w:rsid w:val="005C17D7"/>
    <w:rsid w:val="005C1ADD"/>
    <w:rsid w:val="005C2FCC"/>
    <w:rsid w:val="005C431D"/>
    <w:rsid w:val="005C49A3"/>
    <w:rsid w:val="005C4C09"/>
    <w:rsid w:val="005C4E2C"/>
    <w:rsid w:val="005C67E6"/>
    <w:rsid w:val="005C6BFD"/>
    <w:rsid w:val="005C71B4"/>
    <w:rsid w:val="005D0406"/>
    <w:rsid w:val="005D0846"/>
    <w:rsid w:val="005D14EC"/>
    <w:rsid w:val="005D3083"/>
    <w:rsid w:val="005D3A4F"/>
    <w:rsid w:val="005D4769"/>
    <w:rsid w:val="005D4830"/>
    <w:rsid w:val="005D6096"/>
    <w:rsid w:val="005D6B0C"/>
    <w:rsid w:val="005E162A"/>
    <w:rsid w:val="005E3624"/>
    <w:rsid w:val="005E44B3"/>
    <w:rsid w:val="005E48B4"/>
    <w:rsid w:val="005E4CC7"/>
    <w:rsid w:val="005E55FA"/>
    <w:rsid w:val="005E5BFC"/>
    <w:rsid w:val="005E668E"/>
    <w:rsid w:val="005E68B4"/>
    <w:rsid w:val="005E6E12"/>
    <w:rsid w:val="005E709A"/>
    <w:rsid w:val="005E7539"/>
    <w:rsid w:val="005E757D"/>
    <w:rsid w:val="005E76BF"/>
    <w:rsid w:val="005F078D"/>
    <w:rsid w:val="005F20F6"/>
    <w:rsid w:val="005F2172"/>
    <w:rsid w:val="005F23CD"/>
    <w:rsid w:val="005F2943"/>
    <w:rsid w:val="005F5061"/>
    <w:rsid w:val="005F6F58"/>
    <w:rsid w:val="00600484"/>
    <w:rsid w:val="00602D12"/>
    <w:rsid w:val="00602FB1"/>
    <w:rsid w:val="006037C9"/>
    <w:rsid w:val="00603903"/>
    <w:rsid w:val="00603B49"/>
    <w:rsid w:val="00606301"/>
    <w:rsid w:val="00607036"/>
    <w:rsid w:val="00607DBF"/>
    <w:rsid w:val="00611791"/>
    <w:rsid w:val="00611948"/>
    <w:rsid w:val="00612302"/>
    <w:rsid w:val="00615F71"/>
    <w:rsid w:val="006163F6"/>
    <w:rsid w:val="006169E1"/>
    <w:rsid w:val="006173A6"/>
    <w:rsid w:val="00620DFB"/>
    <w:rsid w:val="00621C10"/>
    <w:rsid w:val="00621F0F"/>
    <w:rsid w:val="00622047"/>
    <w:rsid w:val="006245BE"/>
    <w:rsid w:val="00624787"/>
    <w:rsid w:val="00626072"/>
    <w:rsid w:val="0062660D"/>
    <w:rsid w:val="00627D2A"/>
    <w:rsid w:val="00631C93"/>
    <w:rsid w:val="006323BC"/>
    <w:rsid w:val="0063262E"/>
    <w:rsid w:val="0063437F"/>
    <w:rsid w:val="00635002"/>
    <w:rsid w:val="00637EBA"/>
    <w:rsid w:val="006406E4"/>
    <w:rsid w:val="00640B82"/>
    <w:rsid w:val="00641CBD"/>
    <w:rsid w:val="006441CA"/>
    <w:rsid w:val="00645B24"/>
    <w:rsid w:val="00647CF8"/>
    <w:rsid w:val="0065054B"/>
    <w:rsid w:val="0065137D"/>
    <w:rsid w:val="006514CE"/>
    <w:rsid w:val="00651A40"/>
    <w:rsid w:val="0065283B"/>
    <w:rsid w:val="0065324B"/>
    <w:rsid w:val="0065483B"/>
    <w:rsid w:val="00655EE4"/>
    <w:rsid w:val="00656040"/>
    <w:rsid w:val="00657855"/>
    <w:rsid w:val="00660ABB"/>
    <w:rsid w:val="00660D13"/>
    <w:rsid w:val="00662698"/>
    <w:rsid w:val="00663D02"/>
    <w:rsid w:val="00663EC4"/>
    <w:rsid w:val="00663F1B"/>
    <w:rsid w:val="006651C0"/>
    <w:rsid w:val="00666026"/>
    <w:rsid w:val="00666090"/>
    <w:rsid w:val="0066693E"/>
    <w:rsid w:val="00667518"/>
    <w:rsid w:val="00670207"/>
    <w:rsid w:val="006704BD"/>
    <w:rsid w:val="00670597"/>
    <w:rsid w:val="00670FF4"/>
    <w:rsid w:val="00671351"/>
    <w:rsid w:val="00671AF8"/>
    <w:rsid w:val="006735AB"/>
    <w:rsid w:val="00673E07"/>
    <w:rsid w:val="006743EB"/>
    <w:rsid w:val="0067440C"/>
    <w:rsid w:val="0067671D"/>
    <w:rsid w:val="00676C4C"/>
    <w:rsid w:val="0068002C"/>
    <w:rsid w:val="00681453"/>
    <w:rsid w:val="00682E19"/>
    <w:rsid w:val="0068544E"/>
    <w:rsid w:val="00685ACC"/>
    <w:rsid w:val="00686187"/>
    <w:rsid w:val="00686AC3"/>
    <w:rsid w:val="006872DE"/>
    <w:rsid w:val="00687597"/>
    <w:rsid w:val="00687E69"/>
    <w:rsid w:val="0069064F"/>
    <w:rsid w:val="0069207E"/>
    <w:rsid w:val="006930D6"/>
    <w:rsid w:val="00693CCE"/>
    <w:rsid w:val="006941AE"/>
    <w:rsid w:val="00694AE9"/>
    <w:rsid w:val="00695863"/>
    <w:rsid w:val="006958BB"/>
    <w:rsid w:val="0069604C"/>
    <w:rsid w:val="0069656B"/>
    <w:rsid w:val="006A1E61"/>
    <w:rsid w:val="006A218B"/>
    <w:rsid w:val="006A29B4"/>
    <w:rsid w:val="006A4430"/>
    <w:rsid w:val="006A4EE2"/>
    <w:rsid w:val="006A52F0"/>
    <w:rsid w:val="006A5AB3"/>
    <w:rsid w:val="006A6917"/>
    <w:rsid w:val="006A7F0E"/>
    <w:rsid w:val="006B03FE"/>
    <w:rsid w:val="006B0B60"/>
    <w:rsid w:val="006B1990"/>
    <w:rsid w:val="006B2E6E"/>
    <w:rsid w:val="006B349B"/>
    <w:rsid w:val="006B3BF8"/>
    <w:rsid w:val="006B3FCB"/>
    <w:rsid w:val="006B4447"/>
    <w:rsid w:val="006B4872"/>
    <w:rsid w:val="006B5CC8"/>
    <w:rsid w:val="006B6298"/>
    <w:rsid w:val="006C21C2"/>
    <w:rsid w:val="006C3306"/>
    <w:rsid w:val="006C34F5"/>
    <w:rsid w:val="006C4A06"/>
    <w:rsid w:val="006C5A3A"/>
    <w:rsid w:val="006C5DDA"/>
    <w:rsid w:val="006C6CB6"/>
    <w:rsid w:val="006C70CD"/>
    <w:rsid w:val="006D053E"/>
    <w:rsid w:val="006D15EE"/>
    <w:rsid w:val="006D1932"/>
    <w:rsid w:val="006D221E"/>
    <w:rsid w:val="006D423D"/>
    <w:rsid w:val="006D4E36"/>
    <w:rsid w:val="006D4E95"/>
    <w:rsid w:val="006D5E09"/>
    <w:rsid w:val="006D6214"/>
    <w:rsid w:val="006D6861"/>
    <w:rsid w:val="006D6DAC"/>
    <w:rsid w:val="006D7059"/>
    <w:rsid w:val="006D72BB"/>
    <w:rsid w:val="006D7DAF"/>
    <w:rsid w:val="006D7DEB"/>
    <w:rsid w:val="006E13EC"/>
    <w:rsid w:val="006E2615"/>
    <w:rsid w:val="006E2B1C"/>
    <w:rsid w:val="006E35C9"/>
    <w:rsid w:val="006E4CE5"/>
    <w:rsid w:val="006E5293"/>
    <w:rsid w:val="006E5F84"/>
    <w:rsid w:val="006E644D"/>
    <w:rsid w:val="006E6499"/>
    <w:rsid w:val="006F03DD"/>
    <w:rsid w:val="006F2935"/>
    <w:rsid w:val="006F4075"/>
    <w:rsid w:val="006F5B1F"/>
    <w:rsid w:val="006F7961"/>
    <w:rsid w:val="006F7A22"/>
    <w:rsid w:val="007016E4"/>
    <w:rsid w:val="00703330"/>
    <w:rsid w:val="007036E7"/>
    <w:rsid w:val="007039C9"/>
    <w:rsid w:val="00704926"/>
    <w:rsid w:val="00705741"/>
    <w:rsid w:val="0070643B"/>
    <w:rsid w:val="0070709E"/>
    <w:rsid w:val="00711F89"/>
    <w:rsid w:val="00712CDB"/>
    <w:rsid w:val="0071340F"/>
    <w:rsid w:val="00713756"/>
    <w:rsid w:val="00714281"/>
    <w:rsid w:val="0071478F"/>
    <w:rsid w:val="00714C3A"/>
    <w:rsid w:val="00714D08"/>
    <w:rsid w:val="00714E31"/>
    <w:rsid w:val="0071504C"/>
    <w:rsid w:val="00716392"/>
    <w:rsid w:val="007167F5"/>
    <w:rsid w:val="00717F96"/>
    <w:rsid w:val="00720E6C"/>
    <w:rsid w:val="00724840"/>
    <w:rsid w:val="00724AD0"/>
    <w:rsid w:val="00724E57"/>
    <w:rsid w:val="00726A32"/>
    <w:rsid w:val="007271DB"/>
    <w:rsid w:val="00731E51"/>
    <w:rsid w:val="00732056"/>
    <w:rsid w:val="00732460"/>
    <w:rsid w:val="007330A2"/>
    <w:rsid w:val="00733579"/>
    <w:rsid w:val="00734C41"/>
    <w:rsid w:val="00736F69"/>
    <w:rsid w:val="00737475"/>
    <w:rsid w:val="00740C18"/>
    <w:rsid w:val="00740D38"/>
    <w:rsid w:val="00743EFB"/>
    <w:rsid w:val="0074522A"/>
    <w:rsid w:val="00747479"/>
    <w:rsid w:val="00751EF1"/>
    <w:rsid w:val="0075347A"/>
    <w:rsid w:val="00754E1B"/>
    <w:rsid w:val="00755587"/>
    <w:rsid w:val="00756739"/>
    <w:rsid w:val="007573E1"/>
    <w:rsid w:val="00760738"/>
    <w:rsid w:val="00760B73"/>
    <w:rsid w:val="00762692"/>
    <w:rsid w:val="00762E2C"/>
    <w:rsid w:val="00762EDB"/>
    <w:rsid w:val="00763141"/>
    <w:rsid w:val="00764EA0"/>
    <w:rsid w:val="00764EF4"/>
    <w:rsid w:val="00766251"/>
    <w:rsid w:val="00766A80"/>
    <w:rsid w:val="00766B06"/>
    <w:rsid w:val="00770B7D"/>
    <w:rsid w:val="0077107A"/>
    <w:rsid w:val="00771126"/>
    <w:rsid w:val="00771997"/>
    <w:rsid w:val="00771B5D"/>
    <w:rsid w:val="00772E6B"/>
    <w:rsid w:val="00773CD8"/>
    <w:rsid w:val="007754F3"/>
    <w:rsid w:val="00776391"/>
    <w:rsid w:val="0077772F"/>
    <w:rsid w:val="00780F08"/>
    <w:rsid w:val="00782651"/>
    <w:rsid w:val="007828C3"/>
    <w:rsid w:val="007840B6"/>
    <w:rsid w:val="00785B53"/>
    <w:rsid w:val="007860EE"/>
    <w:rsid w:val="00786252"/>
    <w:rsid w:val="00786DFE"/>
    <w:rsid w:val="0078719E"/>
    <w:rsid w:val="007938BC"/>
    <w:rsid w:val="007946AE"/>
    <w:rsid w:val="00795E5B"/>
    <w:rsid w:val="00796F39"/>
    <w:rsid w:val="0079792E"/>
    <w:rsid w:val="007A0B39"/>
    <w:rsid w:val="007A0FFB"/>
    <w:rsid w:val="007A24CD"/>
    <w:rsid w:val="007A2C79"/>
    <w:rsid w:val="007A3A0C"/>
    <w:rsid w:val="007A5184"/>
    <w:rsid w:val="007A52EB"/>
    <w:rsid w:val="007A5B10"/>
    <w:rsid w:val="007A78D6"/>
    <w:rsid w:val="007B11A1"/>
    <w:rsid w:val="007B33CA"/>
    <w:rsid w:val="007B3A27"/>
    <w:rsid w:val="007B539D"/>
    <w:rsid w:val="007B5597"/>
    <w:rsid w:val="007B6256"/>
    <w:rsid w:val="007C1CBC"/>
    <w:rsid w:val="007C207B"/>
    <w:rsid w:val="007C2E8B"/>
    <w:rsid w:val="007C46B9"/>
    <w:rsid w:val="007C79F7"/>
    <w:rsid w:val="007D064C"/>
    <w:rsid w:val="007D105F"/>
    <w:rsid w:val="007D1776"/>
    <w:rsid w:val="007D2D72"/>
    <w:rsid w:val="007D3571"/>
    <w:rsid w:val="007D449E"/>
    <w:rsid w:val="007D4A5C"/>
    <w:rsid w:val="007D4B17"/>
    <w:rsid w:val="007D5FF1"/>
    <w:rsid w:val="007E278F"/>
    <w:rsid w:val="007E458B"/>
    <w:rsid w:val="007E5C51"/>
    <w:rsid w:val="007E6986"/>
    <w:rsid w:val="007E6E2B"/>
    <w:rsid w:val="007F40E6"/>
    <w:rsid w:val="007F514D"/>
    <w:rsid w:val="007F7B9F"/>
    <w:rsid w:val="0080208F"/>
    <w:rsid w:val="00811739"/>
    <w:rsid w:val="00817E2E"/>
    <w:rsid w:val="008201EF"/>
    <w:rsid w:val="00821299"/>
    <w:rsid w:val="00822293"/>
    <w:rsid w:val="008225E6"/>
    <w:rsid w:val="00822EFC"/>
    <w:rsid w:val="00823C6A"/>
    <w:rsid w:val="008246C9"/>
    <w:rsid w:val="00825B4A"/>
    <w:rsid w:val="00826E0A"/>
    <w:rsid w:val="00827328"/>
    <w:rsid w:val="00830FAB"/>
    <w:rsid w:val="00831C88"/>
    <w:rsid w:val="0083253B"/>
    <w:rsid w:val="0083332A"/>
    <w:rsid w:val="00836E9D"/>
    <w:rsid w:val="008408A6"/>
    <w:rsid w:val="00840945"/>
    <w:rsid w:val="00841220"/>
    <w:rsid w:val="00844624"/>
    <w:rsid w:val="00845033"/>
    <w:rsid w:val="00845E73"/>
    <w:rsid w:val="0084655E"/>
    <w:rsid w:val="00846B7F"/>
    <w:rsid w:val="00850103"/>
    <w:rsid w:val="0085055D"/>
    <w:rsid w:val="00850C3D"/>
    <w:rsid w:val="00852301"/>
    <w:rsid w:val="0085367D"/>
    <w:rsid w:val="008555AA"/>
    <w:rsid w:val="0085563D"/>
    <w:rsid w:val="008556C6"/>
    <w:rsid w:val="00860694"/>
    <w:rsid w:val="00861074"/>
    <w:rsid w:val="00861097"/>
    <w:rsid w:val="00861283"/>
    <w:rsid w:val="0086193B"/>
    <w:rsid w:val="00861BC8"/>
    <w:rsid w:val="008649AA"/>
    <w:rsid w:val="0086544E"/>
    <w:rsid w:val="00865D1B"/>
    <w:rsid w:val="008670EE"/>
    <w:rsid w:val="0086739A"/>
    <w:rsid w:val="00867ADD"/>
    <w:rsid w:val="00870185"/>
    <w:rsid w:val="008725F4"/>
    <w:rsid w:val="00872B79"/>
    <w:rsid w:val="00873504"/>
    <w:rsid w:val="00874C4C"/>
    <w:rsid w:val="00875027"/>
    <w:rsid w:val="00877DC9"/>
    <w:rsid w:val="00881875"/>
    <w:rsid w:val="008839C5"/>
    <w:rsid w:val="008844B9"/>
    <w:rsid w:val="008845A0"/>
    <w:rsid w:val="008862CE"/>
    <w:rsid w:val="0088710E"/>
    <w:rsid w:val="00887853"/>
    <w:rsid w:val="00890242"/>
    <w:rsid w:val="0089117D"/>
    <w:rsid w:val="008918D2"/>
    <w:rsid w:val="00891D9A"/>
    <w:rsid w:val="008934C1"/>
    <w:rsid w:val="00893675"/>
    <w:rsid w:val="00895C23"/>
    <w:rsid w:val="008960C6"/>
    <w:rsid w:val="008966E4"/>
    <w:rsid w:val="00897E71"/>
    <w:rsid w:val="008A0C97"/>
    <w:rsid w:val="008A1A2A"/>
    <w:rsid w:val="008A2425"/>
    <w:rsid w:val="008A3ED5"/>
    <w:rsid w:val="008A3FF7"/>
    <w:rsid w:val="008A4C00"/>
    <w:rsid w:val="008A52B2"/>
    <w:rsid w:val="008A72E2"/>
    <w:rsid w:val="008B039B"/>
    <w:rsid w:val="008B072B"/>
    <w:rsid w:val="008B07F2"/>
    <w:rsid w:val="008B0B4E"/>
    <w:rsid w:val="008B16F6"/>
    <w:rsid w:val="008B6B06"/>
    <w:rsid w:val="008B7160"/>
    <w:rsid w:val="008B75CA"/>
    <w:rsid w:val="008C0E4D"/>
    <w:rsid w:val="008C18F8"/>
    <w:rsid w:val="008C2A1A"/>
    <w:rsid w:val="008C2B26"/>
    <w:rsid w:val="008C3B98"/>
    <w:rsid w:val="008C47A7"/>
    <w:rsid w:val="008C50BD"/>
    <w:rsid w:val="008C5314"/>
    <w:rsid w:val="008C61C6"/>
    <w:rsid w:val="008C7005"/>
    <w:rsid w:val="008C7FC0"/>
    <w:rsid w:val="008D2E45"/>
    <w:rsid w:val="008D45FF"/>
    <w:rsid w:val="008D46F6"/>
    <w:rsid w:val="008D5634"/>
    <w:rsid w:val="008D64FF"/>
    <w:rsid w:val="008D7770"/>
    <w:rsid w:val="008E111B"/>
    <w:rsid w:val="008E1AA8"/>
    <w:rsid w:val="008E32F2"/>
    <w:rsid w:val="008E4369"/>
    <w:rsid w:val="008E4D14"/>
    <w:rsid w:val="008E4E22"/>
    <w:rsid w:val="008E59E5"/>
    <w:rsid w:val="008E5D45"/>
    <w:rsid w:val="008F1391"/>
    <w:rsid w:val="008F1965"/>
    <w:rsid w:val="008F1D51"/>
    <w:rsid w:val="008F1DC7"/>
    <w:rsid w:val="008F3B94"/>
    <w:rsid w:val="008F3D90"/>
    <w:rsid w:val="008F68AF"/>
    <w:rsid w:val="008F7182"/>
    <w:rsid w:val="0090064D"/>
    <w:rsid w:val="0090130E"/>
    <w:rsid w:val="00901704"/>
    <w:rsid w:val="00901EAA"/>
    <w:rsid w:val="00902522"/>
    <w:rsid w:val="00910042"/>
    <w:rsid w:val="009115AE"/>
    <w:rsid w:val="00912545"/>
    <w:rsid w:val="00914F7F"/>
    <w:rsid w:val="00915244"/>
    <w:rsid w:val="00915F41"/>
    <w:rsid w:val="00916CE0"/>
    <w:rsid w:val="00917FD3"/>
    <w:rsid w:val="0092069F"/>
    <w:rsid w:val="00920BD0"/>
    <w:rsid w:val="00921256"/>
    <w:rsid w:val="009223F3"/>
    <w:rsid w:val="009224F6"/>
    <w:rsid w:val="00923CF2"/>
    <w:rsid w:val="00924602"/>
    <w:rsid w:val="00925DBE"/>
    <w:rsid w:val="00926A74"/>
    <w:rsid w:val="009272C9"/>
    <w:rsid w:val="00927541"/>
    <w:rsid w:val="00927646"/>
    <w:rsid w:val="00930517"/>
    <w:rsid w:val="00932379"/>
    <w:rsid w:val="00933CC2"/>
    <w:rsid w:val="009341C4"/>
    <w:rsid w:val="00934743"/>
    <w:rsid w:val="00934E41"/>
    <w:rsid w:val="00935BFC"/>
    <w:rsid w:val="0093603D"/>
    <w:rsid w:val="00937CA2"/>
    <w:rsid w:val="00940AD2"/>
    <w:rsid w:val="00941344"/>
    <w:rsid w:val="00942D45"/>
    <w:rsid w:val="00942E9B"/>
    <w:rsid w:val="00946DE1"/>
    <w:rsid w:val="009472B7"/>
    <w:rsid w:val="009503C5"/>
    <w:rsid w:val="00950F17"/>
    <w:rsid w:val="00952816"/>
    <w:rsid w:val="009529B0"/>
    <w:rsid w:val="00952C1C"/>
    <w:rsid w:val="0095483D"/>
    <w:rsid w:val="009556F1"/>
    <w:rsid w:val="00955B52"/>
    <w:rsid w:val="009567E7"/>
    <w:rsid w:val="00957787"/>
    <w:rsid w:val="009606A5"/>
    <w:rsid w:val="00960F28"/>
    <w:rsid w:val="00962756"/>
    <w:rsid w:val="0096373C"/>
    <w:rsid w:val="00963BF0"/>
    <w:rsid w:val="00963D7F"/>
    <w:rsid w:val="0096479D"/>
    <w:rsid w:val="00964F0A"/>
    <w:rsid w:val="0096519D"/>
    <w:rsid w:val="00966BE1"/>
    <w:rsid w:val="009677E1"/>
    <w:rsid w:val="00970196"/>
    <w:rsid w:val="00972F47"/>
    <w:rsid w:val="00973DD3"/>
    <w:rsid w:val="009749C3"/>
    <w:rsid w:val="00974C7B"/>
    <w:rsid w:val="00975102"/>
    <w:rsid w:val="00975793"/>
    <w:rsid w:val="009817FF"/>
    <w:rsid w:val="00983B80"/>
    <w:rsid w:val="00983CC7"/>
    <w:rsid w:val="00984281"/>
    <w:rsid w:val="00984BFB"/>
    <w:rsid w:val="009852CB"/>
    <w:rsid w:val="009852DB"/>
    <w:rsid w:val="00985470"/>
    <w:rsid w:val="00985921"/>
    <w:rsid w:val="00991701"/>
    <w:rsid w:val="00992094"/>
    <w:rsid w:val="00993B7D"/>
    <w:rsid w:val="009940ED"/>
    <w:rsid w:val="00997985"/>
    <w:rsid w:val="009A0351"/>
    <w:rsid w:val="009A18E1"/>
    <w:rsid w:val="009A1AB1"/>
    <w:rsid w:val="009A1C7E"/>
    <w:rsid w:val="009A3FA3"/>
    <w:rsid w:val="009A4F61"/>
    <w:rsid w:val="009A6192"/>
    <w:rsid w:val="009A619C"/>
    <w:rsid w:val="009B0C11"/>
    <w:rsid w:val="009B1C3D"/>
    <w:rsid w:val="009B1FDD"/>
    <w:rsid w:val="009B2BD2"/>
    <w:rsid w:val="009B438E"/>
    <w:rsid w:val="009B4863"/>
    <w:rsid w:val="009B4B06"/>
    <w:rsid w:val="009B5810"/>
    <w:rsid w:val="009B59E1"/>
    <w:rsid w:val="009B5E22"/>
    <w:rsid w:val="009B6330"/>
    <w:rsid w:val="009C0319"/>
    <w:rsid w:val="009C0527"/>
    <w:rsid w:val="009C05A7"/>
    <w:rsid w:val="009C5E1D"/>
    <w:rsid w:val="009C6CC3"/>
    <w:rsid w:val="009C6DCB"/>
    <w:rsid w:val="009D2236"/>
    <w:rsid w:val="009D2C17"/>
    <w:rsid w:val="009D3DAD"/>
    <w:rsid w:val="009D4EDA"/>
    <w:rsid w:val="009D65AF"/>
    <w:rsid w:val="009D67EF"/>
    <w:rsid w:val="009D75FB"/>
    <w:rsid w:val="009D7C9D"/>
    <w:rsid w:val="009E0BFE"/>
    <w:rsid w:val="009E2647"/>
    <w:rsid w:val="009E3D5B"/>
    <w:rsid w:val="009E4B2E"/>
    <w:rsid w:val="009E5224"/>
    <w:rsid w:val="009E5874"/>
    <w:rsid w:val="009E79ED"/>
    <w:rsid w:val="009F0169"/>
    <w:rsid w:val="009F1412"/>
    <w:rsid w:val="009F1466"/>
    <w:rsid w:val="009F1AB2"/>
    <w:rsid w:val="009F2C2A"/>
    <w:rsid w:val="009F2E5D"/>
    <w:rsid w:val="009F3F14"/>
    <w:rsid w:val="009F66AA"/>
    <w:rsid w:val="00A01CAD"/>
    <w:rsid w:val="00A024F0"/>
    <w:rsid w:val="00A03B65"/>
    <w:rsid w:val="00A04191"/>
    <w:rsid w:val="00A04D21"/>
    <w:rsid w:val="00A067B4"/>
    <w:rsid w:val="00A06847"/>
    <w:rsid w:val="00A06D9C"/>
    <w:rsid w:val="00A119B3"/>
    <w:rsid w:val="00A11C25"/>
    <w:rsid w:val="00A1246F"/>
    <w:rsid w:val="00A12CF2"/>
    <w:rsid w:val="00A1315F"/>
    <w:rsid w:val="00A133BB"/>
    <w:rsid w:val="00A136BE"/>
    <w:rsid w:val="00A140AE"/>
    <w:rsid w:val="00A14351"/>
    <w:rsid w:val="00A14730"/>
    <w:rsid w:val="00A15F40"/>
    <w:rsid w:val="00A17384"/>
    <w:rsid w:val="00A20824"/>
    <w:rsid w:val="00A21376"/>
    <w:rsid w:val="00A22795"/>
    <w:rsid w:val="00A24F1F"/>
    <w:rsid w:val="00A26D12"/>
    <w:rsid w:val="00A26F5A"/>
    <w:rsid w:val="00A272F0"/>
    <w:rsid w:val="00A30479"/>
    <w:rsid w:val="00A317A9"/>
    <w:rsid w:val="00A36564"/>
    <w:rsid w:val="00A36DA7"/>
    <w:rsid w:val="00A374C1"/>
    <w:rsid w:val="00A40769"/>
    <w:rsid w:val="00A424C0"/>
    <w:rsid w:val="00A45557"/>
    <w:rsid w:val="00A4579F"/>
    <w:rsid w:val="00A45EDE"/>
    <w:rsid w:val="00A50A18"/>
    <w:rsid w:val="00A50C9A"/>
    <w:rsid w:val="00A50EA4"/>
    <w:rsid w:val="00A51346"/>
    <w:rsid w:val="00A52829"/>
    <w:rsid w:val="00A56EC7"/>
    <w:rsid w:val="00A57691"/>
    <w:rsid w:val="00A6150F"/>
    <w:rsid w:val="00A633D0"/>
    <w:rsid w:val="00A6485F"/>
    <w:rsid w:val="00A66938"/>
    <w:rsid w:val="00A704CC"/>
    <w:rsid w:val="00A705B6"/>
    <w:rsid w:val="00A707DD"/>
    <w:rsid w:val="00A718D6"/>
    <w:rsid w:val="00A72877"/>
    <w:rsid w:val="00A7310D"/>
    <w:rsid w:val="00A76710"/>
    <w:rsid w:val="00A7694F"/>
    <w:rsid w:val="00A80632"/>
    <w:rsid w:val="00A80B30"/>
    <w:rsid w:val="00A80B61"/>
    <w:rsid w:val="00A81998"/>
    <w:rsid w:val="00A82344"/>
    <w:rsid w:val="00A858C4"/>
    <w:rsid w:val="00A86B22"/>
    <w:rsid w:val="00A87740"/>
    <w:rsid w:val="00A87FB8"/>
    <w:rsid w:val="00A917FA"/>
    <w:rsid w:val="00A924B8"/>
    <w:rsid w:val="00A9258E"/>
    <w:rsid w:val="00A9296B"/>
    <w:rsid w:val="00A92B58"/>
    <w:rsid w:val="00A92FE5"/>
    <w:rsid w:val="00A95D64"/>
    <w:rsid w:val="00AA0031"/>
    <w:rsid w:val="00AA07F7"/>
    <w:rsid w:val="00AA0D86"/>
    <w:rsid w:val="00AA1937"/>
    <w:rsid w:val="00AA2049"/>
    <w:rsid w:val="00AA27B3"/>
    <w:rsid w:val="00AA2C7B"/>
    <w:rsid w:val="00AA390B"/>
    <w:rsid w:val="00AA3CEF"/>
    <w:rsid w:val="00AA3D74"/>
    <w:rsid w:val="00AA4232"/>
    <w:rsid w:val="00AA4BA2"/>
    <w:rsid w:val="00AA60BD"/>
    <w:rsid w:val="00AA6353"/>
    <w:rsid w:val="00AA7713"/>
    <w:rsid w:val="00AA777D"/>
    <w:rsid w:val="00AB12BC"/>
    <w:rsid w:val="00AB1A40"/>
    <w:rsid w:val="00AB3C20"/>
    <w:rsid w:val="00AB5254"/>
    <w:rsid w:val="00AB52E0"/>
    <w:rsid w:val="00AB5504"/>
    <w:rsid w:val="00AB62C0"/>
    <w:rsid w:val="00AB7525"/>
    <w:rsid w:val="00AB7534"/>
    <w:rsid w:val="00AC0012"/>
    <w:rsid w:val="00AC15CD"/>
    <w:rsid w:val="00AC1653"/>
    <w:rsid w:val="00AC2342"/>
    <w:rsid w:val="00AC2508"/>
    <w:rsid w:val="00AC32B7"/>
    <w:rsid w:val="00AC508D"/>
    <w:rsid w:val="00AC5341"/>
    <w:rsid w:val="00AC5F33"/>
    <w:rsid w:val="00AC731C"/>
    <w:rsid w:val="00AC7ECE"/>
    <w:rsid w:val="00AD0810"/>
    <w:rsid w:val="00AD198E"/>
    <w:rsid w:val="00AD2971"/>
    <w:rsid w:val="00AD355B"/>
    <w:rsid w:val="00AD3B83"/>
    <w:rsid w:val="00AD42DF"/>
    <w:rsid w:val="00AD5510"/>
    <w:rsid w:val="00AD5C2C"/>
    <w:rsid w:val="00AD6AA4"/>
    <w:rsid w:val="00AD743B"/>
    <w:rsid w:val="00AE00EC"/>
    <w:rsid w:val="00AE05D9"/>
    <w:rsid w:val="00AE0FA3"/>
    <w:rsid w:val="00AE1422"/>
    <w:rsid w:val="00AE438C"/>
    <w:rsid w:val="00AE45CB"/>
    <w:rsid w:val="00AE48EA"/>
    <w:rsid w:val="00AE4B84"/>
    <w:rsid w:val="00AE5726"/>
    <w:rsid w:val="00AE701A"/>
    <w:rsid w:val="00AF0C85"/>
    <w:rsid w:val="00AF0CA4"/>
    <w:rsid w:val="00AF2964"/>
    <w:rsid w:val="00AF3072"/>
    <w:rsid w:val="00AF3724"/>
    <w:rsid w:val="00AF3755"/>
    <w:rsid w:val="00AF5D60"/>
    <w:rsid w:val="00AF66D3"/>
    <w:rsid w:val="00AF68C2"/>
    <w:rsid w:val="00AF6DC1"/>
    <w:rsid w:val="00B009CD"/>
    <w:rsid w:val="00B00C64"/>
    <w:rsid w:val="00B00DB3"/>
    <w:rsid w:val="00B03A12"/>
    <w:rsid w:val="00B07AD1"/>
    <w:rsid w:val="00B11576"/>
    <w:rsid w:val="00B11656"/>
    <w:rsid w:val="00B11C2D"/>
    <w:rsid w:val="00B13A10"/>
    <w:rsid w:val="00B146BB"/>
    <w:rsid w:val="00B14E24"/>
    <w:rsid w:val="00B15103"/>
    <w:rsid w:val="00B15438"/>
    <w:rsid w:val="00B15D3D"/>
    <w:rsid w:val="00B177C1"/>
    <w:rsid w:val="00B1782E"/>
    <w:rsid w:val="00B20070"/>
    <w:rsid w:val="00B20476"/>
    <w:rsid w:val="00B22271"/>
    <w:rsid w:val="00B226CA"/>
    <w:rsid w:val="00B23DA5"/>
    <w:rsid w:val="00B240AB"/>
    <w:rsid w:val="00B2675D"/>
    <w:rsid w:val="00B27632"/>
    <w:rsid w:val="00B31721"/>
    <w:rsid w:val="00B320FF"/>
    <w:rsid w:val="00B32519"/>
    <w:rsid w:val="00B336F9"/>
    <w:rsid w:val="00B34339"/>
    <w:rsid w:val="00B34CB5"/>
    <w:rsid w:val="00B35D11"/>
    <w:rsid w:val="00B365D5"/>
    <w:rsid w:val="00B37865"/>
    <w:rsid w:val="00B40029"/>
    <w:rsid w:val="00B425B0"/>
    <w:rsid w:val="00B42998"/>
    <w:rsid w:val="00B43C3E"/>
    <w:rsid w:val="00B43C91"/>
    <w:rsid w:val="00B447EA"/>
    <w:rsid w:val="00B4554B"/>
    <w:rsid w:val="00B475FE"/>
    <w:rsid w:val="00B50201"/>
    <w:rsid w:val="00B5090A"/>
    <w:rsid w:val="00B512BC"/>
    <w:rsid w:val="00B5181F"/>
    <w:rsid w:val="00B51B0C"/>
    <w:rsid w:val="00B51D41"/>
    <w:rsid w:val="00B52386"/>
    <w:rsid w:val="00B5334B"/>
    <w:rsid w:val="00B533A1"/>
    <w:rsid w:val="00B55492"/>
    <w:rsid w:val="00B57C92"/>
    <w:rsid w:val="00B57ED6"/>
    <w:rsid w:val="00B60DFE"/>
    <w:rsid w:val="00B613C0"/>
    <w:rsid w:val="00B61D4D"/>
    <w:rsid w:val="00B61EDF"/>
    <w:rsid w:val="00B623BA"/>
    <w:rsid w:val="00B62C45"/>
    <w:rsid w:val="00B62D15"/>
    <w:rsid w:val="00B6359B"/>
    <w:rsid w:val="00B6423E"/>
    <w:rsid w:val="00B643F5"/>
    <w:rsid w:val="00B64AC0"/>
    <w:rsid w:val="00B65090"/>
    <w:rsid w:val="00B6581F"/>
    <w:rsid w:val="00B65837"/>
    <w:rsid w:val="00B66784"/>
    <w:rsid w:val="00B66A2D"/>
    <w:rsid w:val="00B704AB"/>
    <w:rsid w:val="00B704C2"/>
    <w:rsid w:val="00B73FC0"/>
    <w:rsid w:val="00B7442E"/>
    <w:rsid w:val="00B752AD"/>
    <w:rsid w:val="00B75319"/>
    <w:rsid w:val="00B76AA7"/>
    <w:rsid w:val="00B777A8"/>
    <w:rsid w:val="00B80435"/>
    <w:rsid w:val="00B80594"/>
    <w:rsid w:val="00B810C2"/>
    <w:rsid w:val="00B82EC1"/>
    <w:rsid w:val="00B83588"/>
    <w:rsid w:val="00B85599"/>
    <w:rsid w:val="00B8592E"/>
    <w:rsid w:val="00B85AA4"/>
    <w:rsid w:val="00B86402"/>
    <w:rsid w:val="00B90474"/>
    <w:rsid w:val="00B9100A"/>
    <w:rsid w:val="00B91E8C"/>
    <w:rsid w:val="00B934CF"/>
    <w:rsid w:val="00B93842"/>
    <w:rsid w:val="00B9638B"/>
    <w:rsid w:val="00BA1F92"/>
    <w:rsid w:val="00BA27D5"/>
    <w:rsid w:val="00BA4CE6"/>
    <w:rsid w:val="00BA6BA0"/>
    <w:rsid w:val="00BA6DA1"/>
    <w:rsid w:val="00BA6F0E"/>
    <w:rsid w:val="00BA74EE"/>
    <w:rsid w:val="00BA7785"/>
    <w:rsid w:val="00BB148C"/>
    <w:rsid w:val="00BB2226"/>
    <w:rsid w:val="00BB385C"/>
    <w:rsid w:val="00BB4590"/>
    <w:rsid w:val="00BB4D86"/>
    <w:rsid w:val="00BB546C"/>
    <w:rsid w:val="00BB6204"/>
    <w:rsid w:val="00BB66D0"/>
    <w:rsid w:val="00BB7CBA"/>
    <w:rsid w:val="00BC1C24"/>
    <w:rsid w:val="00BC1F8C"/>
    <w:rsid w:val="00BC2A19"/>
    <w:rsid w:val="00BC2A5A"/>
    <w:rsid w:val="00BC43BA"/>
    <w:rsid w:val="00BC448D"/>
    <w:rsid w:val="00BC4CA9"/>
    <w:rsid w:val="00BC5B27"/>
    <w:rsid w:val="00BC5DB6"/>
    <w:rsid w:val="00BC6CBA"/>
    <w:rsid w:val="00BD2303"/>
    <w:rsid w:val="00BD28AE"/>
    <w:rsid w:val="00BD5548"/>
    <w:rsid w:val="00BD5A9A"/>
    <w:rsid w:val="00BD5DC3"/>
    <w:rsid w:val="00BD666D"/>
    <w:rsid w:val="00BD6732"/>
    <w:rsid w:val="00BD688C"/>
    <w:rsid w:val="00BD7514"/>
    <w:rsid w:val="00BE0F68"/>
    <w:rsid w:val="00BE1698"/>
    <w:rsid w:val="00BE2075"/>
    <w:rsid w:val="00BE3093"/>
    <w:rsid w:val="00BE4760"/>
    <w:rsid w:val="00BE6B88"/>
    <w:rsid w:val="00BF09B0"/>
    <w:rsid w:val="00BF1558"/>
    <w:rsid w:val="00BF1749"/>
    <w:rsid w:val="00BF2673"/>
    <w:rsid w:val="00BF4C25"/>
    <w:rsid w:val="00BF53F6"/>
    <w:rsid w:val="00BF72B0"/>
    <w:rsid w:val="00BF7533"/>
    <w:rsid w:val="00C00803"/>
    <w:rsid w:val="00C0470A"/>
    <w:rsid w:val="00C04720"/>
    <w:rsid w:val="00C056E2"/>
    <w:rsid w:val="00C06A0C"/>
    <w:rsid w:val="00C102F5"/>
    <w:rsid w:val="00C109D3"/>
    <w:rsid w:val="00C12030"/>
    <w:rsid w:val="00C12078"/>
    <w:rsid w:val="00C120D2"/>
    <w:rsid w:val="00C1250A"/>
    <w:rsid w:val="00C12869"/>
    <w:rsid w:val="00C1319E"/>
    <w:rsid w:val="00C14549"/>
    <w:rsid w:val="00C155BD"/>
    <w:rsid w:val="00C16AA5"/>
    <w:rsid w:val="00C16ABC"/>
    <w:rsid w:val="00C175DF"/>
    <w:rsid w:val="00C17C0D"/>
    <w:rsid w:val="00C17F96"/>
    <w:rsid w:val="00C20E01"/>
    <w:rsid w:val="00C2252B"/>
    <w:rsid w:val="00C22E61"/>
    <w:rsid w:val="00C237CE"/>
    <w:rsid w:val="00C23C1E"/>
    <w:rsid w:val="00C24033"/>
    <w:rsid w:val="00C251F8"/>
    <w:rsid w:val="00C25F5E"/>
    <w:rsid w:val="00C27155"/>
    <w:rsid w:val="00C31ADE"/>
    <w:rsid w:val="00C31CA6"/>
    <w:rsid w:val="00C33865"/>
    <w:rsid w:val="00C34724"/>
    <w:rsid w:val="00C35807"/>
    <w:rsid w:val="00C400C9"/>
    <w:rsid w:val="00C416C9"/>
    <w:rsid w:val="00C43113"/>
    <w:rsid w:val="00C453CE"/>
    <w:rsid w:val="00C4649B"/>
    <w:rsid w:val="00C464AF"/>
    <w:rsid w:val="00C4727B"/>
    <w:rsid w:val="00C47347"/>
    <w:rsid w:val="00C47B5C"/>
    <w:rsid w:val="00C50ED7"/>
    <w:rsid w:val="00C518D4"/>
    <w:rsid w:val="00C52AFB"/>
    <w:rsid w:val="00C53FFA"/>
    <w:rsid w:val="00C54092"/>
    <w:rsid w:val="00C579B3"/>
    <w:rsid w:val="00C57A59"/>
    <w:rsid w:val="00C62A6B"/>
    <w:rsid w:val="00C62F9B"/>
    <w:rsid w:val="00C63ED0"/>
    <w:rsid w:val="00C64303"/>
    <w:rsid w:val="00C64587"/>
    <w:rsid w:val="00C65A1C"/>
    <w:rsid w:val="00C66722"/>
    <w:rsid w:val="00C66DDB"/>
    <w:rsid w:val="00C67B21"/>
    <w:rsid w:val="00C67E3D"/>
    <w:rsid w:val="00C7099F"/>
    <w:rsid w:val="00C71C16"/>
    <w:rsid w:val="00C72F28"/>
    <w:rsid w:val="00C756C4"/>
    <w:rsid w:val="00C75956"/>
    <w:rsid w:val="00C764EF"/>
    <w:rsid w:val="00C76546"/>
    <w:rsid w:val="00C802B6"/>
    <w:rsid w:val="00C80571"/>
    <w:rsid w:val="00C80AE4"/>
    <w:rsid w:val="00C81D2B"/>
    <w:rsid w:val="00C82753"/>
    <w:rsid w:val="00C83DF1"/>
    <w:rsid w:val="00C8429D"/>
    <w:rsid w:val="00C8597E"/>
    <w:rsid w:val="00C86085"/>
    <w:rsid w:val="00C87E1C"/>
    <w:rsid w:val="00C90101"/>
    <w:rsid w:val="00C91EAC"/>
    <w:rsid w:val="00C91FDE"/>
    <w:rsid w:val="00C9200F"/>
    <w:rsid w:val="00C921D3"/>
    <w:rsid w:val="00C923F1"/>
    <w:rsid w:val="00C9302B"/>
    <w:rsid w:val="00C941E0"/>
    <w:rsid w:val="00C9459E"/>
    <w:rsid w:val="00C95240"/>
    <w:rsid w:val="00C955AA"/>
    <w:rsid w:val="00CA3180"/>
    <w:rsid w:val="00CA36D6"/>
    <w:rsid w:val="00CA377C"/>
    <w:rsid w:val="00CA3C1E"/>
    <w:rsid w:val="00CA4348"/>
    <w:rsid w:val="00CA49F0"/>
    <w:rsid w:val="00CA4FF0"/>
    <w:rsid w:val="00CA554B"/>
    <w:rsid w:val="00CA61E9"/>
    <w:rsid w:val="00CA7965"/>
    <w:rsid w:val="00CB05A7"/>
    <w:rsid w:val="00CB1AE5"/>
    <w:rsid w:val="00CB2AAE"/>
    <w:rsid w:val="00CB33D5"/>
    <w:rsid w:val="00CB5621"/>
    <w:rsid w:val="00CB73B7"/>
    <w:rsid w:val="00CC080E"/>
    <w:rsid w:val="00CC20A2"/>
    <w:rsid w:val="00CC281E"/>
    <w:rsid w:val="00CC2A3C"/>
    <w:rsid w:val="00CC4CF3"/>
    <w:rsid w:val="00CC560C"/>
    <w:rsid w:val="00CC5889"/>
    <w:rsid w:val="00CD1496"/>
    <w:rsid w:val="00CD18AF"/>
    <w:rsid w:val="00CD1A05"/>
    <w:rsid w:val="00CD2C89"/>
    <w:rsid w:val="00CD3F48"/>
    <w:rsid w:val="00CD4F6A"/>
    <w:rsid w:val="00CD57CE"/>
    <w:rsid w:val="00CD6B7B"/>
    <w:rsid w:val="00CD72D6"/>
    <w:rsid w:val="00CD7331"/>
    <w:rsid w:val="00CD792B"/>
    <w:rsid w:val="00CE0CF1"/>
    <w:rsid w:val="00CE38A6"/>
    <w:rsid w:val="00CE59A3"/>
    <w:rsid w:val="00CF076D"/>
    <w:rsid w:val="00CF1ADE"/>
    <w:rsid w:val="00CF548E"/>
    <w:rsid w:val="00CF5AC9"/>
    <w:rsid w:val="00CF5C53"/>
    <w:rsid w:val="00CF61A9"/>
    <w:rsid w:val="00CF6CC4"/>
    <w:rsid w:val="00CF6E4C"/>
    <w:rsid w:val="00D00413"/>
    <w:rsid w:val="00D005CC"/>
    <w:rsid w:val="00D00B2D"/>
    <w:rsid w:val="00D00C58"/>
    <w:rsid w:val="00D00E7F"/>
    <w:rsid w:val="00D010E5"/>
    <w:rsid w:val="00D02E04"/>
    <w:rsid w:val="00D03516"/>
    <w:rsid w:val="00D03B2D"/>
    <w:rsid w:val="00D04362"/>
    <w:rsid w:val="00D044C1"/>
    <w:rsid w:val="00D055FF"/>
    <w:rsid w:val="00D059FC"/>
    <w:rsid w:val="00D0796B"/>
    <w:rsid w:val="00D07B70"/>
    <w:rsid w:val="00D10010"/>
    <w:rsid w:val="00D1163E"/>
    <w:rsid w:val="00D12210"/>
    <w:rsid w:val="00D123C5"/>
    <w:rsid w:val="00D130D0"/>
    <w:rsid w:val="00D16B75"/>
    <w:rsid w:val="00D2043F"/>
    <w:rsid w:val="00D209D7"/>
    <w:rsid w:val="00D2208F"/>
    <w:rsid w:val="00D2353F"/>
    <w:rsid w:val="00D248B5"/>
    <w:rsid w:val="00D24C26"/>
    <w:rsid w:val="00D27521"/>
    <w:rsid w:val="00D3050F"/>
    <w:rsid w:val="00D31168"/>
    <w:rsid w:val="00D3609E"/>
    <w:rsid w:val="00D418F3"/>
    <w:rsid w:val="00D41E70"/>
    <w:rsid w:val="00D43D7F"/>
    <w:rsid w:val="00D43E74"/>
    <w:rsid w:val="00D445E8"/>
    <w:rsid w:val="00D446D7"/>
    <w:rsid w:val="00D44E13"/>
    <w:rsid w:val="00D45F3F"/>
    <w:rsid w:val="00D4667C"/>
    <w:rsid w:val="00D47302"/>
    <w:rsid w:val="00D47D05"/>
    <w:rsid w:val="00D510E1"/>
    <w:rsid w:val="00D511C4"/>
    <w:rsid w:val="00D52253"/>
    <w:rsid w:val="00D53ADB"/>
    <w:rsid w:val="00D543B9"/>
    <w:rsid w:val="00D54B41"/>
    <w:rsid w:val="00D55664"/>
    <w:rsid w:val="00D55DDB"/>
    <w:rsid w:val="00D6041C"/>
    <w:rsid w:val="00D608A3"/>
    <w:rsid w:val="00D60EC4"/>
    <w:rsid w:val="00D62968"/>
    <w:rsid w:val="00D629D3"/>
    <w:rsid w:val="00D62BBB"/>
    <w:rsid w:val="00D630B1"/>
    <w:rsid w:val="00D6433E"/>
    <w:rsid w:val="00D65212"/>
    <w:rsid w:val="00D658AC"/>
    <w:rsid w:val="00D664D6"/>
    <w:rsid w:val="00D70FC9"/>
    <w:rsid w:val="00D7119C"/>
    <w:rsid w:val="00D7284D"/>
    <w:rsid w:val="00D7363F"/>
    <w:rsid w:val="00D75D2E"/>
    <w:rsid w:val="00D7687B"/>
    <w:rsid w:val="00D76ADF"/>
    <w:rsid w:val="00D77B21"/>
    <w:rsid w:val="00D80332"/>
    <w:rsid w:val="00D82915"/>
    <w:rsid w:val="00D84237"/>
    <w:rsid w:val="00D85F33"/>
    <w:rsid w:val="00D86693"/>
    <w:rsid w:val="00D8719F"/>
    <w:rsid w:val="00D87316"/>
    <w:rsid w:val="00D9102C"/>
    <w:rsid w:val="00D91315"/>
    <w:rsid w:val="00D94BD9"/>
    <w:rsid w:val="00D95095"/>
    <w:rsid w:val="00D95BDE"/>
    <w:rsid w:val="00D95EA2"/>
    <w:rsid w:val="00D96AF3"/>
    <w:rsid w:val="00D96C08"/>
    <w:rsid w:val="00D97FA0"/>
    <w:rsid w:val="00DA0542"/>
    <w:rsid w:val="00DA2436"/>
    <w:rsid w:val="00DA36BF"/>
    <w:rsid w:val="00DA3C5F"/>
    <w:rsid w:val="00DA49F4"/>
    <w:rsid w:val="00DA53B0"/>
    <w:rsid w:val="00DA7D1D"/>
    <w:rsid w:val="00DB0B3C"/>
    <w:rsid w:val="00DB19B5"/>
    <w:rsid w:val="00DB19EA"/>
    <w:rsid w:val="00DB257D"/>
    <w:rsid w:val="00DB38BB"/>
    <w:rsid w:val="00DB3D65"/>
    <w:rsid w:val="00DB4195"/>
    <w:rsid w:val="00DB45D8"/>
    <w:rsid w:val="00DB553B"/>
    <w:rsid w:val="00DB6042"/>
    <w:rsid w:val="00DB625E"/>
    <w:rsid w:val="00DB646A"/>
    <w:rsid w:val="00DB653A"/>
    <w:rsid w:val="00DC0B8A"/>
    <w:rsid w:val="00DC0F5B"/>
    <w:rsid w:val="00DC410D"/>
    <w:rsid w:val="00DC4932"/>
    <w:rsid w:val="00DC4AC6"/>
    <w:rsid w:val="00DC538D"/>
    <w:rsid w:val="00DC6363"/>
    <w:rsid w:val="00DC6695"/>
    <w:rsid w:val="00DC74ED"/>
    <w:rsid w:val="00DC74F4"/>
    <w:rsid w:val="00DC796E"/>
    <w:rsid w:val="00DD00E9"/>
    <w:rsid w:val="00DD0D8F"/>
    <w:rsid w:val="00DD10D2"/>
    <w:rsid w:val="00DD1E49"/>
    <w:rsid w:val="00DD2064"/>
    <w:rsid w:val="00DD2444"/>
    <w:rsid w:val="00DD3330"/>
    <w:rsid w:val="00DD412C"/>
    <w:rsid w:val="00DD49BB"/>
    <w:rsid w:val="00DE0F10"/>
    <w:rsid w:val="00DE1B1C"/>
    <w:rsid w:val="00DE2567"/>
    <w:rsid w:val="00DE2BE5"/>
    <w:rsid w:val="00DE3398"/>
    <w:rsid w:val="00DE37FB"/>
    <w:rsid w:val="00DE4357"/>
    <w:rsid w:val="00DE51DD"/>
    <w:rsid w:val="00DE57A7"/>
    <w:rsid w:val="00DE58FD"/>
    <w:rsid w:val="00DE5C73"/>
    <w:rsid w:val="00DE694E"/>
    <w:rsid w:val="00DE6F68"/>
    <w:rsid w:val="00DE720D"/>
    <w:rsid w:val="00DF08AE"/>
    <w:rsid w:val="00DF0EE8"/>
    <w:rsid w:val="00DF1D36"/>
    <w:rsid w:val="00DF2199"/>
    <w:rsid w:val="00DF2260"/>
    <w:rsid w:val="00DF3586"/>
    <w:rsid w:val="00DF5BC8"/>
    <w:rsid w:val="00DF77F8"/>
    <w:rsid w:val="00E00490"/>
    <w:rsid w:val="00E015BA"/>
    <w:rsid w:val="00E0191B"/>
    <w:rsid w:val="00E01921"/>
    <w:rsid w:val="00E02983"/>
    <w:rsid w:val="00E048BE"/>
    <w:rsid w:val="00E04B51"/>
    <w:rsid w:val="00E05BD3"/>
    <w:rsid w:val="00E0679D"/>
    <w:rsid w:val="00E069A0"/>
    <w:rsid w:val="00E07A54"/>
    <w:rsid w:val="00E07ADD"/>
    <w:rsid w:val="00E1025D"/>
    <w:rsid w:val="00E13611"/>
    <w:rsid w:val="00E1557A"/>
    <w:rsid w:val="00E15E87"/>
    <w:rsid w:val="00E17356"/>
    <w:rsid w:val="00E17BC0"/>
    <w:rsid w:val="00E20837"/>
    <w:rsid w:val="00E2105C"/>
    <w:rsid w:val="00E219C9"/>
    <w:rsid w:val="00E220A0"/>
    <w:rsid w:val="00E223A4"/>
    <w:rsid w:val="00E22B45"/>
    <w:rsid w:val="00E22C12"/>
    <w:rsid w:val="00E2426C"/>
    <w:rsid w:val="00E24280"/>
    <w:rsid w:val="00E2446B"/>
    <w:rsid w:val="00E27F5A"/>
    <w:rsid w:val="00E32A85"/>
    <w:rsid w:val="00E33C35"/>
    <w:rsid w:val="00E36C3D"/>
    <w:rsid w:val="00E3703C"/>
    <w:rsid w:val="00E404DC"/>
    <w:rsid w:val="00E4118B"/>
    <w:rsid w:val="00E423F0"/>
    <w:rsid w:val="00E425DB"/>
    <w:rsid w:val="00E42605"/>
    <w:rsid w:val="00E43E76"/>
    <w:rsid w:val="00E449FF"/>
    <w:rsid w:val="00E4586B"/>
    <w:rsid w:val="00E467A4"/>
    <w:rsid w:val="00E50027"/>
    <w:rsid w:val="00E50431"/>
    <w:rsid w:val="00E50F19"/>
    <w:rsid w:val="00E51AB2"/>
    <w:rsid w:val="00E5650C"/>
    <w:rsid w:val="00E57323"/>
    <w:rsid w:val="00E600F2"/>
    <w:rsid w:val="00E60220"/>
    <w:rsid w:val="00E60D27"/>
    <w:rsid w:val="00E61013"/>
    <w:rsid w:val="00E61F95"/>
    <w:rsid w:val="00E62A4C"/>
    <w:rsid w:val="00E62C25"/>
    <w:rsid w:val="00E635D9"/>
    <w:rsid w:val="00E63882"/>
    <w:rsid w:val="00E63CA4"/>
    <w:rsid w:val="00E64111"/>
    <w:rsid w:val="00E6472C"/>
    <w:rsid w:val="00E67088"/>
    <w:rsid w:val="00E67F7C"/>
    <w:rsid w:val="00E712C3"/>
    <w:rsid w:val="00E71FA2"/>
    <w:rsid w:val="00E72073"/>
    <w:rsid w:val="00E72509"/>
    <w:rsid w:val="00E737F7"/>
    <w:rsid w:val="00E74741"/>
    <w:rsid w:val="00E74746"/>
    <w:rsid w:val="00E775C2"/>
    <w:rsid w:val="00E800FA"/>
    <w:rsid w:val="00E80560"/>
    <w:rsid w:val="00E81058"/>
    <w:rsid w:val="00E81A12"/>
    <w:rsid w:val="00E81E76"/>
    <w:rsid w:val="00E8353D"/>
    <w:rsid w:val="00E83E10"/>
    <w:rsid w:val="00E8590A"/>
    <w:rsid w:val="00E90014"/>
    <w:rsid w:val="00E90AF2"/>
    <w:rsid w:val="00E91726"/>
    <w:rsid w:val="00E92063"/>
    <w:rsid w:val="00E95A66"/>
    <w:rsid w:val="00E95B91"/>
    <w:rsid w:val="00E97236"/>
    <w:rsid w:val="00E97350"/>
    <w:rsid w:val="00E97788"/>
    <w:rsid w:val="00E97BAE"/>
    <w:rsid w:val="00EA00A3"/>
    <w:rsid w:val="00EA0963"/>
    <w:rsid w:val="00EA116B"/>
    <w:rsid w:val="00EA16E2"/>
    <w:rsid w:val="00EA30C7"/>
    <w:rsid w:val="00EA6A27"/>
    <w:rsid w:val="00EA7C0B"/>
    <w:rsid w:val="00EB0335"/>
    <w:rsid w:val="00EB0909"/>
    <w:rsid w:val="00EB1481"/>
    <w:rsid w:val="00EB1DBD"/>
    <w:rsid w:val="00EB26A0"/>
    <w:rsid w:val="00EB357D"/>
    <w:rsid w:val="00EB381D"/>
    <w:rsid w:val="00EB5B5A"/>
    <w:rsid w:val="00EB5FB0"/>
    <w:rsid w:val="00EB6A78"/>
    <w:rsid w:val="00EB6B68"/>
    <w:rsid w:val="00EB73D5"/>
    <w:rsid w:val="00EC0099"/>
    <w:rsid w:val="00EC09BE"/>
    <w:rsid w:val="00EC12F5"/>
    <w:rsid w:val="00EC3612"/>
    <w:rsid w:val="00ED01B4"/>
    <w:rsid w:val="00ED0EB7"/>
    <w:rsid w:val="00ED0EE6"/>
    <w:rsid w:val="00ED181B"/>
    <w:rsid w:val="00ED2527"/>
    <w:rsid w:val="00ED3FD3"/>
    <w:rsid w:val="00ED5D42"/>
    <w:rsid w:val="00ED5EB1"/>
    <w:rsid w:val="00EE0854"/>
    <w:rsid w:val="00EE2E0F"/>
    <w:rsid w:val="00EE473C"/>
    <w:rsid w:val="00EE56E1"/>
    <w:rsid w:val="00EE6BBE"/>
    <w:rsid w:val="00EF03E2"/>
    <w:rsid w:val="00EF0BA1"/>
    <w:rsid w:val="00EF11D6"/>
    <w:rsid w:val="00EF3012"/>
    <w:rsid w:val="00EF3877"/>
    <w:rsid w:val="00EF497A"/>
    <w:rsid w:val="00EF49D6"/>
    <w:rsid w:val="00EF5F20"/>
    <w:rsid w:val="00EF715F"/>
    <w:rsid w:val="00EF74FC"/>
    <w:rsid w:val="00EF7939"/>
    <w:rsid w:val="00F00955"/>
    <w:rsid w:val="00F017B9"/>
    <w:rsid w:val="00F01E99"/>
    <w:rsid w:val="00F03F99"/>
    <w:rsid w:val="00F04D8F"/>
    <w:rsid w:val="00F05574"/>
    <w:rsid w:val="00F06BAF"/>
    <w:rsid w:val="00F10109"/>
    <w:rsid w:val="00F10BB7"/>
    <w:rsid w:val="00F14E46"/>
    <w:rsid w:val="00F15730"/>
    <w:rsid w:val="00F16057"/>
    <w:rsid w:val="00F16A1F"/>
    <w:rsid w:val="00F17253"/>
    <w:rsid w:val="00F21440"/>
    <w:rsid w:val="00F22222"/>
    <w:rsid w:val="00F23F5A"/>
    <w:rsid w:val="00F24AA0"/>
    <w:rsid w:val="00F24FAA"/>
    <w:rsid w:val="00F25295"/>
    <w:rsid w:val="00F27323"/>
    <w:rsid w:val="00F27367"/>
    <w:rsid w:val="00F3078F"/>
    <w:rsid w:val="00F31678"/>
    <w:rsid w:val="00F31938"/>
    <w:rsid w:val="00F327E6"/>
    <w:rsid w:val="00F3388C"/>
    <w:rsid w:val="00F341CE"/>
    <w:rsid w:val="00F3579D"/>
    <w:rsid w:val="00F35E2A"/>
    <w:rsid w:val="00F363D7"/>
    <w:rsid w:val="00F3672E"/>
    <w:rsid w:val="00F36E82"/>
    <w:rsid w:val="00F37C30"/>
    <w:rsid w:val="00F40849"/>
    <w:rsid w:val="00F4107B"/>
    <w:rsid w:val="00F43B3B"/>
    <w:rsid w:val="00F45A0B"/>
    <w:rsid w:val="00F47738"/>
    <w:rsid w:val="00F4789D"/>
    <w:rsid w:val="00F47FFE"/>
    <w:rsid w:val="00F50EA9"/>
    <w:rsid w:val="00F542E3"/>
    <w:rsid w:val="00F55DB3"/>
    <w:rsid w:val="00F5734A"/>
    <w:rsid w:val="00F57560"/>
    <w:rsid w:val="00F57932"/>
    <w:rsid w:val="00F61E1F"/>
    <w:rsid w:val="00F62C95"/>
    <w:rsid w:val="00F634E0"/>
    <w:rsid w:val="00F63DA1"/>
    <w:rsid w:val="00F66B9A"/>
    <w:rsid w:val="00F679B1"/>
    <w:rsid w:val="00F704E8"/>
    <w:rsid w:val="00F70D4C"/>
    <w:rsid w:val="00F73005"/>
    <w:rsid w:val="00F738B2"/>
    <w:rsid w:val="00F7442A"/>
    <w:rsid w:val="00F74A22"/>
    <w:rsid w:val="00F750C9"/>
    <w:rsid w:val="00F75FA2"/>
    <w:rsid w:val="00F8074A"/>
    <w:rsid w:val="00F83474"/>
    <w:rsid w:val="00F84895"/>
    <w:rsid w:val="00F85525"/>
    <w:rsid w:val="00F85E49"/>
    <w:rsid w:val="00F862BB"/>
    <w:rsid w:val="00F8697F"/>
    <w:rsid w:val="00F90E1B"/>
    <w:rsid w:val="00F91F3E"/>
    <w:rsid w:val="00F92A6D"/>
    <w:rsid w:val="00F92E5F"/>
    <w:rsid w:val="00F937E5"/>
    <w:rsid w:val="00F94256"/>
    <w:rsid w:val="00F94F74"/>
    <w:rsid w:val="00F97215"/>
    <w:rsid w:val="00F97786"/>
    <w:rsid w:val="00F9785B"/>
    <w:rsid w:val="00FA09D4"/>
    <w:rsid w:val="00FA49F2"/>
    <w:rsid w:val="00FA510C"/>
    <w:rsid w:val="00FA5EBD"/>
    <w:rsid w:val="00FA629D"/>
    <w:rsid w:val="00FA6EC6"/>
    <w:rsid w:val="00FA78F2"/>
    <w:rsid w:val="00FB136B"/>
    <w:rsid w:val="00FB1530"/>
    <w:rsid w:val="00FB16B7"/>
    <w:rsid w:val="00FB194A"/>
    <w:rsid w:val="00FB50D1"/>
    <w:rsid w:val="00FB64BE"/>
    <w:rsid w:val="00FC0728"/>
    <w:rsid w:val="00FC0C81"/>
    <w:rsid w:val="00FC2BBD"/>
    <w:rsid w:val="00FC3641"/>
    <w:rsid w:val="00FC3AE4"/>
    <w:rsid w:val="00FC46A6"/>
    <w:rsid w:val="00FC6851"/>
    <w:rsid w:val="00FC69FB"/>
    <w:rsid w:val="00FD2339"/>
    <w:rsid w:val="00FD32A7"/>
    <w:rsid w:val="00FD4820"/>
    <w:rsid w:val="00FD4F7D"/>
    <w:rsid w:val="00FE201F"/>
    <w:rsid w:val="00FE2C4D"/>
    <w:rsid w:val="00FE326D"/>
    <w:rsid w:val="00FE3E67"/>
    <w:rsid w:val="00FE489E"/>
    <w:rsid w:val="00FE4D60"/>
    <w:rsid w:val="00FE6037"/>
    <w:rsid w:val="00FE67AF"/>
    <w:rsid w:val="00FF2234"/>
    <w:rsid w:val="00FF325C"/>
    <w:rsid w:val="00FF3D36"/>
    <w:rsid w:val="00FF53AA"/>
    <w:rsid w:val="00FF6025"/>
    <w:rsid w:val="00FF68E0"/>
    <w:rsid w:val="00FF76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EC66D"/>
  <w15:chartTrackingRefBased/>
  <w15:docId w15:val="{AF36DFEF-F9AF-44D5-9D31-FB0108E83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pPr>
        <w:spacing w:line="360" w:lineRule="auto"/>
        <w:ind w:firstLine="425"/>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16F6"/>
    <w:pPr>
      <w:jc w:val="both"/>
    </w:pPr>
    <w:rPr>
      <w:szCs w:val="22"/>
    </w:rPr>
  </w:style>
  <w:style w:type="paragraph" w:styleId="Heading1">
    <w:name w:val="heading 1"/>
    <w:basedOn w:val="Normal"/>
    <w:next w:val="Normal"/>
    <w:link w:val="Heading1Char"/>
    <w:uiPriority w:val="9"/>
    <w:qFormat/>
    <w:rsid w:val="00BA4CE6"/>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879E1"/>
    <w:pPr>
      <w:spacing w:after="100" w:afterAutospacing="1" w:line="240" w:lineRule="auto"/>
      <w:ind w:firstLine="0"/>
      <w:jc w:val="center"/>
      <w:outlineLvl w:val="4"/>
    </w:pPr>
    <w:rPr>
      <w:color w:val="000000" w:themeColor="text1"/>
      <w:sz w:val="20"/>
      <w:szCs w:val="20"/>
    </w:rPr>
  </w:style>
  <w:style w:type="paragraph" w:styleId="ListParagraph">
    <w:name w:val="List Paragraph"/>
    <w:autoRedefine/>
    <w:uiPriority w:val="34"/>
    <w:qFormat/>
    <w:rsid w:val="00EB5FB0"/>
    <w:pPr>
      <w:keepNext/>
      <w:numPr>
        <w:numId w:val="45"/>
      </w:numPr>
      <w:ind w:left="2835" w:hanging="425"/>
      <w:contextualSpacing/>
      <w:jc w:val="both"/>
    </w:pPr>
    <w:rPr>
      <w:b/>
      <w:szCs w:val="22"/>
    </w:rPr>
  </w:style>
  <w:style w:type="paragraph" w:customStyle="1" w:styleId="cg">
    <w:name w:val="cg"/>
    <w:basedOn w:val="Caption"/>
    <w:qFormat/>
    <w:rsid w:val="008F3D90"/>
    <w:pPr>
      <w:spacing w:line="360" w:lineRule="auto"/>
    </w:pPr>
  </w:style>
  <w:style w:type="paragraph" w:customStyle="1" w:styleId="ct">
    <w:name w:val="ct"/>
    <w:basedOn w:val="cg"/>
    <w:qFormat/>
    <w:rsid w:val="004879E1"/>
    <w:pPr>
      <w:spacing w:after="0" w:afterAutospacing="0" w:line="240" w:lineRule="auto"/>
      <w:jc w:val="left"/>
    </w:pPr>
  </w:style>
  <w:style w:type="paragraph" w:styleId="TableofFigures">
    <w:name w:val="table of figures"/>
    <w:basedOn w:val="Normal"/>
    <w:next w:val="Normal"/>
    <w:uiPriority w:val="99"/>
    <w:unhideWhenUsed/>
    <w:rsid w:val="00764EF4"/>
    <w:pPr>
      <w:ind w:firstLine="0"/>
    </w:pPr>
  </w:style>
  <w:style w:type="paragraph" w:customStyle="1" w:styleId="ininormar">
    <w:name w:val="ininormar"/>
    <w:qFormat/>
    <w:rsid w:val="00C8429D"/>
    <w:pPr>
      <w:jc w:val="both"/>
    </w:pPr>
    <w:rPr>
      <w:szCs w:val="22"/>
    </w:rPr>
  </w:style>
  <w:style w:type="paragraph" w:customStyle="1" w:styleId="createtabel">
    <w:name w:val="createtabel"/>
    <w:basedOn w:val="TableofFigures"/>
    <w:qFormat/>
    <w:rsid w:val="003E15DC"/>
    <w:pPr>
      <w:tabs>
        <w:tab w:val="right" w:leader="dot" w:pos="7928"/>
      </w:tabs>
    </w:pPr>
  </w:style>
  <w:style w:type="paragraph" w:customStyle="1" w:styleId="posisigambar">
    <w:name w:val="posisi_gambar"/>
    <w:qFormat/>
    <w:rsid w:val="00AD355B"/>
    <w:pPr>
      <w:ind w:firstLine="0"/>
      <w:jc w:val="center"/>
    </w:pPr>
    <w:rPr>
      <w:rFonts w:asciiTheme="majorBidi" w:hAnsiTheme="majorBidi" w:cstheme="majorBidi"/>
      <w:noProof/>
    </w:rPr>
  </w:style>
  <w:style w:type="paragraph" w:customStyle="1" w:styleId="BAB">
    <w:name w:val="BAB"/>
    <w:qFormat/>
    <w:rsid w:val="00C8429D"/>
    <w:pPr>
      <w:ind w:firstLine="0"/>
      <w:jc w:val="center"/>
      <w:outlineLvl w:val="0"/>
    </w:pPr>
    <w:rPr>
      <w:b/>
      <w:bCs/>
      <w:szCs w:val="22"/>
    </w:rPr>
  </w:style>
  <w:style w:type="paragraph" w:customStyle="1" w:styleId="subjudul11">
    <w:name w:val="subjudul11"/>
    <w:qFormat/>
    <w:rsid w:val="00C8429D"/>
    <w:pPr>
      <w:numPr>
        <w:ilvl w:val="2"/>
        <w:numId w:val="1"/>
      </w:numPr>
      <w:ind w:left="425" w:hanging="425"/>
      <w:outlineLvl w:val="2"/>
    </w:pPr>
    <w:rPr>
      <w:szCs w:val="22"/>
    </w:rPr>
  </w:style>
  <w:style w:type="paragraph" w:customStyle="1" w:styleId="Kabur">
    <w:name w:val="Kabur"/>
    <w:qFormat/>
    <w:rsid w:val="003051F3"/>
    <w:pPr>
      <w:outlineLvl w:val="0"/>
    </w:pPr>
    <w:rPr>
      <w:color w:val="FFFFFF" w:themeColor="background1"/>
      <w:szCs w:val="22"/>
    </w:rPr>
  </w:style>
  <w:style w:type="paragraph" w:customStyle="1" w:styleId="JudulBesar">
    <w:name w:val="JudulBesar"/>
    <w:qFormat/>
    <w:rsid w:val="00E27F5A"/>
    <w:pPr>
      <w:ind w:firstLine="0"/>
      <w:jc w:val="center"/>
      <w:outlineLvl w:val="0"/>
    </w:pPr>
    <w:rPr>
      <w:b/>
      <w:bCs/>
      <w:szCs w:val="22"/>
    </w:rPr>
  </w:style>
  <w:style w:type="paragraph" w:customStyle="1" w:styleId="11">
    <w:name w:val="1.1"/>
    <w:basedOn w:val="posisigambar"/>
    <w:qFormat/>
    <w:rsid w:val="008C2A1A"/>
    <w:pPr>
      <w:keepNext/>
      <w:numPr>
        <w:numId w:val="2"/>
      </w:numPr>
      <w:ind w:left="425" w:hanging="425"/>
      <w:jc w:val="left"/>
      <w:outlineLvl w:val="1"/>
    </w:pPr>
    <w:rPr>
      <w:b/>
      <w:bCs/>
    </w:rPr>
  </w:style>
  <w:style w:type="paragraph" w:customStyle="1" w:styleId="111">
    <w:name w:val="1.1.1"/>
    <w:qFormat/>
    <w:rsid w:val="006245BE"/>
    <w:pPr>
      <w:numPr>
        <w:numId w:val="3"/>
      </w:numPr>
      <w:ind w:left="425" w:hanging="425"/>
      <w:outlineLvl w:val="2"/>
    </w:pPr>
    <w:rPr>
      <w:szCs w:val="22"/>
    </w:rPr>
  </w:style>
  <w:style w:type="paragraph" w:customStyle="1" w:styleId="penghurufan">
    <w:name w:val="penghurufan"/>
    <w:qFormat/>
    <w:rsid w:val="001674C5"/>
    <w:pPr>
      <w:numPr>
        <w:numId w:val="10"/>
      </w:numPr>
      <w:ind w:left="425" w:hanging="425"/>
      <w:jc w:val="both"/>
    </w:pPr>
    <w:rPr>
      <w:szCs w:val="22"/>
    </w:rPr>
  </w:style>
  <w:style w:type="paragraph" w:customStyle="1" w:styleId="21">
    <w:name w:val="2.1"/>
    <w:qFormat/>
    <w:rsid w:val="00D630B1"/>
    <w:pPr>
      <w:numPr>
        <w:numId w:val="7"/>
      </w:numPr>
      <w:outlineLvl w:val="1"/>
    </w:pPr>
    <w:rPr>
      <w:rFonts w:asciiTheme="majorBidi" w:hAnsiTheme="majorBidi" w:cstheme="majorBidi"/>
      <w:b/>
      <w:bCs/>
      <w:noProof/>
    </w:rPr>
  </w:style>
  <w:style w:type="paragraph" w:customStyle="1" w:styleId="221">
    <w:name w:val="2.2.1"/>
    <w:qFormat/>
    <w:rsid w:val="009D65AF"/>
    <w:pPr>
      <w:numPr>
        <w:ilvl w:val="1"/>
        <w:numId w:val="7"/>
      </w:numPr>
      <w:outlineLvl w:val="2"/>
    </w:pPr>
    <w:rPr>
      <w:b/>
      <w:bCs/>
      <w:szCs w:val="22"/>
    </w:rPr>
  </w:style>
  <w:style w:type="paragraph" w:customStyle="1" w:styleId="31">
    <w:name w:val="3.1"/>
    <w:qFormat/>
    <w:rsid w:val="00A4579F"/>
    <w:pPr>
      <w:keepNext/>
      <w:numPr>
        <w:numId w:val="8"/>
      </w:numPr>
      <w:outlineLvl w:val="1"/>
    </w:pPr>
    <w:rPr>
      <w:rFonts w:asciiTheme="majorBidi" w:hAnsiTheme="majorBidi" w:cstheme="majorBidi"/>
      <w:b/>
      <w:bCs/>
      <w:noProof/>
    </w:rPr>
  </w:style>
  <w:style w:type="paragraph" w:customStyle="1" w:styleId="penomoran">
    <w:name w:val="penomoran"/>
    <w:qFormat/>
    <w:rsid w:val="001674C5"/>
    <w:pPr>
      <w:numPr>
        <w:numId w:val="9"/>
      </w:numPr>
      <w:ind w:left="425" w:hanging="425"/>
      <w:jc w:val="both"/>
    </w:pPr>
    <w:rPr>
      <w:szCs w:val="22"/>
    </w:rPr>
  </w:style>
  <w:style w:type="paragraph" w:customStyle="1" w:styleId="311">
    <w:name w:val="3.1.1"/>
    <w:qFormat/>
    <w:rsid w:val="00A4579F"/>
    <w:pPr>
      <w:keepNext/>
      <w:numPr>
        <w:ilvl w:val="1"/>
        <w:numId w:val="8"/>
      </w:numPr>
      <w:outlineLvl w:val="2"/>
    </w:pPr>
    <w:rPr>
      <w:b/>
      <w:bCs/>
      <w:szCs w:val="22"/>
    </w:rPr>
  </w:style>
  <w:style w:type="paragraph" w:customStyle="1" w:styleId="p1">
    <w:name w:val="p_1"/>
    <w:qFormat/>
    <w:rsid w:val="00E423F0"/>
    <w:pPr>
      <w:numPr>
        <w:numId w:val="5"/>
      </w:numPr>
      <w:ind w:left="425" w:hanging="425"/>
      <w:outlineLvl w:val="3"/>
    </w:pPr>
    <w:rPr>
      <w:szCs w:val="22"/>
    </w:rPr>
  </w:style>
  <w:style w:type="paragraph" w:customStyle="1" w:styleId="p2">
    <w:name w:val="p_2"/>
    <w:qFormat/>
    <w:rsid w:val="008B039B"/>
    <w:pPr>
      <w:numPr>
        <w:numId w:val="4"/>
      </w:numPr>
      <w:ind w:left="425" w:hanging="425"/>
    </w:pPr>
    <w:rPr>
      <w:szCs w:val="22"/>
    </w:rPr>
  </w:style>
  <w:style w:type="paragraph" w:customStyle="1" w:styleId="p3">
    <w:name w:val="p_3"/>
    <w:qFormat/>
    <w:rsid w:val="008B039B"/>
    <w:pPr>
      <w:numPr>
        <w:numId w:val="6"/>
      </w:numPr>
      <w:ind w:left="425" w:hanging="425"/>
    </w:pPr>
    <w:rPr>
      <w:szCs w:val="22"/>
    </w:rPr>
  </w:style>
  <w:style w:type="character" w:styleId="Hyperlink">
    <w:name w:val="Hyperlink"/>
    <w:basedOn w:val="DefaultParagraphFont"/>
    <w:uiPriority w:val="99"/>
    <w:unhideWhenUsed/>
    <w:rsid w:val="0039349B"/>
    <w:rPr>
      <w:color w:val="0563C1" w:themeColor="hyperlink"/>
      <w:u w:val="single"/>
    </w:rPr>
  </w:style>
  <w:style w:type="paragraph" w:styleId="Header">
    <w:name w:val="header"/>
    <w:basedOn w:val="Normal"/>
    <w:link w:val="HeaderChar"/>
    <w:uiPriority w:val="99"/>
    <w:unhideWhenUsed/>
    <w:rsid w:val="00E27F5A"/>
    <w:pPr>
      <w:tabs>
        <w:tab w:val="center" w:pos="4320"/>
        <w:tab w:val="right" w:pos="8640"/>
      </w:tabs>
      <w:spacing w:line="240" w:lineRule="auto"/>
    </w:pPr>
  </w:style>
  <w:style w:type="character" w:customStyle="1" w:styleId="HeaderChar">
    <w:name w:val="Header Char"/>
    <w:basedOn w:val="DefaultParagraphFont"/>
    <w:link w:val="Header"/>
    <w:uiPriority w:val="99"/>
    <w:rsid w:val="00E27F5A"/>
    <w:rPr>
      <w:szCs w:val="22"/>
    </w:rPr>
  </w:style>
  <w:style w:type="paragraph" w:styleId="Footer">
    <w:name w:val="footer"/>
    <w:basedOn w:val="Normal"/>
    <w:link w:val="FooterChar"/>
    <w:uiPriority w:val="99"/>
    <w:unhideWhenUsed/>
    <w:rsid w:val="00E27F5A"/>
    <w:pPr>
      <w:tabs>
        <w:tab w:val="center" w:pos="4320"/>
        <w:tab w:val="right" w:pos="8640"/>
      </w:tabs>
      <w:spacing w:line="240" w:lineRule="auto"/>
    </w:pPr>
  </w:style>
  <w:style w:type="character" w:customStyle="1" w:styleId="FooterChar">
    <w:name w:val="Footer Char"/>
    <w:basedOn w:val="DefaultParagraphFont"/>
    <w:link w:val="Footer"/>
    <w:uiPriority w:val="99"/>
    <w:rsid w:val="00E27F5A"/>
    <w:rPr>
      <w:szCs w:val="22"/>
    </w:rPr>
  </w:style>
  <w:style w:type="character" w:styleId="PlaceholderText">
    <w:name w:val="Placeholder Text"/>
    <w:basedOn w:val="DefaultParagraphFont"/>
    <w:uiPriority w:val="99"/>
    <w:semiHidden/>
    <w:rsid w:val="009B4B06"/>
    <w:rPr>
      <w:color w:val="808080"/>
    </w:rPr>
  </w:style>
  <w:style w:type="table" w:styleId="TableGrid">
    <w:name w:val="Table Grid"/>
    <w:basedOn w:val="TableNormal"/>
    <w:uiPriority w:val="39"/>
    <w:rsid w:val="009B4B0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a1"/>
    <w:qFormat/>
    <w:rsid w:val="00487F47"/>
    <w:pPr>
      <w:numPr>
        <w:numId w:val="11"/>
      </w:numPr>
      <w:ind w:left="425" w:hanging="425"/>
    </w:pPr>
    <w:rPr>
      <w:szCs w:val="22"/>
    </w:rPr>
  </w:style>
  <w:style w:type="paragraph" w:styleId="BalloonText">
    <w:name w:val="Balloon Text"/>
    <w:basedOn w:val="Normal"/>
    <w:link w:val="BalloonTextChar"/>
    <w:uiPriority w:val="99"/>
    <w:semiHidden/>
    <w:unhideWhenUsed/>
    <w:rsid w:val="00FD482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820"/>
    <w:rPr>
      <w:rFonts w:ascii="Segoe UI" w:hAnsi="Segoe UI" w:cs="Segoe UI"/>
      <w:sz w:val="18"/>
      <w:szCs w:val="18"/>
    </w:rPr>
  </w:style>
  <w:style w:type="paragraph" w:customStyle="1" w:styleId="rata">
    <w:name w:val="rata"/>
    <w:qFormat/>
    <w:rsid w:val="00515653"/>
    <w:pPr>
      <w:ind w:firstLine="0"/>
    </w:pPr>
    <w:rPr>
      <w:szCs w:val="22"/>
    </w:rPr>
  </w:style>
  <w:style w:type="paragraph" w:customStyle="1" w:styleId="41">
    <w:name w:val="4.1"/>
    <w:qFormat/>
    <w:rsid w:val="001F2D8E"/>
    <w:pPr>
      <w:keepNext/>
      <w:numPr>
        <w:numId w:val="42"/>
      </w:numPr>
      <w:ind w:left="425" w:hanging="425"/>
      <w:outlineLvl w:val="1"/>
    </w:pPr>
    <w:rPr>
      <w:rFonts w:asciiTheme="majorBidi" w:hAnsiTheme="majorBidi" w:cstheme="majorBidi"/>
      <w:b/>
      <w:bCs/>
      <w:noProof/>
    </w:rPr>
  </w:style>
  <w:style w:type="paragraph" w:customStyle="1" w:styleId="411">
    <w:name w:val="4.1_1"/>
    <w:qFormat/>
    <w:rsid w:val="00007DA0"/>
    <w:pPr>
      <w:keepNext/>
      <w:numPr>
        <w:numId w:val="13"/>
      </w:numPr>
      <w:ind w:left="357" w:hanging="357"/>
      <w:outlineLvl w:val="3"/>
    </w:pPr>
    <w:rPr>
      <w:szCs w:val="22"/>
    </w:rPr>
  </w:style>
  <w:style w:type="paragraph" w:customStyle="1" w:styleId="51">
    <w:name w:val="5.1"/>
    <w:qFormat/>
    <w:rsid w:val="00D630B1"/>
    <w:pPr>
      <w:numPr>
        <w:numId w:val="14"/>
      </w:numPr>
      <w:ind w:left="425" w:hanging="425"/>
      <w:outlineLvl w:val="1"/>
    </w:pPr>
    <w:rPr>
      <w:b/>
      <w:bCs/>
      <w:szCs w:val="22"/>
    </w:rPr>
  </w:style>
  <w:style w:type="paragraph" w:customStyle="1" w:styleId="51a">
    <w:name w:val="5.1_a"/>
    <w:qFormat/>
    <w:rsid w:val="000F689A"/>
    <w:pPr>
      <w:numPr>
        <w:numId w:val="15"/>
      </w:numPr>
      <w:ind w:left="425" w:hanging="425"/>
    </w:pPr>
    <w:rPr>
      <w:szCs w:val="22"/>
    </w:rPr>
  </w:style>
  <w:style w:type="paragraph" w:customStyle="1" w:styleId="52a">
    <w:name w:val="5.2_a"/>
    <w:qFormat/>
    <w:rsid w:val="00B2675D"/>
    <w:pPr>
      <w:numPr>
        <w:numId w:val="16"/>
      </w:numPr>
      <w:ind w:left="425" w:hanging="425"/>
    </w:pPr>
    <w:rPr>
      <w:szCs w:val="22"/>
    </w:rPr>
  </w:style>
  <w:style w:type="paragraph" w:customStyle="1" w:styleId="321">
    <w:name w:val="3.2_1"/>
    <w:qFormat/>
    <w:rsid w:val="007F40E6"/>
    <w:pPr>
      <w:numPr>
        <w:numId w:val="17"/>
      </w:numPr>
      <w:ind w:left="425" w:hanging="425"/>
    </w:pPr>
    <w:rPr>
      <w:szCs w:val="22"/>
    </w:rPr>
  </w:style>
  <w:style w:type="paragraph" w:customStyle="1" w:styleId="3210">
    <w:name w:val="3.2_1_"/>
    <w:qFormat/>
    <w:rsid w:val="00A4579F"/>
    <w:pPr>
      <w:keepNext/>
      <w:numPr>
        <w:ilvl w:val="2"/>
        <w:numId w:val="8"/>
      </w:numPr>
      <w:outlineLvl w:val="3"/>
    </w:pPr>
    <w:rPr>
      <w:szCs w:val="22"/>
    </w:rPr>
  </w:style>
  <w:style w:type="paragraph" w:customStyle="1" w:styleId="3331">
    <w:name w:val="3.3.3_1"/>
    <w:qFormat/>
    <w:rsid w:val="001C1987"/>
    <w:pPr>
      <w:numPr>
        <w:numId w:val="18"/>
      </w:numPr>
      <w:ind w:left="425" w:hanging="425"/>
      <w:outlineLvl w:val="3"/>
    </w:pPr>
    <w:rPr>
      <w:szCs w:val="22"/>
    </w:rPr>
  </w:style>
  <w:style w:type="paragraph" w:customStyle="1" w:styleId="3341">
    <w:name w:val="3.3.4_1"/>
    <w:qFormat/>
    <w:rsid w:val="00447242"/>
    <w:pPr>
      <w:numPr>
        <w:numId w:val="19"/>
      </w:numPr>
      <w:ind w:left="425" w:hanging="425"/>
      <w:outlineLvl w:val="3"/>
    </w:pPr>
    <w:rPr>
      <w:szCs w:val="22"/>
    </w:rPr>
  </w:style>
  <w:style w:type="paragraph" w:customStyle="1" w:styleId="pengujiansistem">
    <w:name w:val="pengujian_sistem"/>
    <w:qFormat/>
    <w:rsid w:val="00550EC5"/>
    <w:pPr>
      <w:numPr>
        <w:numId w:val="20"/>
      </w:numPr>
      <w:ind w:left="425" w:hanging="425"/>
      <w:outlineLvl w:val="3"/>
    </w:pPr>
    <w:rPr>
      <w:szCs w:val="22"/>
    </w:rPr>
  </w:style>
  <w:style w:type="paragraph" w:customStyle="1" w:styleId="341">
    <w:name w:val="3.4_1"/>
    <w:qFormat/>
    <w:rsid w:val="00005F3F"/>
    <w:pPr>
      <w:numPr>
        <w:numId w:val="21"/>
      </w:numPr>
      <w:ind w:left="425" w:hanging="425"/>
      <w:outlineLvl w:val="3"/>
    </w:pPr>
    <w:rPr>
      <w:szCs w:val="22"/>
    </w:rPr>
  </w:style>
  <w:style w:type="paragraph" w:customStyle="1" w:styleId="21textprocessing">
    <w:name w:val="2.1_text_processing"/>
    <w:qFormat/>
    <w:rsid w:val="00187A16"/>
    <w:pPr>
      <w:numPr>
        <w:numId w:val="22"/>
      </w:numPr>
      <w:ind w:left="425" w:hanging="425"/>
      <w:outlineLvl w:val="3"/>
    </w:pPr>
    <w:rPr>
      <w:szCs w:val="22"/>
    </w:rPr>
  </w:style>
  <w:style w:type="paragraph" w:customStyle="1" w:styleId="pengujian">
    <w:name w:val="pengujian_"/>
    <w:qFormat/>
    <w:rsid w:val="004B73FC"/>
    <w:pPr>
      <w:numPr>
        <w:numId w:val="24"/>
      </w:numPr>
      <w:ind w:left="425" w:hanging="425"/>
      <w:outlineLvl w:val="4"/>
    </w:pPr>
    <w:rPr>
      <w:szCs w:val="22"/>
    </w:rPr>
  </w:style>
  <w:style w:type="character" w:styleId="CommentReference">
    <w:name w:val="annotation reference"/>
    <w:basedOn w:val="DefaultParagraphFont"/>
    <w:uiPriority w:val="99"/>
    <w:semiHidden/>
    <w:unhideWhenUsed/>
    <w:rsid w:val="00D31168"/>
    <w:rPr>
      <w:sz w:val="16"/>
      <w:szCs w:val="16"/>
    </w:rPr>
  </w:style>
  <w:style w:type="paragraph" w:styleId="CommentText">
    <w:name w:val="annotation text"/>
    <w:basedOn w:val="Normal"/>
    <w:link w:val="CommentTextChar"/>
    <w:uiPriority w:val="99"/>
    <w:semiHidden/>
    <w:unhideWhenUsed/>
    <w:rsid w:val="00D31168"/>
    <w:pPr>
      <w:spacing w:line="240" w:lineRule="auto"/>
    </w:pPr>
    <w:rPr>
      <w:sz w:val="20"/>
      <w:szCs w:val="20"/>
    </w:rPr>
  </w:style>
  <w:style w:type="character" w:customStyle="1" w:styleId="CommentTextChar">
    <w:name w:val="Comment Text Char"/>
    <w:basedOn w:val="DefaultParagraphFont"/>
    <w:link w:val="CommentText"/>
    <w:uiPriority w:val="99"/>
    <w:semiHidden/>
    <w:rsid w:val="00D31168"/>
    <w:rPr>
      <w:sz w:val="20"/>
      <w:szCs w:val="20"/>
    </w:rPr>
  </w:style>
  <w:style w:type="paragraph" w:styleId="CommentSubject">
    <w:name w:val="annotation subject"/>
    <w:basedOn w:val="CommentText"/>
    <w:next w:val="CommentText"/>
    <w:link w:val="CommentSubjectChar"/>
    <w:uiPriority w:val="99"/>
    <w:semiHidden/>
    <w:unhideWhenUsed/>
    <w:rsid w:val="00D31168"/>
    <w:rPr>
      <w:b/>
      <w:bCs/>
    </w:rPr>
  </w:style>
  <w:style w:type="character" w:customStyle="1" w:styleId="CommentSubjectChar">
    <w:name w:val="Comment Subject Char"/>
    <w:basedOn w:val="CommentTextChar"/>
    <w:link w:val="CommentSubject"/>
    <w:uiPriority w:val="99"/>
    <w:semiHidden/>
    <w:rsid w:val="00D31168"/>
    <w:rPr>
      <w:b/>
      <w:bCs/>
      <w:sz w:val="20"/>
      <w:szCs w:val="20"/>
    </w:rPr>
  </w:style>
  <w:style w:type="character" w:customStyle="1" w:styleId="Heading1Char">
    <w:name w:val="Heading 1 Char"/>
    <w:basedOn w:val="DefaultParagraphFont"/>
    <w:link w:val="Heading1"/>
    <w:uiPriority w:val="9"/>
    <w:rsid w:val="00BA4CE6"/>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BA4CE6"/>
    <w:pPr>
      <w:spacing w:line="259" w:lineRule="auto"/>
      <w:ind w:firstLine="0"/>
      <w:jc w:val="left"/>
      <w:outlineLvl w:val="9"/>
    </w:pPr>
  </w:style>
  <w:style w:type="paragraph" w:styleId="TOC1">
    <w:name w:val="toc 1"/>
    <w:basedOn w:val="Normal"/>
    <w:next w:val="Normal"/>
    <w:autoRedefine/>
    <w:uiPriority w:val="39"/>
    <w:unhideWhenUsed/>
    <w:rsid w:val="00973DD3"/>
    <w:pPr>
      <w:tabs>
        <w:tab w:val="right" w:leader="dot" w:pos="7928"/>
      </w:tabs>
      <w:ind w:firstLine="0"/>
    </w:pPr>
  </w:style>
  <w:style w:type="paragraph" w:styleId="TOC2">
    <w:name w:val="toc 2"/>
    <w:basedOn w:val="Normal"/>
    <w:next w:val="Normal"/>
    <w:autoRedefine/>
    <w:uiPriority w:val="39"/>
    <w:unhideWhenUsed/>
    <w:rsid w:val="00950F17"/>
    <w:pPr>
      <w:tabs>
        <w:tab w:val="left" w:pos="851"/>
        <w:tab w:val="right" w:leader="dot" w:pos="7928"/>
      </w:tabs>
    </w:pPr>
  </w:style>
  <w:style w:type="paragraph" w:styleId="TOC3">
    <w:name w:val="toc 3"/>
    <w:basedOn w:val="Normal"/>
    <w:next w:val="Normal"/>
    <w:autoRedefine/>
    <w:uiPriority w:val="39"/>
    <w:unhideWhenUsed/>
    <w:rsid w:val="00973DD3"/>
    <w:pPr>
      <w:tabs>
        <w:tab w:val="left" w:pos="1560"/>
        <w:tab w:val="right" w:leader="dot" w:pos="7928"/>
      </w:tabs>
      <w:ind w:left="482"/>
    </w:pPr>
    <w:rPr>
      <w:noProof/>
    </w:rPr>
  </w:style>
  <w:style w:type="character" w:styleId="Emphasis">
    <w:name w:val="Emphasis"/>
    <w:basedOn w:val="DefaultParagraphFont"/>
    <w:uiPriority w:val="20"/>
    <w:qFormat/>
    <w:rsid w:val="007D4B17"/>
    <w:rPr>
      <w:i/>
      <w:iCs/>
    </w:rPr>
  </w:style>
  <w:style w:type="paragraph" w:customStyle="1" w:styleId="nopersembahan">
    <w:name w:val="no_persembahan"/>
    <w:qFormat/>
    <w:rsid w:val="007A78D6"/>
    <w:pPr>
      <w:numPr>
        <w:numId w:val="25"/>
      </w:numPr>
      <w:ind w:left="357" w:hanging="357"/>
      <w:jc w:val="both"/>
    </w:pPr>
    <w:rPr>
      <w:szCs w:val="22"/>
    </w:rPr>
  </w:style>
  <w:style w:type="character" w:styleId="PageNumber">
    <w:name w:val="page number"/>
    <w:basedOn w:val="DefaultParagraphFont"/>
    <w:uiPriority w:val="99"/>
    <w:semiHidden/>
    <w:unhideWhenUsed/>
    <w:rsid w:val="009E79ED"/>
  </w:style>
  <w:style w:type="paragraph" w:styleId="Bibliography">
    <w:name w:val="Bibliography"/>
    <w:basedOn w:val="Normal"/>
    <w:next w:val="Normal"/>
    <w:uiPriority w:val="37"/>
    <w:unhideWhenUsed/>
    <w:rsid w:val="00985921"/>
    <w:pPr>
      <w:spacing w:after="240" w:line="240" w:lineRule="auto"/>
      <w:ind w:left="567" w:hanging="567"/>
    </w:pPr>
    <w:rPr>
      <w:rFonts w:cs="Times New Roman"/>
    </w:rPr>
  </w:style>
  <w:style w:type="paragraph" w:styleId="NoSpacing">
    <w:name w:val="No Spacing"/>
    <w:link w:val="NoSpacingChar"/>
    <w:uiPriority w:val="1"/>
    <w:qFormat/>
    <w:rsid w:val="00F679B1"/>
    <w:pPr>
      <w:spacing w:line="240" w:lineRule="auto"/>
      <w:ind w:firstLine="0"/>
    </w:pPr>
    <w:rPr>
      <w:rFonts w:asciiTheme="minorHAnsi" w:hAnsiTheme="minorHAnsi"/>
      <w:sz w:val="22"/>
      <w:szCs w:val="22"/>
    </w:rPr>
  </w:style>
  <w:style w:type="character" w:customStyle="1" w:styleId="NoSpacingChar">
    <w:name w:val="No Spacing Char"/>
    <w:basedOn w:val="DefaultParagraphFont"/>
    <w:link w:val="NoSpacing"/>
    <w:uiPriority w:val="1"/>
    <w:rsid w:val="00F679B1"/>
    <w:rPr>
      <w:rFonts w:asciiTheme="minorHAnsi" w:hAnsiTheme="minorHAnsi"/>
      <w:sz w:val="22"/>
      <w:szCs w:val="22"/>
    </w:rPr>
  </w:style>
  <w:style w:type="table" w:styleId="GridTable4-Accent2">
    <w:name w:val="Grid Table 4 Accent 2"/>
    <w:basedOn w:val="TableNormal"/>
    <w:uiPriority w:val="49"/>
    <w:rsid w:val="00F679B1"/>
    <w:pPr>
      <w:spacing w:line="240" w:lineRule="auto"/>
      <w:ind w:firstLine="0"/>
    </w:pPr>
    <w:rPr>
      <w:rFonts w:asciiTheme="minorHAnsi" w:hAnsiTheme="minorHAnsi"/>
      <w:sz w:val="22"/>
      <w:szCs w:val="22"/>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langka">
    <w:name w:val="langka"/>
    <w:qFormat/>
    <w:rsid w:val="000976DE"/>
    <w:pPr>
      <w:keepNext/>
      <w:numPr>
        <w:numId w:val="30"/>
      </w:numPr>
      <w:ind w:left="425" w:hanging="425"/>
      <w:outlineLvl w:val="3"/>
    </w:pPr>
    <w:rPr>
      <w:szCs w:val="22"/>
    </w:rPr>
  </w:style>
  <w:style w:type="paragraph" w:customStyle="1" w:styleId="langka2">
    <w:name w:val="langka2"/>
    <w:qFormat/>
    <w:rsid w:val="006B2E6E"/>
    <w:pPr>
      <w:keepNext/>
      <w:numPr>
        <w:numId w:val="32"/>
      </w:numPr>
      <w:ind w:left="425" w:hanging="425"/>
      <w:outlineLvl w:val="3"/>
    </w:pPr>
    <w:rPr>
      <w:szCs w:val="22"/>
    </w:rPr>
  </w:style>
  <w:style w:type="paragraph" w:customStyle="1" w:styleId="422">
    <w:name w:val="422"/>
    <w:basedOn w:val="Normal"/>
    <w:qFormat/>
    <w:rsid w:val="00DD412C"/>
    <w:pPr>
      <w:keepNext/>
      <w:numPr>
        <w:ilvl w:val="2"/>
        <w:numId w:val="12"/>
      </w:numPr>
      <w:ind w:left="426" w:hanging="284"/>
      <w:outlineLvl w:val="3"/>
    </w:pPr>
  </w:style>
  <w:style w:type="paragraph" w:customStyle="1" w:styleId="4111">
    <w:name w:val="4111"/>
    <w:basedOn w:val="langka"/>
    <w:qFormat/>
    <w:rsid w:val="00895C23"/>
  </w:style>
  <w:style w:type="paragraph" w:customStyle="1" w:styleId="satusatusatu">
    <w:name w:val="satu_satusatu"/>
    <w:basedOn w:val="11"/>
    <w:qFormat/>
    <w:rsid w:val="00627D2A"/>
    <w:pPr>
      <w:numPr>
        <w:ilvl w:val="1"/>
      </w:numPr>
      <w:ind w:left="425" w:hanging="425"/>
      <w:outlineLvl w:val="2"/>
    </w:pPr>
    <w:rPr>
      <w:b w:val="0"/>
    </w:rPr>
  </w:style>
  <w:style w:type="paragraph" w:customStyle="1" w:styleId="4122">
    <w:name w:val="4122"/>
    <w:basedOn w:val="41"/>
    <w:qFormat/>
    <w:rsid w:val="001F2D8E"/>
    <w:pPr>
      <w:numPr>
        <w:ilvl w:val="1"/>
      </w:numPr>
      <w:ind w:left="425" w:hanging="425"/>
      <w:outlineLvl w:val="2"/>
    </w:pPr>
  </w:style>
  <w:style w:type="paragraph" w:styleId="BodyText">
    <w:name w:val="Body Text"/>
    <w:basedOn w:val="Normal"/>
    <w:link w:val="BodyTextChar"/>
    <w:uiPriority w:val="1"/>
    <w:qFormat/>
    <w:rsid w:val="00EB5FB0"/>
    <w:pPr>
      <w:widowControl w:val="0"/>
      <w:autoSpaceDE w:val="0"/>
      <w:autoSpaceDN w:val="0"/>
      <w:spacing w:line="240" w:lineRule="auto"/>
      <w:ind w:firstLine="0"/>
      <w:jc w:val="left"/>
    </w:pPr>
    <w:rPr>
      <w:rFonts w:eastAsia="Times New Roman" w:cs="Times New Roman"/>
      <w:i/>
      <w:sz w:val="22"/>
      <w:lang w:val="id"/>
    </w:rPr>
  </w:style>
  <w:style w:type="character" w:customStyle="1" w:styleId="BodyTextChar">
    <w:name w:val="Body Text Char"/>
    <w:basedOn w:val="DefaultParagraphFont"/>
    <w:link w:val="BodyText"/>
    <w:uiPriority w:val="1"/>
    <w:rsid w:val="00EB5FB0"/>
    <w:rPr>
      <w:rFonts w:eastAsia="Times New Roman" w:cs="Times New Roman"/>
      <w:i/>
      <w:sz w:val="22"/>
      <w:szCs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906901">
      <w:bodyDiv w:val="1"/>
      <w:marLeft w:val="0"/>
      <w:marRight w:val="0"/>
      <w:marTop w:val="0"/>
      <w:marBottom w:val="0"/>
      <w:divBdr>
        <w:top w:val="none" w:sz="0" w:space="0" w:color="auto"/>
        <w:left w:val="none" w:sz="0" w:space="0" w:color="auto"/>
        <w:bottom w:val="none" w:sz="0" w:space="0" w:color="auto"/>
        <w:right w:val="none" w:sz="0" w:space="0" w:color="auto"/>
      </w:divBdr>
    </w:div>
    <w:div w:id="151068210">
      <w:bodyDiv w:val="1"/>
      <w:marLeft w:val="0"/>
      <w:marRight w:val="0"/>
      <w:marTop w:val="0"/>
      <w:marBottom w:val="0"/>
      <w:divBdr>
        <w:top w:val="none" w:sz="0" w:space="0" w:color="auto"/>
        <w:left w:val="none" w:sz="0" w:space="0" w:color="auto"/>
        <w:bottom w:val="none" w:sz="0" w:space="0" w:color="auto"/>
        <w:right w:val="none" w:sz="0" w:space="0" w:color="auto"/>
      </w:divBdr>
    </w:div>
    <w:div w:id="152375601">
      <w:bodyDiv w:val="1"/>
      <w:marLeft w:val="0"/>
      <w:marRight w:val="0"/>
      <w:marTop w:val="0"/>
      <w:marBottom w:val="0"/>
      <w:divBdr>
        <w:top w:val="none" w:sz="0" w:space="0" w:color="auto"/>
        <w:left w:val="none" w:sz="0" w:space="0" w:color="auto"/>
        <w:bottom w:val="none" w:sz="0" w:space="0" w:color="auto"/>
        <w:right w:val="none" w:sz="0" w:space="0" w:color="auto"/>
      </w:divBdr>
    </w:div>
    <w:div w:id="157311163">
      <w:bodyDiv w:val="1"/>
      <w:marLeft w:val="0"/>
      <w:marRight w:val="0"/>
      <w:marTop w:val="0"/>
      <w:marBottom w:val="0"/>
      <w:divBdr>
        <w:top w:val="none" w:sz="0" w:space="0" w:color="auto"/>
        <w:left w:val="none" w:sz="0" w:space="0" w:color="auto"/>
        <w:bottom w:val="none" w:sz="0" w:space="0" w:color="auto"/>
        <w:right w:val="none" w:sz="0" w:space="0" w:color="auto"/>
      </w:divBdr>
    </w:div>
    <w:div w:id="159470624">
      <w:bodyDiv w:val="1"/>
      <w:marLeft w:val="0"/>
      <w:marRight w:val="0"/>
      <w:marTop w:val="0"/>
      <w:marBottom w:val="0"/>
      <w:divBdr>
        <w:top w:val="none" w:sz="0" w:space="0" w:color="auto"/>
        <w:left w:val="none" w:sz="0" w:space="0" w:color="auto"/>
        <w:bottom w:val="none" w:sz="0" w:space="0" w:color="auto"/>
        <w:right w:val="none" w:sz="0" w:space="0" w:color="auto"/>
      </w:divBdr>
    </w:div>
    <w:div w:id="169756369">
      <w:bodyDiv w:val="1"/>
      <w:marLeft w:val="0"/>
      <w:marRight w:val="0"/>
      <w:marTop w:val="0"/>
      <w:marBottom w:val="0"/>
      <w:divBdr>
        <w:top w:val="none" w:sz="0" w:space="0" w:color="auto"/>
        <w:left w:val="none" w:sz="0" w:space="0" w:color="auto"/>
        <w:bottom w:val="none" w:sz="0" w:space="0" w:color="auto"/>
        <w:right w:val="none" w:sz="0" w:space="0" w:color="auto"/>
      </w:divBdr>
    </w:div>
    <w:div w:id="240413984">
      <w:bodyDiv w:val="1"/>
      <w:marLeft w:val="0"/>
      <w:marRight w:val="0"/>
      <w:marTop w:val="0"/>
      <w:marBottom w:val="0"/>
      <w:divBdr>
        <w:top w:val="none" w:sz="0" w:space="0" w:color="auto"/>
        <w:left w:val="none" w:sz="0" w:space="0" w:color="auto"/>
        <w:bottom w:val="none" w:sz="0" w:space="0" w:color="auto"/>
        <w:right w:val="none" w:sz="0" w:space="0" w:color="auto"/>
      </w:divBdr>
    </w:div>
    <w:div w:id="389039480">
      <w:bodyDiv w:val="1"/>
      <w:marLeft w:val="0"/>
      <w:marRight w:val="0"/>
      <w:marTop w:val="0"/>
      <w:marBottom w:val="0"/>
      <w:divBdr>
        <w:top w:val="none" w:sz="0" w:space="0" w:color="auto"/>
        <w:left w:val="none" w:sz="0" w:space="0" w:color="auto"/>
        <w:bottom w:val="none" w:sz="0" w:space="0" w:color="auto"/>
        <w:right w:val="none" w:sz="0" w:space="0" w:color="auto"/>
      </w:divBdr>
    </w:div>
    <w:div w:id="559903057">
      <w:bodyDiv w:val="1"/>
      <w:marLeft w:val="0"/>
      <w:marRight w:val="0"/>
      <w:marTop w:val="0"/>
      <w:marBottom w:val="0"/>
      <w:divBdr>
        <w:top w:val="none" w:sz="0" w:space="0" w:color="auto"/>
        <w:left w:val="none" w:sz="0" w:space="0" w:color="auto"/>
        <w:bottom w:val="none" w:sz="0" w:space="0" w:color="auto"/>
        <w:right w:val="none" w:sz="0" w:space="0" w:color="auto"/>
      </w:divBdr>
    </w:div>
    <w:div w:id="585261933">
      <w:bodyDiv w:val="1"/>
      <w:marLeft w:val="0"/>
      <w:marRight w:val="0"/>
      <w:marTop w:val="0"/>
      <w:marBottom w:val="0"/>
      <w:divBdr>
        <w:top w:val="none" w:sz="0" w:space="0" w:color="auto"/>
        <w:left w:val="none" w:sz="0" w:space="0" w:color="auto"/>
        <w:bottom w:val="none" w:sz="0" w:space="0" w:color="auto"/>
        <w:right w:val="none" w:sz="0" w:space="0" w:color="auto"/>
      </w:divBdr>
    </w:div>
    <w:div w:id="623847867">
      <w:bodyDiv w:val="1"/>
      <w:marLeft w:val="0"/>
      <w:marRight w:val="0"/>
      <w:marTop w:val="0"/>
      <w:marBottom w:val="0"/>
      <w:divBdr>
        <w:top w:val="none" w:sz="0" w:space="0" w:color="auto"/>
        <w:left w:val="none" w:sz="0" w:space="0" w:color="auto"/>
        <w:bottom w:val="none" w:sz="0" w:space="0" w:color="auto"/>
        <w:right w:val="none" w:sz="0" w:space="0" w:color="auto"/>
      </w:divBdr>
    </w:div>
    <w:div w:id="684794723">
      <w:bodyDiv w:val="1"/>
      <w:marLeft w:val="0"/>
      <w:marRight w:val="0"/>
      <w:marTop w:val="0"/>
      <w:marBottom w:val="0"/>
      <w:divBdr>
        <w:top w:val="none" w:sz="0" w:space="0" w:color="auto"/>
        <w:left w:val="none" w:sz="0" w:space="0" w:color="auto"/>
        <w:bottom w:val="none" w:sz="0" w:space="0" w:color="auto"/>
        <w:right w:val="none" w:sz="0" w:space="0" w:color="auto"/>
      </w:divBdr>
    </w:div>
    <w:div w:id="750934828">
      <w:bodyDiv w:val="1"/>
      <w:marLeft w:val="0"/>
      <w:marRight w:val="0"/>
      <w:marTop w:val="0"/>
      <w:marBottom w:val="0"/>
      <w:divBdr>
        <w:top w:val="none" w:sz="0" w:space="0" w:color="auto"/>
        <w:left w:val="none" w:sz="0" w:space="0" w:color="auto"/>
        <w:bottom w:val="none" w:sz="0" w:space="0" w:color="auto"/>
        <w:right w:val="none" w:sz="0" w:space="0" w:color="auto"/>
      </w:divBdr>
    </w:div>
    <w:div w:id="769743162">
      <w:bodyDiv w:val="1"/>
      <w:marLeft w:val="0"/>
      <w:marRight w:val="0"/>
      <w:marTop w:val="0"/>
      <w:marBottom w:val="0"/>
      <w:divBdr>
        <w:top w:val="none" w:sz="0" w:space="0" w:color="auto"/>
        <w:left w:val="none" w:sz="0" w:space="0" w:color="auto"/>
        <w:bottom w:val="none" w:sz="0" w:space="0" w:color="auto"/>
        <w:right w:val="none" w:sz="0" w:space="0" w:color="auto"/>
      </w:divBdr>
    </w:div>
    <w:div w:id="790629427">
      <w:bodyDiv w:val="1"/>
      <w:marLeft w:val="0"/>
      <w:marRight w:val="0"/>
      <w:marTop w:val="0"/>
      <w:marBottom w:val="0"/>
      <w:divBdr>
        <w:top w:val="none" w:sz="0" w:space="0" w:color="auto"/>
        <w:left w:val="none" w:sz="0" w:space="0" w:color="auto"/>
        <w:bottom w:val="none" w:sz="0" w:space="0" w:color="auto"/>
        <w:right w:val="none" w:sz="0" w:space="0" w:color="auto"/>
      </w:divBdr>
    </w:div>
    <w:div w:id="799301651">
      <w:bodyDiv w:val="1"/>
      <w:marLeft w:val="0"/>
      <w:marRight w:val="0"/>
      <w:marTop w:val="0"/>
      <w:marBottom w:val="0"/>
      <w:divBdr>
        <w:top w:val="none" w:sz="0" w:space="0" w:color="auto"/>
        <w:left w:val="none" w:sz="0" w:space="0" w:color="auto"/>
        <w:bottom w:val="none" w:sz="0" w:space="0" w:color="auto"/>
        <w:right w:val="none" w:sz="0" w:space="0" w:color="auto"/>
      </w:divBdr>
    </w:div>
    <w:div w:id="814683692">
      <w:bodyDiv w:val="1"/>
      <w:marLeft w:val="0"/>
      <w:marRight w:val="0"/>
      <w:marTop w:val="0"/>
      <w:marBottom w:val="0"/>
      <w:divBdr>
        <w:top w:val="none" w:sz="0" w:space="0" w:color="auto"/>
        <w:left w:val="none" w:sz="0" w:space="0" w:color="auto"/>
        <w:bottom w:val="none" w:sz="0" w:space="0" w:color="auto"/>
        <w:right w:val="none" w:sz="0" w:space="0" w:color="auto"/>
      </w:divBdr>
    </w:div>
    <w:div w:id="926036078">
      <w:bodyDiv w:val="1"/>
      <w:marLeft w:val="0"/>
      <w:marRight w:val="0"/>
      <w:marTop w:val="0"/>
      <w:marBottom w:val="0"/>
      <w:divBdr>
        <w:top w:val="none" w:sz="0" w:space="0" w:color="auto"/>
        <w:left w:val="none" w:sz="0" w:space="0" w:color="auto"/>
        <w:bottom w:val="none" w:sz="0" w:space="0" w:color="auto"/>
        <w:right w:val="none" w:sz="0" w:space="0" w:color="auto"/>
      </w:divBdr>
    </w:div>
    <w:div w:id="935552831">
      <w:bodyDiv w:val="1"/>
      <w:marLeft w:val="0"/>
      <w:marRight w:val="0"/>
      <w:marTop w:val="0"/>
      <w:marBottom w:val="0"/>
      <w:divBdr>
        <w:top w:val="none" w:sz="0" w:space="0" w:color="auto"/>
        <w:left w:val="none" w:sz="0" w:space="0" w:color="auto"/>
        <w:bottom w:val="none" w:sz="0" w:space="0" w:color="auto"/>
        <w:right w:val="none" w:sz="0" w:space="0" w:color="auto"/>
      </w:divBdr>
    </w:div>
    <w:div w:id="953363023">
      <w:bodyDiv w:val="1"/>
      <w:marLeft w:val="0"/>
      <w:marRight w:val="0"/>
      <w:marTop w:val="0"/>
      <w:marBottom w:val="0"/>
      <w:divBdr>
        <w:top w:val="none" w:sz="0" w:space="0" w:color="auto"/>
        <w:left w:val="none" w:sz="0" w:space="0" w:color="auto"/>
        <w:bottom w:val="none" w:sz="0" w:space="0" w:color="auto"/>
        <w:right w:val="none" w:sz="0" w:space="0" w:color="auto"/>
      </w:divBdr>
    </w:div>
    <w:div w:id="1105155880">
      <w:bodyDiv w:val="1"/>
      <w:marLeft w:val="0"/>
      <w:marRight w:val="0"/>
      <w:marTop w:val="0"/>
      <w:marBottom w:val="0"/>
      <w:divBdr>
        <w:top w:val="none" w:sz="0" w:space="0" w:color="auto"/>
        <w:left w:val="none" w:sz="0" w:space="0" w:color="auto"/>
        <w:bottom w:val="none" w:sz="0" w:space="0" w:color="auto"/>
        <w:right w:val="none" w:sz="0" w:space="0" w:color="auto"/>
      </w:divBdr>
    </w:div>
    <w:div w:id="1106998213">
      <w:bodyDiv w:val="1"/>
      <w:marLeft w:val="0"/>
      <w:marRight w:val="0"/>
      <w:marTop w:val="0"/>
      <w:marBottom w:val="0"/>
      <w:divBdr>
        <w:top w:val="none" w:sz="0" w:space="0" w:color="auto"/>
        <w:left w:val="none" w:sz="0" w:space="0" w:color="auto"/>
        <w:bottom w:val="none" w:sz="0" w:space="0" w:color="auto"/>
        <w:right w:val="none" w:sz="0" w:space="0" w:color="auto"/>
      </w:divBdr>
    </w:div>
    <w:div w:id="1116605468">
      <w:bodyDiv w:val="1"/>
      <w:marLeft w:val="0"/>
      <w:marRight w:val="0"/>
      <w:marTop w:val="0"/>
      <w:marBottom w:val="0"/>
      <w:divBdr>
        <w:top w:val="none" w:sz="0" w:space="0" w:color="auto"/>
        <w:left w:val="none" w:sz="0" w:space="0" w:color="auto"/>
        <w:bottom w:val="none" w:sz="0" w:space="0" w:color="auto"/>
        <w:right w:val="none" w:sz="0" w:space="0" w:color="auto"/>
      </w:divBdr>
    </w:div>
    <w:div w:id="1221674369">
      <w:bodyDiv w:val="1"/>
      <w:marLeft w:val="0"/>
      <w:marRight w:val="0"/>
      <w:marTop w:val="0"/>
      <w:marBottom w:val="0"/>
      <w:divBdr>
        <w:top w:val="none" w:sz="0" w:space="0" w:color="auto"/>
        <w:left w:val="none" w:sz="0" w:space="0" w:color="auto"/>
        <w:bottom w:val="none" w:sz="0" w:space="0" w:color="auto"/>
        <w:right w:val="none" w:sz="0" w:space="0" w:color="auto"/>
      </w:divBdr>
    </w:div>
    <w:div w:id="1313414940">
      <w:bodyDiv w:val="1"/>
      <w:marLeft w:val="0"/>
      <w:marRight w:val="0"/>
      <w:marTop w:val="0"/>
      <w:marBottom w:val="0"/>
      <w:divBdr>
        <w:top w:val="none" w:sz="0" w:space="0" w:color="auto"/>
        <w:left w:val="none" w:sz="0" w:space="0" w:color="auto"/>
        <w:bottom w:val="none" w:sz="0" w:space="0" w:color="auto"/>
        <w:right w:val="none" w:sz="0" w:space="0" w:color="auto"/>
      </w:divBdr>
    </w:div>
    <w:div w:id="1328947946">
      <w:bodyDiv w:val="1"/>
      <w:marLeft w:val="0"/>
      <w:marRight w:val="0"/>
      <w:marTop w:val="0"/>
      <w:marBottom w:val="0"/>
      <w:divBdr>
        <w:top w:val="none" w:sz="0" w:space="0" w:color="auto"/>
        <w:left w:val="none" w:sz="0" w:space="0" w:color="auto"/>
        <w:bottom w:val="none" w:sz="0" w:space="0" w:color="auto"/>
        <w:right w:val="none" w:sz="0" w:space="0" w:color="auto"/>
      </w:divBdr>
    </w:div>
    <w:div w:id="1390617599">
      <w:bodyDiv w:val="1"/>
      <w:marLeft w:val="0"/>
      <w:marRight w:val="0"/>
      <w:marTop w:val="0"/>
      <w:marBottom w:val="0"/>
      <w:divBdr>
        <w:top w:val="none" w:sz="0" w:space="0" w:color="auto"/>
        <w:left w:val="none" w:sz="0" w:space="0" w:color="auto"/>
        <w:bottom w:val="none" w:sz="0" w:space="0" w:color="auto"/>
        <w:right w:val="none" w:sz="0" w:space="0" w:color="auto"/>
      </w:divBdr>
    </w:div>
    <w:div w:id="1514299853">
      <w:bodyDiv w:val="1"/>
      <w:marLeft w:val="0"/>
      <w:marRight w:val="0"/>
      <w:marTop w:val="0"/>
      <w:marBottom w:val="0"/>
      <w:divBdr>
        <w:top w:val="none" w:sz="0" w:space="0" w:color="auto"/>
        <w:left w:val="none" w:sz="0" w:space="0" w:color="auto"/>
        <w:bottom w:val="none" w:sz="0" w:space="0" w:color="auto"/>
        <w:right w:val="none" w:sz="0" w:space="0" w:color="auto"/>
      </w:divBdr>
    </w:div>
    <w:div w:id="1683779281">
      <w:bodyDiv w:val="1"/>
      <w:marLeft w:val="0"/>
      <w:marRight w:val="0"/>
      <w:marTop w:val="0"/>
      <w:marBottom w:val="0"/>
      <w:divBdr>
        <w:top w:val="none" w:sz="0" w:space="0" w:color="auto"/>
        <w:left w:val="none" w:sz="0" w:space="0" w:color="auto"/>
        <w:bottom w:val="none" w:sz="0" w:space="0" w:color="auto"/>
        <w:right w:val="none" w:sz="0" w:space="0" w:color="auto"/>
      </w:divBdr>
    </w:div>
    <w:div w:id="1735087134">
      <w:bodyDiv w:val="1"/>
      <w:marLeft w:val="0"/>
      <w:marRight w:val="0"/>
      <w:marTop w:val="0"/>
      <w:marBottom w:val="0"/>
      <w:divBdr>
        <w:top w:val="none" w:sz="0" w:space="0" w:color="auto"/>
        <w:left w:val="none" w:sz="0" w:space="0" w:color="auto"/>
        <w:bottom w:val="none" w:sz="0" w:space="0" w:color="auto"/>
        <w:right w:val="none" w:sz="0" w:space="0" w:color="auto"/>
      </w:divBdr>
    </w:div>
    <w:div w:id="2124423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6.png"/><Relationship Id="rId37"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footer" Target="footer5.xml"/><Relationship Id="rId36" Type="http://schemas.openxmlformats.org/officeDocument/2006/relationships/header" Target="header5.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header" Target="header4.xml"/><Relationship Id="rId30" Type="http://schemas.openxmlformats.org/officeDocument/2006/relationships/image" Target="media/image14.png"/><Relationship Id="rId35" Type="http://schemas.openxmlformats.org/officeDocument/2006/relationships/image" Target="media/image19.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03F1A-3861-4D25-A8CD-A7D41A2BD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2</TotalTime>
  <Pages>48</Pages>
  <Words>9344</Words>
  <Characters>53263</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totu</dc:creator>
  <cp:keywords/>
  <dc:description/>
  <cp:lastModifiedBy>liwunto</cp:lastModifiedBy>
  <cp:revision>625</cp:revision>
  <cp:lastPrinted>2020-12-17T05:30:00Z</cp:lastPrinted>
  <dcterms:created xsi:type="dcterms:W3CDTF">2018-09-14T06:58:00Z</dcterms:created>
  <dcterms:modified xsi:type="dcterms:W3CDTF">2020-12-17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f562a-0805-377b-9b14-2c7945837628</vt:lpwstr>
  </property>
  <property fmtid="{D5CDD505-2E9C-101B-9397-08002B2CF9AE}" pid="4" name="Mendeley Citation Style_1">
    <vt:lpwstr>http://www.zotero.org/styles/universitas-negeri-yogyakarta-program-pascasarjana</vt:lpwstr>
  </property>
  <property fmtid="{D5CDD505-2E9C-101B-9397-08002B2CF9AE}" pid="5" name="Mendeley Recent Style Id 0_1">
    <vt:lpwstr>http://www.zotero.org/styles/chemical-and-pharmaceutical-bulletin</vt:lpwstr>
  </property>
  <property fmtid="{D5CDD505-2E9C-101B-9397-08002B2CF9AE}" pid="6" name="Mendeley Recent Style Name 0_1">
    <vt:lpwstr>Chemical and Pharmaceutical Bulletin</vt:lpwstr>
  </property>
  <property fmtid="{D5CDD505-2E9C-101B-9397-08002B2CF9AE}" pid="7" name="Mendeley Recent Style Id 1_1">
    <vt:lpwstr>http://www.zotero.org/styles/harvard-cite-them-right</vt:lpwstr>
  </property>
  <property fmtid="{D5CDD505-2E9C-101B-9397-08002B2CF9AE}" pid="8" name="Mendeley Recent Style Name 1_1">
    <vt:lpwstr>Harvard - Cite Them Right 9th edi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urnal-pangan-dan-agroindustri</vt:lpwstr>
  </property>
  <property fmtid="{D5CDD505-2E9C-101B-9397-08002B2CF9AE}" pid="14" name="Mendeley Recent Style Name 4_1">
    <vt:lpwstr>Jurnal Pangan dan Agroindustri (Indonesian)</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universitas-negeri-semarang-fakultas-matematika-dan-ilmu-pengetahuan-alam</vt:lpwstr>
  </property>
  <property fmtid="{D5CDD505-2E9C-101B-9397-08002B2CF9AE}" pid="20" name="Mendeley Recent Style Name 7_1">
    <vt:lpwstr>Universitas Negeri Semarang - Fakultas Matematika dan Ilmu Pengetahuan Alam (Indonesian)</vt:lpwstr>
  </property>
  <property fmtid="{D5CDD505-2E9C-101B-9397-08002B2CF9AE}" pid="21" name="Mendeley Recent Style Id 8_1">
    <vt:lpwstr>http://www.zotero.org/styles/universitas-negeri-yogyakarta-program-pascasarjana</vt:lpwstr>
  </property>
  <property fmtid="{D5CDD505-2E9C-101B-9397-08002B2CF9AE}" pid="22" name="Mendeley Recent Style Name 8_1">
    <vt:lpwstr>Universitas Negeri Yogyakarta - Program Pascasarjana (Indonesia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5.0.88"&gt;&lt;session id="MYlyr0Be"/&gt;&lt;style id="http://www.zotero.org/styles/harvard-cite-them-right" hasBibliography="1" bibliographyStyleHasBeenSet="1"/&gt;&lt;prefs&gt;&lt;pref name="fieldType" value="Field"/&gt;&lt;/prefs&gt;&lt;/data&gt;</vt:lpwstr>
  </property>
</Properties>
</file>